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6D892F" w14:textId="608BE674" w:rsidR="00876829" w:rsidRPr="002F3E8E" w:rsidRDefault="005F4831" w:rsidP="00876829">
      <w:pPr>
        <w:jc w:val="both"/>
        <w:rPr>
          <w:b/>
          <w:bCs/>
        </w:rPr>
      </w:pPr>
      <w:bookmarkStart w:id="0" w:name="_GoBack"/>
      <w:bookmarkEnd w:id="0"/>
      <w:r>
        <w:rPr>
          <w:b/>
          <w:bCs/>
        </w:rPr>
        <w:t>Decoding Covid-19 with the</w:t>
      </w:r>
      <w:r w:rsidRPr="002F3E8E">
        <w:rPr>
          <w:b/>
          <w:bCs/>
        </w:rPr>
        <w:t xml:space="preserve"> </w:t>
      </w:r>
      <w:r w:rsidR="00876829" w:rsidRPr="002F3E8E">
        <w:rPr>
          <w:b/>
          <w:bCs/>
        </w:rPr>
        <w:t>SARS-CoV-2 Genome</w:t>
      </w:r>
      <w:r w:rsidR="001A442D">
        <w:rPr>
          <w:b/>
          <w:bCs/>
        </w:rPr>
        <w:t xml:space="preserve"> </w:t>
      </w:r>
    </w:p>
    <w:p w14:paraId="2734850D" w14:textId="77777777" w:rsidR="00876829" w:rsidRDefault="00876829" w:rsidP="00876829">
      <w:pPr>
        <w:jc w:val="both"/>
      </w:pPr>
    </w:p>
    <w:p w14:paraId="24E1074F" w14:textId="62C50C9E" w:rsidR="00876829" w:rsidRPr="00DC5889" w:rsidRDefault="00876829" w:rsidP="00876829">
      <w:pPr>
        <w:jc w:val="both"/>
      </w:pPr>
      <w:r>
        <w:t>Phoebe Ellis</w:t>
      </w:r>
      <w:r w:rsidRPr="00876829">
        <w:rPr>
          <w:vertAlign w:val="superscript"/>
        </w:rPr>
        <w:t>1</w:t>
      </w:r>
      <w:r>
        <w:t xml:space="preserve">, </w:t>
      </w:r>
      <w:r w:rsidRPr="00DC5889">
        <w:t>Ferenc Somogyvári</w:t>
      </w:r>
      <w:r w:rsidR="00437C81">
        <w:rPr>
          <w:vertAlign w:val="superscript"/>
        </w:rPr>
        <w:t>2</w:t>
      </w:r>
      <w:r w:rsidRPr="00DC5889">
        <w:t xml:space="preserve">, </w:t>
      </w:r>
      <w:proofErr w:type="spellStart"/>
      <w:r w:rsidRPr="00DC5889">
        <w:t>Dezső</w:t>
      </w:r>
      <w:proofErr w:type="spellEnd"/>
      <w:r w:rsidRPr="00DC5889">
        <w:t xml:space="preserve"> </w:t>
      </w:r>
      <w:r w:rsidR="0082312C">
        <w:t xml:space="preserve">P </w:t>
      </w:r>
      <w:r w:rsidRPr="00DC5889">
        <w:t>Virok</w:t>
      </w:r>
      <w:r w:rsidR="00437C81">
        <w:rPr>
          <w:vertAlign w:val="superscript"/>
        </w:rPr>
        <w:t>2</w:t>
      </w:r>
      <w:r>
        <w:t xml:space="preserve">, </w:t>
      </w:r>
      <w:r w:rsidR="002F3E8E">
        <w:t>Michela Noseda</w:t>
      </w:r>
      <w:r w:rsidR="00437C81">
        <w:rPr>
          <w:vertAlign w:val="superscript"/>
        </w:rPr>
        <w:t>3</w:t>
      </w:r>
      <w:r w:rsidR="002B39D2">
        <w:t xml:space="preserve">, </w:t>
      </w:r>
      <w:r>
        <w:t>Gary R McLean</w:t>
      </w:r>
      <w:r w:rsidRPr="00876829">
        <w:rPr>
          <w:vertAlign w:val="superscript"/>
        </w:rPr>
        <w:t>1,</w:t>
      </w:r>
      <w:r w:rsidR="00437C81">
        <w:rPr>
          <w:vertAlign w:val="superscript"/>
        </w:rPr>
        <w:t>3</w:t>
      </w:r>
      <w:r w:rsidR="00C70603">
        <w:rPr>
          <w:vertAlign w:val="superscript"/>
        </w:rPr>
        <w:t>,4</w:t>
      </w:r>
    </w:p>
    <w:p w14:paraId="5587E052" w14:textId="77777777" w:rsidR="00437C81" w:rsidRDefault="00876829" w:rsidP="00876829">
      <w:pPr>
        <w:spacing w:after="0" w:line="360" w:lineRule="auto"/>
        <w:rPr>
          <w:szCs w:val="24"/>
        </w:rPr>
      </w:pPr>
      <w:r w:rsidRPr="00C70603">
        <w:rPr>
          <w:szCs w:val="24"/>
          <w:vertAlign w:val="superscript"/>
        </w:rPr>
        <w:t>1</w:t>
      </w:r>
      <w:r w:rsidR="00C70603">
        <w:rPr>
          <w:szCs w:val="24"/>
        </w:rPr>
        <w:t>School of Human Sciences</w:t>
      </w:r>
      <w:r w:rsidR="00437C81">
        <w:rPr>
          <w:szCs w:val="24"/>
        </w:rPr>
        <w:t>,</w:t>
      </w:r>
      <w:r w:rsidR="00C70603">
        <w:rPr>
          <w:szCs w:val="24"/>
        </w:rPr>
        <w:t xml:space="preserve"> </w:t>
      </w:r>
      <w:bookmarkStart w:id="1" w:name="_Hlk52972962"/>
      <w:r w:rsidR="00437C81">
        <w:rPr>
          <w:szCs w:val="24"/>
        </w:rPr>
        <w:t>London Metropolitan University, London UK</w:t>
      </w:r>
      <w:r w:rsidR="00C70603">
        <w:rPr>
          <w:szCs w:val="24"/>
        </w:rPr>
        <w:t xml:space="preserve"> </w:t>
      </w:r>
      <w:bookmarkEnd w:id="1"/>
    </w:p>
    <w:p w14:paraId="4A479DF7" w14:textId="0977BD52" w:rsidR="00437C81" w:rsidRDefault="00437C81" w:rsidP="00876829">
      <w:pPr>
        <w:spacing w:after="0" w:line="360" w:lineRule="auto"/>
        <w:rPr>
          <w:szCs w:val="24"/>
        </w:rPr>
      </w:pPr>
      <w:r>
        <w:rPr>
          <w:szCs w:val="24"/>
          <w:vertAlign w:val="superscript"/>
        </w:rPr>
        <w:t>2</w:t>
      </w:r>
      <w:r w:rsidRPr="00DC5889">
        <w:rPr>
          <w:szCs w:val="24"/>
        </w:rPr>
        <w:t>Department of Medical Microbiology and Immunobiology, University of Szeged, Hungary</w:t>
      </w:r>
    </w:p>
    <w:p w14:paraId="67E23564" w14:textId="2C7C91CD" w:rsidR="00876829" w:rsidRDefault="00437C81" w:rsidP="00876829">
      <w:pPr>
        <w:spacing w:after="0" w:line="360" w:lineRule="auto"/>
        <w:rPr>
          <w:szCs w:val="24"/>
        </w:rPr>
      </w:pPr>
      <w:r>
        <w:rPr>
          <w:szCs w:val="24"/>
          <w:vertAlign w:val="superscript"/>
        </w:rPr>
        <w:t>3</w:t>
      </w:r>
      <w:r w:rsidR="00876829">
        <w:rPr>
          <w:szCs w:val="24"/>
        </w:rPr>
        <w:t>National Heart and Lung Institute, Imperial College London, London, UK</w:t>
      </w:r>
    </w:p>
    <w:p w14:paraId="2A788222" w14:textId="02407699" w:rsidR="00437C81" w:rsidRPr="00DC5889" w:rsidRDefault="00437C81" w:rsidP="00876829">
      <w:pPr>
        <w:spacing w:after="0" w:line="360" w:lineRule="auto"/>
        <w:rPr>
          <w:szCs w:val="24"/>
        </w:rPr>
      </w:pPr>
      <w:r>
        <w:rPr>
          <w:szCs w:val="24"/>
          <w:vertAlign w:val="superscript"/>
        </w:rPr>
        <w:t>4</w:t>
      </w:r>
      <w:r w:rsidRPr="00C70603">
        <w:rPr>
          <w:szCs w:val="24"/>
        </w:rPr>
        <w:t>Cellular</w:t>
      </w:r>
      <w:r>
        <w:rPr>
          <w:szCs w:val="24"/>
        </w:rPr>
        <w:t xml:space="preserve"> and Molecular Immunology Research Centre,</w:t>
      </w:r>
      <w:r w:rsidRPr="00437C81">
        <w:rPr>
          <w:szCs w:val="24"/>
        </w:rPr>
        <w:t xml:space="preserve"> </w:t>
      </w:r>
      <w:r>
        <w:rPr>
          <w:szCs w:val="24"/>
        </w:rPr>
        <w:t xml:space="preserve">London Metropolitan University, London UK  </w:t>
      </w:r>
    </w:p>
    <w:p w14:paraId="6C273968" w14:textId="77777777" w:rsidR="00876829" w:rsidRDefault="009F2F9E" w:rsidP="0080086D">
      <w:pPr>
        <w:spacing w:line="276" w:lineRule="auto"/>
        <w:jc w:val="both"/>
        <w:rPr>
          <w:lang w:val="en-US"/>
        </w:rPr>
      </w:pPr>
      <w:r>
        <w:rPr>
          <w:lang w:val="en-US"/>
        </w:rPr>
        <w:t xml:space="preserve">Correspondence to: GRM </w:t>
      </w:r>
      <w:hyperlink r:id="rId9" w:history="1">
        <w:r w:rsidRPr="007A4755">
          <w:rPr>
            <w:rStyle w:val="Hyperlink"/>
            <w:lang w:val="en-US"/>
          </w:rPr>
          <w:t>g.mclean@londonmet.ac.uk</w:t>
        </w:r>
      </w:hyperlink>
      <w:r>
        <w:rPr>
          <w:lang w:val="en-US"/>
        </w:rPr>
        <w:t xml:space="preserve"> (ORCID </w:t>
      </w:r>
      <w:proofErr w:type="spellStart"/>
      <w:r>
        <w:rPr>
          <w:lang w:val="en-US"/>
        </w:rPr>
        <w:t>iD</w:t>
      </w:r>
      <w:proofErr w:type="spellEnd"/>
      <w:r>
        <w:rPr>
          <w:lang w:val="en-US"/>
        </w:rPr>
        <w:t xml:space="preserve"> </w:t>
      </w:r>
      <w:hyperlink r:id="rId10" w:tgtFrame="_blank" w:history="1">
        <w:r w:rsidRPr="009F2F9E">
          <w:rPr>
            <w:rStyle w:val="Hyperlink"/>
          </w:rPr>
          <w:t>0000-0002-1278-1743</w:t>
        </w:r>
      </w:hyperlink>
      <w:r>
        <w:rPr>
          <w:lang w:val="en-US"/>
        </w:rPr>
        <w:t>)</w:t>
      </w:r>
    </w:p>
    <w:p w14:paraId="37D24331" w14:textId="77777777" w:rsidR="006F3A82" w:rsidRDefault="006F3A82" w:rsidP="0080086D">
      <w:pPr>
        <w:spacing w:line="276" w:lineRule="auto"/>
        <w:jc w:val="both"/>
        <w:rPr>
          <w:b/>
          <w:bCs/>
          <w:lang w:val="en-US"/>
        </w:rPr>
      </w:pPr>
    </w:p>
    <w:p w14:paraId="77769775" w14:textId="77777777" w:rsidR="009F2F9E" w:rsidRDefault="009F2F9E" w:rsidP="0080086D">
      <w:pPr>
        <w:spacing w:line="276" w:lineRule="auto"/>
        <w:jc w:val="both"/>
        <w:rPr>
          <w:b/>
          <w:bCs/>
          <w:lang w:val="en-US"/>
        </w:rPr>
      </w:pPr>
    </w:p>
    <w:p w14:paraId="1B9D5253" w14:textId="77777777" w:rsidR="002A52E6" w:rsidRPr="006F752F" w:rsidRDefault="002A52E6" w:rsidP="0080086D">
      <w:pPr>
        <w:spacing w:line="276" w:lineRule="auto"/>
        <w:jc w:val="both"/>
        <w:rPr>
          <w:b/>
          <w:bCs/>
          <w:i/>
          <w:iCs/>
          <w:lang w:val="en-US"/>
        </w:rPr>
      </w:pPr>
      <w:r w:rsidRPr="006F752F">
        <w:rPr>
          <w:b/>
          <w:bCs/>
          <w:i/>
          <w:iCs/>
          <w:lang w:val="en-US"/>
        </w:rPr>
        <w:t>Abstract</w:t>
      </w:r>
    </w:p>
    <w:p w14:paraId="7449FE41" w14:textId="1DA8BA84" w:rsidR="001D264B" w:rsidRDefault="005A30FB" w:rsidP="0080086D">
      <w:pPr>
        <w:spacing w:line="276" w:lineRule="auto"/>
        <w:jc w:val="both"/>
      </w:pPr>
      <w:r w:rsidRPr="005A30FB">
        <w:rPr>
          <w:b/>
          <w:bCs/>
        </w:rPr>
        <w:t>Purpose of Review</w:t>
      </w:r>
      <w:r>
        <w:t xml:space="preserve">. </w:t>
      </w:r>
      <w:r w:rsidR="001D264B">
        <w:t>SARS-CoV-2, the recently emerged coronavirus (</w:t>
      </w:r>
      <w:proofErr w:type="spellStart"/>
      <w:r w:rsidR="001D264B">
        <w:t>CoV</w:t>
      </w:r>
      <w:proofErr w:type="spellEnd"/>
      <w:r w:rsidR="001D264B">
        <w:t>) that is responsible for the current global pandemic Covid-19, first appeared in late 2019 in Wuhan China. Here, we summarise details of the SARS-CoV-2 genome to assist understanding of the emergence, evolution and diagnosis of this deadly new virus.</w:t>
      </w:r>
    </w:p>
    <w:p w14:paraId="05199154" w14:textId="0E5386AE" w:rsidR="001D264B" w:rsidRDefault="001D264B" w:rsidP="0080086D">
      <w:pPr>
        <w:spacing w:line="276" w:lineRule="auto"/>
        <w:jc w:val="both"/>
      </w:pPr>
      <w:r w:rsidRPr="005A30FB">
        <w:rPr>
          <w:b/>
          <w:bCs/>
        </w:rPr>
        <w:t>Recent Findings</w:t>
      </w:r>
      <w:r w:rsidR="005A30FB">
        <w:t xml:space="preserve">. </w:t>
      </w:r>
      <w:r>
        <w:t xml:space="preserve">Based on high similarities in the genome sequences, the virus is thought to have arisen from SARS-like </w:t>
      </w:r>
      <w:proofErr w:type="spellStart"/>
      <w:r>
        <w:t>CoVs</w:t>
      </w:r>
      <w:proofErr w:type="spellEnd"/>
      <w:r>
        <w:t xml:space="preserve"> in bats but the lack of an intermediate species containing a </w:t>
      </w:r>
      <w:proofErr w:type="spellStart"/>
      <w:r>
        <w:t>CoV</w:t>
      </w:r>
      <w:proofErr w:type="spellEnd"/>
      <w:r>
        <w:t xml:space="preserve"> with even greater similarity has so far eluded discovery. The critical determinant of the SARS-CoV-2 genome is the spike (S) gene encoding the viral structural protein that interacts with the host cell entry receptor ACE2. The S protein is sufficiently adapted to bind human ACE2 much more readily than SARS-</w:t>
      </w:r>
      <w:proofErr w:type="spellStart"/>
      <w:r>
        <w:t>CoV</w:t>
      </w:r>
      <w:proofErr w:type="spellEnd"/>
      <w:r>
        <w:t xml:space="preserve">, the most closely related human </w:t>
      </w:r>
      <w:proofErr w:type="spellStart"/>
      <w:r>
        <w:t>CoV</w:t>
      </w:r>
      <w:proofErr w:type="spellEnd"/>
      <w:r>
        <w:t>.</w:t>
      </w:r>
    </w:p>
    <w:p w14:paraId="7D6C0680" w14:textId="2BCFB53E" w:rsidR="002A52E6" w:rsidRPr="005A30FB" w:rsidRDefault="001D264B" w:rsidP="0080086D">
      <w:pPr>
        <w:spacing w:line="276" w:lineRule="auto"/>
        <w:jc w:val="both"/>
      </w:pPr>
      <w:r w:rsidRPr="005A30FB">
        <w:rPr>
          <w:b/>
          <w:bCs/>
        </w:rPr>
        <w:t>Summary</w:t>
      </w:r>
      <w:r w:rsidR="005A30FB">
        <w:t xml:space="preserve">. </w:t>
      </w:r>
      <w:r w:rsidR="00A21282">
        <w:t>Although</w:t>
      </w:r>
      <w:r w:rsidR="00262615">
        <w:t xml:space="preserve"> the </w:t>
      </w:r>
      <w:r w:rsidR="005A30FB">
        <w:t>SARS-CoV-2</w:t>
      </w:r>
      <w:r w:rsidR="00262615">
        <w:t xml:space="preserve"> genome is undergoing subtle evolution</w:t>
      </w:r>
      <w:r w:rsidR="00A21282">
        <w:t xml:space="preserve"> in humans</w:t>
      </w:r>
      <w:r w:rsidR="00262615">
        <w:t xml:space="preserve"> through mutation </w:t>
      </w:r>
      <w:r w:rsidR="001A442D">
        <w:t>that may enhance transmission,</w:t>
      </w:r>
      <w:r w:rsidR="00262615">
        <w:t xml:space="preserve"> there is </w:t>
      </w:r>
      <w:r w:rsidR="00A21282">
        <w:t xml:space="preserve">limited </w:t>
      </w:r>
      <w:r w:rsidR="00262615">
        <w:t>evidence for attenuation that might weaken the virus</w:t>
      </w:r>
      <w:r w:rsidR="0018481E">
        <w:t>.</w:t>
      </w:r>
      <w:r w:rsidR="005A30FB">
        <w:t xml:space="preserve"> It is also still unclear as to the events that</w:t>
      </w:r>
      <w:r w:rsidR="00183B4A">
        <w:t xml:space="preserve"> led to the virus’ emergence from bats.</w:t>
      </w:r>
      <w:r w:rsidR="007B2CCC">
        <w:t xml:space="preserve"> </w:t>
      </w:r>
      <w:r w:rsidR="0018481E">
        <w:t>Importantly, current</w:t>
      </w:r>
      <w:r w:rsidR="007B2CCC">
        <w:t xml:space="preserve"> diagnosis requires specific recognition and amplification</w:t>
      </w:r>
      <w:r w:rsidR="00183B4A">
        <w:t xml:space="preserve"> of the SARS-CoV-2 RNA genome</w:t>
      </w:r>
      <w:r w:rsidR="007B2CCC">
        <w:t xml:space="preserve"> by </w:t>
      </w:r>
      <w:r w:rsidR="00183B4A">
        <w:t>q</w:t>
      </w:r>
      <w:r w:rsidR="007B2CCC">
        <w:t>PCR</w:t>
      </w:r>
      <w:r w:rsidR="00183B4A">
        <w:t>,</w:t>
      </w:r>
      <w:r w:rsidR="0018481E">
        <w:t xml:space="preserve"> despite </w:t>
      </w:r>
      <w:r w:rsidR="00183B4A">
        <w:t xml:space="preserve">these </w:t>
      </w:r>
      <w:r w:rsidR="0018481E">
        <w:t>ongoing viral genome changes</w:t>
      </w:r>
      <w:r w:rsidR="00183B4A">
        <w:t>. Alternative diagnostic procedures relying on immunoassay are becoming more prevalent</w:t>
      </w:r>
      <w:r w:rsidR="007B2CCC">
        <w:t xml:space="preserve">. </w:t>
      </w:r>
    </w:p>
    <w:p w14:paraId="179A39BD" w14:textId="77777777" w:rsidR="00183B4A" w:rsidRDefault="00183B4A" w:rsidP="001D264B">
      <w:pPr>
        <w:spacing w:line="276" w:lineRule="auto"/>
        <w:jc w:val="both"/>
        <w:rPr>
          <w:b/>
          <w:bCs/>
          <w:lang w:val="en-US"/>
        </w:rPr>
      </w:pPr>
    </w:p>
    <w:p w14:paraId="492CE4B9" w14:textId="4375C1D7" w:rsidR="001D264B" w:rsidRDefault="001D264B" w:rsidP="001D264B">
      <w:pPr>
        <w:spacing w:line="276" w:lineRule="auto"/>
        <w:jc w:val="both"/>
        <w:rPr>
          <w:b/>
          <w:bCs/>
          <w:lang w:val="en-US"/>
        </w:rPr>
      </w:pPr>
      <w:r>
        <w:rPr>
          <w:b/>
          <w:bCs/>
          <w:lang w:val="en-US"/>
        </w:rPr>
        <w:t>Keywords</w:t>
      </w:r>
    </w:p>
    <w:p w14:paraId="5A4F7236" w14:textId="77777777" w:rsidR="001D264B" w:rsidRPr="006F3A82" w:rsidRDefault="001D264B" w:rsidP="001D264B">
      <w:pPr>
        <w:spacing w:line="276" w:lineRule="auto"/>
        <w:jc w:val="both"/>
        <w:rPr>
          <w:lang w:val="en-US"/>
        </w:rPr>
      </w:pPr>
      <w:r w:rsidRPr="006F3A82">
        <w:rPr>
          <w:lang w:val="en-US"/>
        </w:rPr>
        <w:t>SARS-CoV-2, Covid-19, pandemic, genome analysis, diagnosis</w:t>
      </w:r>
      <w:r>
        <w:rPr>
          <w:lang w:val="en-US"/>
        </w:rPr>
        <w:t>, qPCR.</w:t>
      </w:r>
    </w:p>
    <w:p w14:paraId="3442603A" w14:textId="12A5B8F7" w:rsidR="00183B4A" w:rsidRDefault="00183B4A">
      <w:pPr>
        <w:rPr>
          <w:lang w:val="en-US"/>
        </w:rPr>
      </w:pPr>
      <w:r>
        <w:rPr>
          <w:lang w:val="en-US"/>
        </w:rPr>
        <w:br w:type="page"/>
      </w:r>
    </w:p>
    <w:p w14:paraId="7AB5A322" w14:textId="77777777" w:rsidR="00876829" w:rsidRDefault="00876829" w:rsidP="0080086D">
      <w:pPr>
        <w:spacing w:line="276" w:lineRule="auto"/>
        <w:jc w:val="both"/>
        <w:rPr>
          <w:lang w:val="en-US"/>
        </w:rPr>
      </w:pPr>
    </w:p>
    <w:p w14:paraId="71725122" w14:textId="77777777" w:rsidR="00D43BD7" w:rsidRPr="00D43BD7" w:rsidRDefault="00D43BD7" w:rsidP="0080086D">
      <w:pPr>
        <w:spacing w:line="276" w:lineRule="auto"/>
        <w:jc w:val="both"/>
        <w:rPr>
          <w:b/>
          <w:bCs/>
          <w:i/>
          <w:iCs/>
          <w:lang w:val="en-US"/>
        </w:rPr>
      </w:pPr>
      <w:r w:rsidRPr="00D43BD7">
        <w:rPr>
          <w:b/>
          <w:bCs/>
          <w:i/>
          <w:iCs/>
          <w:lang w:val="en-US"/>
        </w:rPr>
        <w:t>Introduction</w:t>
      </w:r>
    </w:p>
    <w:p w14:paraId="03D13895" w14:textId="204899DB" w:rsidR="00C10F5C" w:rsidRDefault="005434E4" w:rsidP="0080086D">
      <w:pPr>
        <w:spacing w:line="276" w:lineRule="auto"/>
        <w:jc w:val="both"/>
        <w:rPr>
          <w:lang w:val="en-US"/>
        </w:rPr>
      </w:pPr>
      <w:r w:rsidRPr="005434E4">
        <w:rPr>
          <w:lang w:val="en-US"/>
        </w:rPr>
        <w:t xml:space="preserve">In December 2019, a </w:t>
      </w:r>
      <w:r>
        <w:rPr>
          <w:lang w:val="en-US"/>
        </w:rPr>
        <w:t>pneumonia</w:t>
      </w:r>
      <w:r w:rsidRPr="005434E4">
        <w:rPr>
          <w:lang w:val="en-US"/>
        </w:rPr>
        <w:t xml:space="preserve"> illness</w:t>
      </w:r>
      <w:r>
        <w:rPr>
          <w:lang w:val="en-US"/>
        </w:rPr>
        <w:t xml:space="preserve"> of unknown etiology</w:t>
      </w:r>
      <w:r w:rsidRPr="005434E4">
        <w:rPr>
          <w:lang w:val="en-US"/>
        </w:rPr>
        <w:t xml:space="preserve"> surface</w:t>
      </w:r>
      <w:r>
        <w:rPr>
          <w:lang w:val="en-US"/>
        </w:rPr>
        <w:t>d</w:t>
      </w:r>
      <w:r w:rsidRPr="005434E4">
        <w:rPr>
          <w:lang w:val="en-US"/>
        </w:rPr>
        <w:t xml:space="preserve"> in Wuhan, China, with an animal meat market at the epicenter. </w:t>
      </w:r>
      <w:r>
        <w:rPr>
          <w:lang w:val="en-US"/>
        </w:rPr>
        <w:t xml:space="preserve">The causative agent was quickly discovered and </w:t>
      </w:r>
      <w:r w:rsidR="0018481E">
        <w:rPr>
          <w:lang w:val="en-US"/>
        </w:rPr>
        <w:t>i</w:t>
      </w:r>
      <w:r w:rsidRPr="005434E4">
        <w:rPr>
          <w:lang w:val="en-US"/>
        </w:rPr>
        <w:t>nitially termed by the World Health Organization (WHO) as the 2019 novel coronavirus (2019-nCoV)</w:t>
      </w:r>
      <w:r>
        <w:rPr>
          <w:lang w:val="en-US"/>
        </w:rPr>
        <w:t>.</w:t>
      </w:r>
      <w:r w:rsidRPr="005434E4">
        <w:rPr>
          <w:lang w:val="en-US"/>
        </w:rPr>
        <w:t xml:space="preserve"> </w:t>
      </w:r>
      <w:r>
        <w:rPr>
          <w:lang w:val="en-US"/>
        </w:rPr>
        <w:t>G</w:t>
      </w:r>
      <w:r w:rsidRPr="005434E4">
        <w:rPr>
          <w:lang w:val="en-US"/>
        </w:rPr>
        <w:t>enetic analysis identified strong similarities between the Severe Acute Respiratory Syndrome</w:t>
      </w:r>
      <w:r>
        <w:rPr>
          <w:lang w:val="en-US"/>
        </w:rPr>
        <w:t xml:space="preserve"> (SARS) CoV</w:t>
      </w:r>
      <w:r w:rsidRPr="005434E4">
        <w:rPr>
          <w:lang w:val="en-US"/>
        </w:rPr>
        <w:t xml:space="preserve"> that was discovered in 2003</w:t>
      </w:r>
      <w:r w:rsidR="009D11CA">
        <w:rPr>
          <w:lang w:val="en-US"/>
        </w:rPr>
        <w:t xml:space="preserve"> and i</w:t>
      </w:r>
      <w:r w:rsidRPr="005434E4">
        <w:rPr>
          <w:lang w:val="en-US"/>
        </w:rPr>
        <w:t>t was renamed SARS</w:t>
      </w:r>
      <w:r>
        <w:rPr>
          <w:lang w:val="en-US"/>
        </w:rPr>
        <w:t>-</w:t>
      </w:r>
      <w:r w:rsidRPr="005434E4">
        <w:rPr>
          <w:lang w:val="en-US"/>
        </w:rPr>
        <w:t xml:space="preserve">CoV-2 </w:t>
      </w:r>
      <w:r w:rsidR="005F4353">
        <w:rPr>
          <w:lang w:val="en-US"/>
        </w:rPr>
        <w:fldChar w:fldCharType="begin">
          <w:fldData xml:space="preserve">PEVuZE5vdGU+PENpdGU+PEF1dGhvcj5YdTwvQXV0aG9yPjxZZWFyPjIwMjA8L1llYXI+PFJlY051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</w:fldData>
        </w:fldChar>
      </w:r>
      <w:r w:rsidR="000D7229">
        <w:rPr>
          <w:lang w:val="en-US"/>
        </w:rPr>
        <w:instrText xml:space="preserve"> ADDIN EN.CITE </w:instrText>
      </w:r>
      <w:r w:rsidR="000D7229">
        <w:rPr>
          <w:lang w:val="en-US"/>
        </w:rPr>
        <w:fldChar w:fldCharType="begin">
          <w:fldData xml:space="preserve">PEVuZE5vdGU+PENpdGU+PEF1dGhvcj5YdTwvQXV0aG9yPjxZZWFyPjIwMjA8L1llYXI+PFJlY051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</w:fldData>
        </w:fldChar>
      </w:r>
      <w:r w:rsidR="000D7229">
        <w:rPr>
          <w:lang w:val="en-US"/>
        </w:rPr>
        <w:instrText xml:space="preserve"> ADDIN EN.CITE.DATA </w:instrText>
      </w:r>
      <w:r w:rsidR="000D7229">
        <w:rPr>
          <w:lang w:val="en-US"/>
        </w:rPr>
      </w:r>
      <w:r w:rsidR="000D7229">
        <w:rPr>
          <w:lang w:val="en-US"/>
        </w:rPr>
        <w:fldChar w:fldCharType="end"/>
      </w:r>
      <w:r w:rsidR="005F4353">
        <w:rPr>
          <w:lang w:val="en-US"/>
        </w:rPr>
      </w:r>
      <w:r w:rsidR="005F4353">
        <w:rPr>
          <w:lang w:val="en-US"/>
        </w:rPr>
        <w:fldChar w:fldCharType="separate"/>
      </w:r>
      <w:r w:rsidR="000D7229">
        <w:rPr>
          <w:noProof/>
          <w:lang w:val="en-US"/>
        </w:rPr>
        <w:t>[1, 2]</w:t>
      </w:r>
      <w:r w:rsidR="005F4353">
        <w:rPr>
          <w:lang w:val="en-US"/>
        </w:rPr>
        <w:fldChar w:fldCharType="end"/>
      </w:r>
      <w:r w:rsidRPr="005434E4">
        <w:rPr>
          <w:lang w:val="en-US"/>
        </w:rPr>
        <w:t xml:space="preserve">. </w:t>
      </w:r>
      <w:r w:rsidR="00716CE2" w:rsidRPr="00716CE2">
        <w:t>Infection with SARS-CoV-2 produces a clinical syndrome known as 2019 novel coronavirus disease (C</w:t>
      </w:r>
      <w:r w:rsidR="00716CE2">
        <w:t>ovid</w:t>
      </w:r>
      <w:r w:rsidR="00716CE2" w:rsidRPr="00716CE2">
        <w:t xml:space="preserve">-19). </w:t>
      </w:r>
      <w:r w:rsidRPr="005434E4">
        <w:rPr>
          <w:lang w:val="en-US"/>
        </w:rPr>
        <w:t>The most notable difference</w:t>
      </w:r>
      <w:r w:rsidR="009D11CA">
        <w:rPr>
          <w:lang w:val="en-US"/>
        </w:rPr>
        <w:t>s</w:t>
      </w:r>
      <w:r w:rsidRPr="005434E4">
        <w:rPr>
          <w:lang w:val="en-US"/>
        </w:rPr>
        <w:t xml:space="preserve"> in SARS</w:t>
      </w:r>
      <w:r w:rsidR="009D11CA">
        <w:rPr>
          <w:lang w:val="en-US"/>
        </w:rPr>
        <w:t>-</w:t>
      </w:r>
      <w:r w:rsidRPr="005434E4">
        <w:rPr>
          <w:lang w:val="en-US"/>
        </w:rPr>
        <w:t>CoV-2 from its predecessor can be seen in the speed and ease with which it spreads</w:t>
      </w:r>
      <w:r w:rsidR="009D11CA">
        <w:rPr>
          <w:lang w:val="en-US"/>
        </w:rPr>
        <w:t xml:space="preserve"> and </w:t>
      </w:r>
      <w:r w:rsidR="002A52E6">
        <w:rPr>
          <w:lang w:val="en-US"/>
        </w:rPr>
        <w:t xml:space="preserve">the </w:t>
      </w:r>
      <w:r w:rsidR="009D11CA">
        <w:rPr>
          <w:lang w:val="en-US"/>
        </w:rPr>
        <w:t>disease severity</w:t>
      </w:r>
      <w:r w:rsidR="00A95EDC">
        <w:rPr>
          <w:lang w:val="en-US"/>
        </w:rPr>
        <w:t xml:space="preserve"> w</w:t>
      </w:r>
      <w:r w:rsidR="002A52E6">
        <w:rPr>
          <w:lang w:val="en-US"/>
        </w:rPr>
        <w:t>hich demonstrates</w:t>
      </w:r>
      <w:r w:rsidR="00A95EDC">
        <w:rPr>
          <w:lang w:val="en-US"/>
        </w:rPr>
        <w:t xml:space="preserve"> a reduced case fatality rate</w:t>
      </w:r>
      <w:r w:rsidR="00152704">
        <w:rPr>
          <w:lang w:val="en-US"/>
        </w:rPr>
        <w:t xml:space="preserve"> </w:t>
      </w:r>
      <w:r w:rsidR="00152704">
        <w:rPr>
          <w:lang w:val="en-US"/>
        </w:rPr>
        <w:fldChar w:fldCharType="begin">
          <w:fldData xml:space="preserve">PEVuZE5vdGU+PENpdGU+PEF1dGhvcj5QZXRlcnNlbjwvQXV0aG9yPjxZZWFyPjIwMjA8L1llYXI+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</w:fldData>
        </w:fldChar>
      </w:r>
      <w:r w:rsidR="000D7229">
        <w:rPr>
          <w:lang w:val="en-US"/>
        </w:rPr>
        <w:instrText xml:space="preserve"> ADDIN EN.CITE </w:instrText>
      </w:r>
      <w:r w:rsidR="000D7229">
        <w:rPr>
          <w:lang w:val="en-US"/>
        </w:rPr>
        <w:fldChar w:fldCharType="begin">
          <w:fldData xml:space="preserve">PEVuZE5vdGU+PENpdGU+PEF1dGhvcj5QZXRlcnNlbjwvQXV0aG9yPjxZZWFyPjIwMjA8L1llYXI+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</w:fldData>
        </w:fldChar>
      </w:r>
      <w:r w:rsidR="000D7229">
        <w:rPr>
          <w:lang w:val="en-US"/>
        </w:rPr>
        <w:instrText xml:space="preserve"> ADDIN EN.CITE.DATA </w:instrText>
      </w:r>
      <w:r w:rsidR="000D7229">
        <w:rPr>
          <w:lang w:val="en-US"/>
        </w:rPr>
      </w:r>
      <w:r w:rsidR="000D7229">
        <w:rPr>
          <w:lang w:val="en-US"/>
        </w:rPr>
        <w:fldChar w:fldCharType="end"/>
      </w:r>
      <w:r w:rsidR="00152704">
        <w:rPr>
          <w:lang w:val="en-US"/>
        </w:rPr>
      </w:r>
      <w:r w:rsidR="00152704">
        <w:rPr>
          <w:lang w:val="en-US"/>
        </w:rPr>
        <w:fldChar w:fldCharType="separate"/>
      </w:r>
      <w:r w:rsidR="000D7229">
        <w:rPr>
          <w:noProof/>
          <w:lang w:val="en-US"/>
        </w:rPr>
        <w:t>[3]</w:t>
      </w:r>
      <w:r w:rsidR="00152704">
        <w:rPr>
          <w:lang w:val="en-US"/>
        </w:rPr>
        <w:fldChar w:fldCharType="end"/>
      </w:r>
      <w:r w:rsidRPr="005434E4">
        <w:rPr>
          <w:lang w:val="en-US"/>
        </w:rPr>
        <w:t xml:space="preserve">. </w:t>
      </w:r>
      <w:r w:rsidR="002A52E6">
        <w:rPr>
          <w:lang w:val="en-US"/>
        </w:rPr>
        <w:t>However, unlike SARS, j</w:t>
      </w:r>
      <w:r w:rsidRPr="005434E4">
        <w:rPr>
          <w:lang w:val="en-US"/>
        </w:rPr>
        <w:t xml:space="preserve">ust one month after initial discovery, </w:t>
      </w:r>
      <w:r w:rsidR="00A95EDC">
        <w:rPr>
          <w:lang w:val="en-US"/>
        </w:rPr>
        <w:t xml:space="preserve">the </w:t>
      </w:r>
      <w:r w:rsidRPr="005434E4">
        <w:rPr>
          <w:lang w:val="en-US"/>
        </w:rPr>
        <w:t>WHO declared the outbreak of coronavirus disease, or C</w:t>
      </w:r>
      <w:r w:rsidR="00716CE2">
        <w:rPr>
          <w:lang w:val="en-US"/>
        </w:rPr>
        <w:t>ovid</w:t>
      </w:r>
      <w:r w:rsidRPr="005434E4">
        <w:rPr>
          <w:lang w:val="en-US"/>
        </w:rPr>
        <w:t xml:space="preserve">-19, an international public health emergency and, at </w:t>
      </w:r>
      <w:r w:rsidR="001D264B">
        <w:rPr>
          <w:lang w:val="en-US"/>
        </w:rPr>
        <w:t>11</w:t>
      </w:r>
      <w:r w:rsidR="001D264B" w:rsidRPr="005434E4">
        <w:rPr>
          <w:lang w:val="en-US"/>
        </w:rPr>
        <w:t xml:space="preserve"> </w:t>
      </w:r>
      <w:r w:rsidRPr="005434E4">
        <w:rPr>
          <w:lang w:val="en-US"/>
        </w:rPr>
        <w:t xml:space="preserve">months into the outbreak, SARS CoV-2 has spread worldwide and infected </w:t>
      </w:r>
      <w:r w:rsidR="00F97E7B">
        <w:rPr>
          <w:lang w:val="en-US"/>
        </w:rPr>
        <w:t>&gt;</w:t>
      </w:r>
      <w:r w:rsidR="001D264B">
        <w:rPr>
          <w:lang w:val="en-US"/>
        </w:rPr>
        <w:t>72</w:t>
      </w:r>
      <w:r w:rsidR="001D264B" w:rsidRPr="005434E4">
        <w:rPr>
          <w:lang w:val="en-US"/>
        </w:rPr>
        <w:t xml:space="preserve"> </w:t>
      </w:r>
      <w:r w:rsidRPr="005434E4">
        <w:rPr>
          <w:lang w:val="en-US"/>
        </w:rPr>
        <w:t>million people</w:t>
      </w:r>
      <w:r w:rsidR="00261CE2">
        <w:rPr>
          <w:lang w:val="en-US"/>
        </w:rPr>
        <w:t xml:space="preserve">, causing </w:t>
      </w:r>
      <w:r w:rsidR="00F97E7B">
        <w:rPr>
          <w:lang w:val="en-US"/>
        </w:rPr>
        <w:t>&gt;</w:t>
      </w:r>
      <w:r w:rsidR="00261CE2">
        <w:rPr>
          <w:lang w:val="en-US"/>
        </w:rPr>
        <w:t>1</w:t>
      </w:r>
      <w:r w:rsidR="001D264B">
        <w:rPr>
          <w:lang w:val="en-US"/>
        </w:rPr>
        <w:t>.6</w:t>
      </w:r>
      <w:r w:rsidR="00261CE2">
        <w:rPr>
          <w:lang w:val="en-US"/>
        </w:rPr>
        <w:t xml:space="preserve"> million deaths</w:t>
      </w:r>
      <w:r w:rsidR="004C32E6">
        <w:rPr>
          <w:rStyle w:val="FootnoteReference"/>
          <w:lang w:val="en-US"/>
        </w:rPr>
        <w:footnoteReference w:id="1"/>
      </w:r>
      <w:r w:rsidRPr="005434E4">
        <w:rPr>
          <w:lang w:val="en-US"/>
        </w:rPr>
        <w:t xml:space="preserve">. </w:t>
      </w:r>
      <w:r w:rsidR="000E4291">
        <w:t xml:space="preserve">SARS-CoV-2, like other </w:t>
      </w:r>
      <w:proofErr w:type="spellStart"/>
      <w:r w:rsidR="000E4291">
        <w:t>CoVs</w:t>
      </w:r>
      <w:proofErr w:type="spellEnd"/>
      <w:r w:rsidR="000E4291">
        <w:t xml:space="preserve"> is known to transmit between individuals by direct contact and airborne mechanisms via droplets or aerosols </w:t>
      </w:r>
      <w:r w:rsidR="000E4291">
        <w:fldChar w:fldCharType="begin">
          <w:fldData xml:space="preserve">PEVuZE5vdGU+PENpdGU+PEF1dGhvcj5NdWtocmE8L0F1dGhvcj48WWVhcj4yMDIwPC9ZZWFyPjxS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</w:fldData>
        </w:fldChar>
      </w:r>
      <w:r w:rsidR="000D7229">
        <w:instrText xml:space="preserve"> ADDIN EN.CITE </w:instrText>
      </w:r>
      <w:r w:rsidR="000D7229">
        <w:fldChar w:fldCharType="begin">
          <w:fldData xml:space="preserve">PEVuZE5vdGU+PENpdGU+PEF1dGhvcj5NdWtocmE8L0F1dGhvcj48WWVhcj4yMDIwPC9ZZWFyPjxS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</w:fldData>
        </w:fldChar>
      </w:r>
      <w:r w:rsidR="000D7229">
        <w:instrText xml:space="preserve"> ADDIN EN.CITE.DATA </w:instrText>
      </w:r>
      <w:r w:rsidR="000D7229">
        <w:fldChar w:fldCharType="end"/>
      </w:r>
      <w:r w:rsidR="000E4291">
        <w:fldChar w:fldCharType="separate"/>
      </w:r>
      <w:r w:rsidR="000D7229">
        <w:rPr>
          <w:noProof/>
        </w:rPr>
        <w:t>[4]</w:t>
      </w:r>
      <w:r w:rsidR="000E4291">
        <w:fldChar w:fldCharType="end"/>
      </w:r>
      <w:r w:rsidR="000E4291">
        <w:t>. Measures to control such transmission such as social distancing and personal hygiene alongside a robust testing and contact tracing system remain important to control the surging pandemic in the absence of pharmaceutical interventions.</w:t>
      </w:r>
    </w:p>
    <w:p w14:paraId="0C745425" w14:textId="40E87CD7" w:rsidR="005A6011" w:rsidRDefault="00A95EDC" w:rsidP="0080086D">
      <w:pPr>
        <w:spacing w:line="276" w:lineRule="auto"/>
        <w:jc w:val="both"/>
        <w:rPr>
          <w:lang w:val="en-US"/>
        </w:rPr>
      </w:pPr>
      <w:r>
        <w:rPr>
          <w:lang w:val="en-US"/>
        </w:rPr>
        <w:t xml:space="preserve">It is </w:t>
      </w:r>
      <w:r w:rsidR="00261CE2">
        <w:rPr>
          <w:lang w:val="en-US"/>
        </w:rPr>
        <w:t>believed</w:t>
      </w:r>
      <w:r>
        <w:rPr>
          <w:lang w:val="en-US"/>
        </w:rPr>
        <w:t xml:space="preserve"> that</w:t>
      </w:r>
      <w:r w:rsidR="00261CE2">
        <w:rPr>
          <w:lang w:val="en-US"/>
        </w:rPr>
        <w:t xml:space="preserve"> genetic events</w:t>
      </w:r>
      <w:r>
        <w:rPr>
          <w:lang w:val="en-US"/>
        </w:rPr>
        <w:t xml:space="preserve"> </w:t>
      </w:r>
      <w:r w:rsidR="00261CE2">
        <w:rPr>
          <w:lang w:val="en-US"/>
        </w:rPr>
        <w:t xml:space="preserve">occurring in animal </w:t>
      </w:r>
      <w:proofErr w:type="spellStart"/>
      <w:r w:rsidR="00261CE2">
        <w:rPr>
          <w:lang w:val="en-US"/>
        </w:rPr>
        <w:t>CoVs</w:t>
      </w:r>
      <w:proofErr w:type="spellEnd"/>
      <w:r w:rsidR="00261CE2">
        <w:rPr>
          <w:lang w:val="en-US"/>
        </w:rPr>
        <w:t xml:space="preserve"> led to</w:t>
      </w:r>
      <w:r w:rsidR="00261CE2" w:rsidRPr="005434E4">
        <w:rPr>
          <w:lang w:val="en-US"/>
        </w:rPr>
        <w:t xml:space="preserve"> </w:t>
      </w:r>
      <w:r>
        <w:rPr>
          <w:lang w:val="en-US"/>
        </w:rPr>
        <w:t>c</w:t>
      </w:r>
      <w:r w:rsidR="005434E4" w:rsidRPr="005434E4">
        <w:rPr>
          <w:lang w:val="en-US"/>
        </w:rPr>
        <w:t xml:space="preserve">hanges to the structure of the </w:t>
      </w:r>
      <w:r>
        <w:rPr>
          <w:lang w:val="en-US"/>
        </w:rPr>
        <w:t>SARS-CoV-2</w:t>
      </w:r>
      <w:r w:rsidR="005434E4" w:rsidRPr="005434E4">
        <w:rPr>
          <w:lang w:val="en-US"/>
        </w:rPr>
        <w:t xml:space="preserve"> </w:t>
      </w:r>
      <w:r>
        <w:rPr>
          <w:lang w:val="en-US"/>
        </w:rPr>
        <w:t>s</w:t>
      </w:r>
      <w:r w:rsidR="005434E4" w:rsidRPr="005434E4">
        <w:rPr>
          <w:lang w:val="en-US"/>
        </w:rPr>
        <w:t>pike</w:t>
      </w:r>
      <w:r w:rsidR="00261CE2">
        <w:rPr>
          <w:lang w:val="en-US"/>
        </w:rPr>
        <w:t xml:space="preserve"> (S)</w:t>
      </w:r>
      <w:r w:rsidR="002A52E6">
        <w:rPr>
          <w:lang w:val="en-US"/>
        </w:rPr>
        <w:t xml:space="preserve"> gene </w:t>
      </w:r>
      <w:r w:rsidR="00261CE2">
        <w:rPr>
          <w:lang w:val="en-US"/>
        </w:rPr>
        <w:t>that altered the</w:t>
      </w:r>
      <w:r w:rsidR="005434E4" w:rsidRPr="005434E4">
        <w:rPr>
          <w:lang w:val="en-US"/>
        </w:rPr>
        <w:t xml:space="preserve"> </w:t>
      </w:r>
      <w:r w:rsidR="00261CE2">
        <w:rPr>
          <w:lang w:val="en-US"/>
        </w:rPr>
        <w:t xml:space="preserve">S </w:t>
      </w:r>
      <w:r w:rsidR="005434E4" w:rsidRPr="005434E4">
        <w:rPr>
          <w:lang w:val="en-US"/>
        </w:rPr>
        <w:t>protein</w:t>
      </w:r>
      <w:r w:rsidR="002A52E6">
        <w:rPr>
          <w:lang w:val="en-US"/>
        </w:rPr>
        <w:t xml:space="preserve"> sequence</w:t>
      </w:r>
      <w:r w:rsidR="000B6643">
        <w:rPr>
          <w:lang w:val="en-US"/>
        </w:rPr>
        <w:t xml:space="preserve"> </w:t>
      </w:r>
      <w:r w:rsidR="000B6643">
        <w:rPr>
          <w:lang w:val="en-US"/>
        </w:rPr>
        <w:fldChar w:fldCharType="begin">
          <w:fldData xml:space="preserve">PEVuZE5vdGU+PENpdGU+PEF1dGhvcj5BbmRlcnNlbjwvQXV0aG9yPjxZZWFyPjIwMjA8L1llYXI+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0NTAtNDUyPC9wYWdlcz48dm9sdW1lPjI2PC92b2x1bWU+PG51bWJlcj40PC9udW1iZXI+PGVk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</w:fldData>
        </w:fldChar>
      </w:r>
      <w:r w:rsidR="000D7229">
        <w:rPr>
          <w:lang w:val="en-US"/>
        </w:rPr>
        <w:instrText xml:space="preserve"> ADDIN EN.CITE </w:instrText>
      </w:r>
      <w:r w:rsidR="000D7229">
        <w:rPr>
          <w:lang w:val="en-US"/>
        </w:rPr>
        <w:fldChar w:fldCharType="begin">
          <w:fldData xml:space="preserve">PEVuZE5vdGU+PENpdGU+PEF1dGhvcj5BbmRlcnNlbjwvQXV0aG9yPjxZZWFyPjIwMjA8L1llYXI+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0NTAtNDUyPC9wYWdlcz48dm9sdW1lPjI2PC92b2x1bWU+PG51bWJlcj40PC9udW1iZXI+PGVk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</w:fldData>
        </w:fldChar>
      </w:r>
      <w:r w:rsidR="000D7229">
        <w:rPr>
          <w:lang w:val="en-US"/>
        </w:rPr>
        <w:instrText xml:space="preserve"> ADDIN EN.CITE.DATA </w:instrText>
      </w:r>
      <w:r w:rsidR="000D7229">
        <w:rPr>
          <w:lang w:val="en-US"/>
        </w:rPr>
      </w:r>
      <w:r w:rsidR="000D7229">
        <w:rPr>
          <w:lang w:val="en-US"/>
        </w:rPr>
        <w:fldChar w:fldCharType="end"/>
      </w:r>
      <w:r w:rsidR="000B6643">
        <w:rPr>
          <w:lang w:val="en-US"/>
        </w:rPr>
      </w:r>
      <w:r w:rsidR="000B6643">
        <w:rPr>
          <w:lang w:val="en-US"/>
        </w:rPr>
        <w:fldChar w:fldCharType="separate"/>
      </w:r>
      <w:r w:rsidR="000D7229">
        <w:rPr>
          <w:noProof/>
          <w:lang w:val="en-US"/>
        </w:rPr>
        <w:t>[5]</w:t>
      </w:r>
      <w:r w:rsidR="000B6643">
        <w:rPr>
          <w:lang w:val="en-US"/>
        </w:rPr>
        <w:fldChar w:fldCharType="end"/>
      </w:r>
      <w:r w:rsidR="001A442D">
        <w:rPr>
          <w:lang w:val="en-US"/>
        </w:rPr>
        <w:t>.</w:t>
      </w:r>
      <w:r w:rsidR="00261CE2">
        <w:rPr>
          <w:lang w:val="en-US"/>
        </w:rPr>
        <w:t xml:space="preserve"> </w:t>
      </w:r>
      <w:r w:rsidR="001A442D">
        <w:rPr>
          <w:lang w:val="en-US"/>
        </w:rPr>
        <w:t xml:space="preserve">These changes </w:t>
      </w:r>
      <w:r w:rsidR="005434E4" w:rsidRPr="005434E4">
        <w:rPr>
          <w:lang w:val="en-US"/>
        </w:rPr>
        <w:t xml:space="preserve">have enabled it to have a stronger affinity for the </w:t>
      </w:r>
      <w:r w:rsidR="00261CE2">
        <w:rPr>
          <w:lang w:val="en-US"/>
        </w:rPr>
        <w:t xml:space="preserve">human </w:t>
      </w:r>
      <w:r w:rsidR="005434E4" w:rsidRPr="005434E4">
        <w:rPr>
          <w:lang w:val="en-US"/>
        </w:rPr>
        <w:t>host cell receptor</w:t>
      </w:r>
      <w:r w:rsidR="002A52E6">
        <w:rPr>
          <w:lang w:val="en-US"/>
        </w:rPr>
        <w:t xml:space="preserve"> (angiotensin-converting enzyme 2, ACE2)</w:t>
      </w:r>
      <w:r w:rsidR="005434E4" w:rsidRPr="005434E4">
        <w:rPr>
          <w:lang w:val="en-US"/>
        </w:rPr>
        <w:t xml:space="preserve"> than the previous SARS</w:t>
      </w:r>
      <w:r>
        <w:rPr>
          <w:lang w:val="en-US"/>
        </w:rPr>
        <w:t>-</w:t>
      </w:r>
      <w:r w:rsidR="005434E4" w:rsidRPr="005434E4">
        <w:rPr>
          <w:lang w:val="en-US"/>
        </w:rPr>
        <w:t xml:space="preserve">CoV, increasing its ability to </w:t>
      </w:r>
      <w:r>
        <w:rPr>
          <w:lang w:val="en-US"/>
        </w:rPr>
        <w:t>enter cells</w:t>
      </w:r>
      <w:r w:rsidR="002A52E6">
        <w:rPr>
          <w:lang w:val="en-US"/>
        </w:rPr>
        <w:t xml:space="preserve"> and</w:t>
      </w:r>
      <w:r>
        <w:rPr>
          <w:lang w:val="en-US"/>
        </w:rPr>
        <w:t xml:space="preserve"> replic</w:t>
      </w:r>
      <w:r w:rsidR="005434E4" w:rsidRPr="005434E4">
        <w:rPr>
          <w:lang w:val="en-US"/>
        </w:rPr>
        <w:t>ate</w:t>
      </w:r>
      <w:r w:rsidR="00261CE2">
        <w:rPr>
          <w:lang w:val="en-US"/>
        </w:rPr>
        <w:t>, ultimately</w:t>
      </w:r>
      <w:r w:rsidR="005434E4" w:rsidRPr="005434E4">
        <w:rPr>
          <w:lang w:val="en-US"/>
        </w:rPr>
        <w:t xml:space="preserve"> </w:t>
      </w:r>
      <w:r w:rsidR="002A52E6">
        <w:rPr>
          <w:lang w:val="en-US"/>
        </w:rPr>
        <w:t>facilitat</w:t>
      </w:r>
      <w:r w:rsidR="00261CE2">
        <w:rPr>
          <w:lang w:val="en-US"/>
        </w:rPr>
        <w:t>ing</w:t>
      </w:r>
      <w:r w:rsidR="002A52E6">
        <w:rPr>
          <w:lang w:val="en-US"/>
        </w:rPr>
        <w:t xml:space="preserve"> improved </w:t>
      </w:r>
      <w:r w:rsidR="00261CE2">
        <w:rPr>
          <w:lang w:val="en-US"/>
        </w:rPr>
        <w:t>human to human transmission</w:t>
      </w:r>
      <w:r w:rsidR="005434E4" w:rsidRPr="005434E4">
        <w:rPr>
          <w:lang w:val="en-US"/>
        </w:rPr>
        <w:t xml:space="preserve"> </w:t>
      </w:r>
      <w:r w:rsidR="005F4353">
        <w:rPr>
          <w:lang w:val="en-US"/>
        </w:rPr>
        <w:fldChar w:fldCharType="begin">
          <w:fldData xml:space="preserve">PEVuZE5vdGU+PENpdGU+PEF1dGhvcj5XYW5nPC9BdXRob3I+PFllYXI+MjAyMDwvWWVhcj48UmVj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Mzk2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</w:fldData>
        </w:fldChar>
      </w:r>
      <w:r w:rsidR="000D7229">
        <w:rPr>
          <w:lang w:val="en-US"/>
        </w:rPr>
        <w:instrText xml:space="preserve"> ADDIN EN.CITE </w:instrText>
      </w:r>
      <w:r w:rsidR="000D7229">
        <w:rPr>
          <w:lang w:val="en-US"/>
        </w:rPr>
        <w:fldChar w:fldCharType="begin">
          <w:fldData xml:space="preserve">PEVuZE5vdGU+PENpdGU+PEF1dGhvcj5XYW5nPC9BdXRob3I+PFllYXI+MjAyMDwvWWVhcj48UmVj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Mzk2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</w:fldData>
        </w:fldChar>
      </w:r>
      <w:r w:rsidR="000D7229">
        <w:rPr>
          <w:lang w:val="en-US"/>
        </w:rPr>
        <w:instrText xml:space="preserve"> ADDIN EN.CITE.DATA </w:instrText>
      </w:r>
      <w:r w:rsidR="000D7229">
        <w:rPr>
          <w:lang w:val="en-US"/>
        </w:rPr>
      </w:r>
      <w:r w:rsidR="000D7229">
        <w:rPr>
          <w:lang w:val="en-US"/>
        </w:rPr>
        <w:fldChar w:fldCharType="end"/>
      </w:r>
      <w:r w:rsidR="005F4353">
        <w:rPr>
          <w:lang w:val="en-US"/>
        </w:rPr>
      </w:r>
      <w:r w:rsidR="005F4353">
        <w:rPr>
          <w:lang w:val="en-US"/>
        </w:rPr>
        <w:fldChar w:fldCharType="separate"/>
      </w:r>
      <w:r w:rsidR="000D7229">
        <w:rPr>
          <w:noProof/>
          <w:lang w:val="en-US"/>
        </w:rPr>
        <w:t>[6]</w:t>
      </w:r>
      <w:r w:rsidR="005F4353">
        <w:rPr>
          <w:lang w:val="en-US"/>
        </w:rPr>
        <w:fldChar w:fldCharType="end"/>
      </w:r>
      <w:r w:rsidR="005F4353">
        <w:rPr>
          <w:lang w:val="en-US"/>
        </w:rPr>
        <w:t xml:space="preserve">. </w:t>
      </w:r>
      <w:r w:rsidR="00E5038E" w:rsidRPr="00716CE2">
        <w:t xml:space="preserve">ACE2 is a carboxypeptidase that converts angiotensin II into angiotensin. with a counterbalancing role in the renin-angiotensin-aldosterone system required for cardiovascular homeostasis </w:t>
      </w:r>
      <w:r w:rsidR="00E5038E">
        <w:fldChar w:fldCharType="begin"/>
      </w:r>
      <w:r w:rsidR="000D7229">
        <w:instrText xml:space="preserve"> ADDIN EN.CITE &lt;EndNote&gt;&lt;Cite&gt;&lt;Author&gt;Turner&lt;/Author&gt;&lt;Year&gt;2004&lt;/Year&gt;&lt;RecNum&gt;61&lt;/RecNum&gt;&lt;DisplayText&gt;[7]&lt;/DisplayText&gt;&lt;record&gt;&lt;rec-number&gt;61&lt;/rec-number&gt;&lt;foreign-keys&gt;&lt;key app="EN" db-id="za0pwvr0m5tfsreexf3xrdxhrstrrdf5vdwe" timestamp="1601840190"&gt;61&lt;/key&gt;&lt;/foreign-keys&gt;&lt;ref-type name="Journal Article"&gt;17&lt;/ref-type&gt;&lt;contributors&gt;&lt;authors&gt;&lt;author&gt;Turner, A. J.&lt;/author&gt;&lt;author&gt;Hiscox, J. A.&lt;/author&gt;&lt;author&gt;Hooper, N. M.&lt;/author&gt;&lt;/authors&gt;&lt;/contributors&gt;&lt;auth-address&gt;School of Biochemistry and Microbiology, University of Leeds, Leeds LS2 9JT, UK. a.j.turner@leeds.ac.uk&lt;/auth-address&gt;&lt;titles&gt;&lt;title&gt;ACE2: from vasopeptidase to SARS virus receptor&lt;/title&gt;&lt;secondary-title&gt;Trends Pharmacol Sci&lt;/secondary-title&gt;&lt;alt-title&gt;Trends in pharmacological sciences&lt;/alt-title&gt;&lt;/titles&gt;&lt;periodical&gt;&lt;full-title&gt;Trends Pharmacol Sci&lt;/full-title&gt;&lt;abbr-1&gt;Trends in pharmacological sciences&lt;/abbr-1&gt;&lt;/periodical&gt;&lt;alt-periodical&gt;&lt;full-title&gt;Trends Pharmacol Sci&lt;/full-title&gt;&lt;abbr-1&gt;Trends in pharmacological sciences&lt;/abbr-1&gt;&lt;/alt-periodical&gt;&lt;pages&gt;291-4&lt;/pages&gt;&lt;volume&gt;25&lt;/volume&gt;&lt;number&gt;6&lt;/number&gt;&lt;edition&gt;2004/05/29&lt;/edition&gt;&lt;keywords&gt;&lt;keyword&gt;Animals&lt;/keyword&gt;&lt;keyword&gt;Blood Vessels/metabolism/*physiology&lt;/keyword&gt;&lt;keyword&gt;Humans&lt;/keyword&gt;&lt;keyword&gt;Isoenzymes/*genetics/*physiology&lt;/keyword&gt;&lt;keyword&gt;Peptide Hormones/metabolism/*physiology&lt;/keyword&gt;&lt;keyword&gt;Peptide Hydrolases/*physiology&lt;/keyword&gt;&lt;keyword&gt;Peptidyl-Dipeptidase A/genetics/*physiology&lt;/keyword&gt;&lt;keyword&gt;Receptors, Virus/*genetics&lt;/keyword&gt;&lt;keyword&gt;SARS Virus/*genetics&lt;/keyword&gt;&lt;/keywords&gt;&lt;dates&gt;&lt;year&gt;2004&lt;/year&gt;&lt;pub-dates&gt;&lt;date&gt;Jun&lt;/date&gt;&lt;/pub-dates&gt;&lt;/dates&gt;&lt;isbn&gt;0165-6147 (Print)&amp;#xD;0165-6147&lt;/isbn&gt;&lt;accession-num&gt;15165741&lt;/accession-num&gt;&lt;urls&gt;&lt;/urls&gt;&lt;custom2&gt;PMC7119032&lt;/custom2&gt;&lt;electronic-resource-num&gt;10.1016/j.tips.2004.04.001&lt;/electronic-resource-num&gt;&lt;remote-database-provider&gt;NLM&lt;/remote-database-provider&gt;&lt;language&gt;eng&lt;/language&gt;&lt;/record&gt;&lt;/Cite&gt;&lt;/EndNote&gt;</w:instrText>
      </w:r>
      <w:r w:rsidR="00E5038E">
        <w:fldChar w:fldCharType="separate"/>
      </w:r>
      <w:r w:rsidR="000D7229">
        <w:rPr>
          <w:noProof/>
        </w:rPr>
        <w:t>[7]</w:t>
      </w:r>
      <w:r w:rsidR="00E5038E">
        <w:fldChar w:fldCharType="end"/>
      </w:r>
      <w:r w:rsidR="00E5038E" w:rsidRPr="00716CE2">
        <w:t>.</w:t>
      </w:r>
      <w:r w:rsidR="00E5038E">
        <w:t xml:space="preserve"> Its tissue distribution dictates the infection course and subsequent pathology of SARS-CoV-2. </w:t>
      </w:r>
      <w:r w:rsidR="00BB4388">
        <w:rPr>
          <w:lang w:val="en-US"/>
        </w:rPr>
        <w:t>This review will summarize the knowledge</w:t>
      </w:r>
      <w:r w:rsidR="002A52E6">
        <w:rPr>
          <w:lang w:val="en-US"/>
        </w:rPr>
        <w:t xml:space="preserve"> and features</w:t>
      </w:r>
      <w:r w:rsidR="00BB4388">
        <w:rPr>
          <w:lang w:val="en-US"/>
        </w:rPr>
        <w:t xml:space="preserve"> of the SARS-CoV-2 genome and how this information has been used to understand the </w:t>
      </w:r>
      <w:r w:rsidR="00BB4388" w:rsidRPr="006F752F">
        <w:rPr>
          <w:lang w:val="en-US"/>
        </w:rPr>
        <w:t xml:space="preserve">virus’ emergence, cell and tissue tropism leading to disease, </w:t>
      </w:r>
      <w:r w:rsidR="005F4353" w:rsidRPr="006F752F">
        <w:rPr>
          <w:lang w:val="en-US"/>
        </w:rPr>
        <w:t xml:space="preserve">the </w:t>
      </w:r>
      <w:r w:rsidR="00BB4388" w:rsidRPr="006F752F">
        <w:rPr>
          <w:lang w:val="en-US"/>
        </w:rPr>
        <w:t>diagnosis</w:t>
      </w:r>
      <w:r w:rsidR="005F4353" w:rsidRPr="006F752F">
        <w:rPr>
          <w:lang w:val="en-US"/>
        </w:rPr>
        <w:t xml:space="preserve"> of infection</w:t>
      </w:r>
      <w:r w:rsidR="00BB4388" w:rsidRPr="006F752F">
        <w:rPr>
          <w:lang w:val="en-US"/>
        </w:rPr>
        <w:t xml:space="preserve">, </w:t>
      </w:r>
      <w:r w:rsidR="005F4353" w:rsidRPr="006F752F">
        <w:rPr>
          <w:lang w:val="en-US"/>
        </w:rPr>
        <w:t xml:space="preserve">and </w:t>
      </w:r>
      <w:r w:rsidR="00261CE2" w:rsidRPr="006F752F">
        <w:rPr>
          <w:lang w:val="en-US"/>
        </w:rPr>
        <w:t xml:space="preserve">evolution </w:t>
      </w:r>
      <w:r w:rsidR="005F4353" w:rsidRPr="006F752F">
        <w:rPr>
          <w:lang w:val="en-US"/>
        </w:rPr>
        <w:t>of the</w:t>
      </w:r>
      <w:r w:rsidR="00BB4388" w:rsidRPr="006F752F">
        <w:rPr>
          <w:lang w:val="en-US"/>
        </w:rPr>
        <w:t xml:space="preserve"> </w:t>
      </w:r>
      <w:r w:rsidR="00000C01">
        <w:rPr>
          <w:lang w:val="en-US"/>
        </w:rPr>
        <w:t>virus</w:t>
      </w:r>
      <w:r w:rsidR="00BB4388">
        <w:rPr>
          <w:lang w:val="en-US"/>
        </w:rPr>
        <w:t>.</w:t>
      </w:r>
    </w:p>
    <w:p w14:paraId="65CCC2C4" w14:textId="77777777" w:rsidR="00E5038E" w:rsidRPr="00716CE2" w:rsidRDefault="00E5038E" w:rsidP="0080086D">
      <w:pPr>
        <w:spacing w:line="276" w:lineRule="auto"/>
        <w:jc w:val="both"/>
      </w:pPr>
    </w:p>
    <w:p w14:paraId="7B58C34C" w14:textId="77777777" w:rsidR="0080086D" w:rsidRPr="00C05E7E" w:rsidRDefault="005A6011" w:rsidP="0080086D">
      <w:pPr>
        <w:spacing w:line="276" w:lineRule="auto"/>
        <w:jc w:val="both"/>
        <w:rPr>
          <w:b/>
          <w:bCs/>
          <w:i/>
          <w:iCs/>
          <w:lang w:val="en-US"/>
        </w:rPr>
      </w:pPr>
      <w:r>
        <w:rPr>
          <w:b/>
          <w:bCs/>
          <w:i/>
          <w:iCs/>
          <w:lang w:val="en-US"/>
        </w:rPr>
        <w:t xml:space="preserve">Human </w:t>
      </w:r>
      <w:proofErr w:type="spellStart"/>
      <w:r w:rsidR="005A6F2D">
        <w:rPr>
          <w:b/>
          <w:bCs/>
          <w:i/>
          <w:iCs/>
          <w:lang w:val="en-US"/>
        </w:rPr>
        <w:t>CoVs</w:t>
      </w:r>
      <w:proofErr w:type="spellEnd"/>
      <w:r w:rsidR="00C05E7E" w:rsidRPr="00C05E7E">
        <w:rPr>
          <w:b/>
          <w:bCs/>
          <w:i/>
          <w:iCs/>
          <w:lang w:val="en-US"/>
        </w:rPr>
        <w:t xml:space="preserve"> are animal RNA viruses </w:t>
      </w:r>
      <w:r w:rsidR="00C05E7E">
        <w:rPr>
          <w:b/>
          <w:bCs/>
          <w:i/>
          <w:iCs/>
          <w:lang w:val="en-US"/>
        </w:rPr>
        <w:t>grouped in</w:t>
      </w:r>
      <w:r w:rsidR="00C05E7E" w:rsidRPr="00C05E7E">
        <w:rPr>
          <w:b/>
          <w:bCs/>
          <w:i/>
          <w:iCs/>
          <w:lang w:val="en-US"/>
        </w:rPr>
        <w:t xml:space="preserve"> the </w:t>
      </w:r>
      <w:proofErr w:type="spellStart"/>
      <w:r w:rsidR="00C05E7E" w:rsidRPr="00C05E7E">
        <w:rPr>
          <w:b/>
          <w:bCs/>
          <w:i/>
          <w:iCs/>
          <w:lang w:val="en-US"/>
        </w:rPr>
        <w:t>coronaviridae</w:t>
      </w:r>
      <w:proofErr w:type="spellEnd"/>
      <w:r w:rsidR="00C05E7E" w:rsidRPr="00C05E7E">
        <w:rPr>
          <w:b/>
          <w:bCs/>
          <w:i/>
          <w:iCs/>
          <w:lang w:val="en-US"/>
        </w:rPr>
        <w:t xml:space="preserve"> family</w:t>
      </w:r>
    </w:p>
    <w:p w14:paraId="1749429B" w14:textId="00C96D0D" w:rsidR="00895324" w:rsidRDefault="00895324" w:rsidP="0080086D">
      <w:pPr>
        <w:spacing w:line="276" w:lineRule="auto"/>
        <w:jc w:val="both"/>
        <w:rPr>
          <w:lang w:val="en-US"/>
        </w:rPr>
      </w:pPr>
      <w:r>
        <w:rPr>
          <w:lang w:val="en-US"/>
        </w:rPr>
        <w:t xml:space="preserve">Human </w:t>
      </w:r>
      <w:proofErr w:type="spellStart"/>
      <w:r w:rsidR="005A6F2D">
        <w:rPr>
          <w:lang w:val="en-US"/>
        </w:rPr>
        <w:t>CoVs</w:t>
      </w:r>
      <w:proofErr w:type="spellEnd"/>
      <w:r w:rsidRPr="00895324">
        <w:rPr>
          <w:lang w:val="en-US"/>
        </w:rPr>
        <w:t xml:space="preserve"> are</w:t>
      </w:r>
      <w:r w:rsidR="00CD04DF">
        <w:rPr>
          <w:lang w:val="en-US"/>
        </w:rPr>
        <w:t xml:space="preserve"> zoonotic pathogens derived from animal </w:t>
      </w:r>
      <w:proofErr w:type="spellStart"/>
      <w:r w:rsidR="005A6F2D">
        <w:rPr>
          <w:lang w:val="en-US"/>
        </w:rPr>
        <w:t>CoVs</w:t>
      </w:r>
      <w:proofErr w:type="spellEnd"/>
      <w:r w:rsidR="00CD04DF">
        <w:rPr>
          <w:lang w:val="en-US"/>
        </w:rPr>
        <w:t xml:space="preserve"> and mainly cause respiratory diseases</w:t>
      </w:r>
      <w:r w:rsidR="005A6011">
        <w:rPr>
          <w:lang w:val="en-US"/>
        </w:rPr>
        <w:t xml:space="preserve"> </w:t>
      </w:r>
      <w:r w:rsidR="005F4353">
        <w:rPr>
          <w:lang w:val="en-US"/>
        </w:rPr>
        <w:fldChar w:fldCharType="begin">
          <w:fldData xml:space="preserve">PEVuZE5vdGU+PENpdGU+PEF1dGhvcj5GdW5nPC9BdXRob3I+PFllYXI+MjAxOTwvWWVhcj48UmVj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</w:fldData>
        </w:fldChar>
      </w:r>
      <w:r w:rsidR="000D7229">
        <w:rPr>
          <w:lang w:val="en-US"/>
        </w:rPr>
        <w:instrText xml:space="preserve"> ADDIN EN.CITE </w:instrText>
      </w:r>
      <w:r w:rsidR="000D7229">
        <w:rPr>
          <w:lang w:val="en-US"/>
        </w:rPr>
        <w:fldChar w:fldCharType="begin">
          <w:fldData xml:space="preserve">PEVuZE5vdGU+PENpdGU+PEF1dGhvcj5GdW5nPC9BdXRob3I+PFllYXI+MjAxOTwvWWVhcj48UmVj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</w:fldData>
        </w:fldChar>
      </w:r>
      <w:r w:rsidR="000D7229">
        <w:rPr>
          <w:lang w:val="en-US"/>
        </w:rPr>
        <w:instrText xml:space="preserve"> ADDIN EN.CITE.DATA </w:instrText>
      </w:r>
      <w:r w:rsidR="000D7229">
        <w:rPr>
          <w:lang w:val="en-US"/>
        </w:rPr>
      </w:r>
      <w:r w:rsidR="000D7229">
        <w:rPr>
          <w:lang w:val="en-US"/>
        </w:rPr>
        <w:fldChar w:fldCharType="end"/>
      </w:r>
      <w:r w:rsidR="005F4353">
        <w:rPr>
          <w:lang w:val="en-US"/>
        </w:rPr>
      </w:r>
      <w:r w:rsidR="005F4353">
        <w:rPr>
          <w:lang w:val="en-US"/>
        </w:rPr>
        <w:fldChar w:fldCharType="separate"/>
      </w:r>
      <w:r w:rsidR="000D7229">
        <w:rPr>
          <w:noProof/>
          <w:lang w:val="en-US"/>
        </w:rPr>
        <w:t>[8]</w:t>
      </w:r>
      <w:r w:rsidR="005F4353">
        <w:rPr>
          <w:lang w:val="en-US"/>
        </w:rPr>
        <w:fldChar w:fldCharType="end"/>
      </w:r>
      <w:r w:rsidR="00CD04DF">
        <w:rPr>
          <w:lang w:val="en-US"/>
        </w:rPr>
        <w:t xml:space="preserve">. All </w:t>
      </w:r>
      <w:proofErr w:type="spellStart"/>
      <w:r w:rsidR="005A6F2D">
        <w:rPr>
          <w:lang w:val="en-US"/>
        </w:rPr>
        <w:t>CoVs</w:t>
      </w:r>
      <w:proofErr w:type="spellEnd"/>
      <w:r w:rsidR="00CD04DF">
        <w:rPr>
          <w:lang w:val="en-US"/>
        </w:rPr>
        <w:t xml:space="preserve"> have non-segmented, large single-strand</w:t>
      </w:r>
      <w:r w:rsidR="005B3699">
        <w:rPr>
          <w:lang w:val="en-US"/>
        </w:rPr>
        <w:t>ed</w:t>
      </w:r>
      <w:r w:rsidR="00CD04DF">
        <w:rPr>
          <w:lang w:val="en-US"/>
        </w:rPr>
        <w:t>, positive-sense RNA genomes that have</w:t>
      </w:r>
      <w:r w:rsidR="005B3699">
        <w:rPr>
          <w:lang w:val="en-US"/>
        </w:rPr>
        <w:t xml:space="preserve"> a</w:t>
      </w:r>
      <w:r w:rsidR="00CD04DF">
        <w:rPr>
          <w:lang w:val="en-US"/>
        </w:rPr>
        <w:t xml:space="preserve"> similar organization</w:t>
      </w:r>
      <w:r w:rsidR="005A6011">
        <w:rPr>
          <w:lang w:val="en-US"/>
        </w:rPr>
        <w:t xml:space="preserve"> of non-coding untranslated regions (UTRs) and coding regions or open reading frames (ORFs)</w:t>
      </w:r>
      <w:r w:rsidR="00CD04DF">
        <w:rPr>
          <w:lang w:val="en-US"/>
        </w:rPr>
        <w:t>.</w:t>
      </w:r>
      <w:r w:rsidRPr="00895324">
        <w:rPr>
          <w:lang w:val="en-US"/>
        </w:rPr>
        <w:t xml:space="preserve"> </w:t>
      </w:r>
      <w:r w:rsidR="00CD04DF" w:rsidRPr="005B3699">
        <w:rPr>
          <w:lang w:val="en-US"/>
        </w:rPr>
        <w:t xml:space="preserve">They can be </w:t>
      </w:r>
      <w:r w:rsidRPr="005B3699">
        <w:rPr>
          <w:lang w:val="en-US"/>
        </w:rPr>
        <w:t xml:space="preserve">categorized into four separate genera according to their </w:t>
      </w:r>
      <w:r w:rsidR="005B3699" w:rsidRPr="005B3699">
        <w:rPr>
          <w:lang w:val="en-US"/>
        </w:rPr>
        <w:t xml:space="preserve">genome and </w:t>
      </w:r>
      <w:r w:rsidRPr="005B3699">
        <w:rPr>
          <w:lang w:val="en-US"/>
        </w:rPr>
        <w:t>protein sequences</w:t>
      </w:r>
      <w:r w:rsidR="005A6F2D">
        <w:rPr>
          <w:lang w:val="en-US"/>
        </w:rPr>
        <w:t>;</w:t>
      </w:r>
      <w:r w:rsidRPr="005B3699">
        <w:rPr>
          <w:lang w:val="en-US"/>
        </w:rPr>
        <w:t xml:space="preserve"> alpha, beta, gamma, and delta</w:t>
      </w:r>
      <w:r w:rsidR="00C20F78">
        <w:rPr>
          <w:lang w:val="en-US"/>
        </w:rPr>
        <w:t xml:space="preserve"> </w:t>
      </w:r>
      <w:r w:rsidR="00C20F78">
        <w:rPr>
          <w:lang w:val="en-US"/>
        </w:rPr>
        <w:fldChar w:fldCharType="begin"/>
      </w:r>
      <w:r w:rsidR="000D7229">
        <w:rPr>
          <w:lang w:val="en-US"/>
        </w:rPr>
        <w:instrText xml:space="preserve"> ADDIN EN.CITE &lt;EndNote&gt;&lt;Cite&gt;&lt;Author&gt;de Wilde&lt;/Author&gt;&lt;Year&gt;2018&lt;/Year&gt;&lt;RecNum&gt;5&lt;/RecNum&gt;&lt;DisplayText&gt;[9]&lt;/DisplayText&gt;&lt;record&gt;&lt;rec-number&gt;5&lt;/rec-number&gt;&lt;foreign-keys&gt;&lt;key app="EN" db-id="za0pwvr0m5tfsreexf3xrdxhrstrrdf5vdwe" timestamp="1601742131"&gt;5&lt;/key&gt;&lt;/foreign-keys&gt;&lt;ref-type name="Journal Article"&gt;17&lt;/ref-type&gt;&lt;contributors&gt;&lt;authors&gt;&lt;author&gt;de Wilde, A. H.&lt;/author&gt;&lt;author&gt;Snijder, E. J.&lt;/author&gt;&lt;author&gt;Kikkert, M.&lt;/author&gt;&lt;author&gt;van Hemert, M. J.&lt;/author&gt;&lt;/authors&gt;&lt;/contributors&gt;&lt;auth-address&gt;Molecular Virology Laboratory, Department of Medical Microbiology, Leiden University Medical Center, Leiden, The Netherlands.&amp;#xD;Molecular Virology Laboratory, Department of Medical Microbiology, Leiden University Medical Center, Leiden, The Netherlands. m.j.van_hemert@lumc.nl.&lt;/auth-address&gt;&lt;titles&gt;&lt;title&gt;Host Factors in Coronavirus Replication&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1-42&lt;/pages&gt;&lt;volume&gt;419&lt;/volume&gt;&lt;edition&gt;2017/06/24&lt;/edition&gt;&lt;keywords&gt;&lt;keyword&gt;Animals&lt;/keyword&gt;&lt;keyword&gt;Coronavirus/genetics/*growth &amp;amp; development/metabolism&lt;/keyword&gt;&lt;keyword&gt;Coronavirus Infections/*virology&lt;/keyword&gt;&lt;keyword&gt;*Host-Pathogen Interactions&lt;/keyword&gt;&lt;keyword&gt;Humans&lt;/keyword&gt;&lt;keyword&gt;Severe Acute Respiratory Syndrome/virology&lt;/keyword&gt;&lt;keyword&gt;*Virus Replication&lt;/keyword&gt;&lt;/keywords&gt;&lt;dates&gt;&lt;year&gt;2018&lt;/year&gt;&lt;/dates&gt;&lt;isbn&gt;0070-217X (Print)&amp;#xD;0070-217x&lt;/isbn&gt;&lt;accession-num&gt;28643204&lt;/accession-num&gt;&lt;urls&gt;&lt;/urls&gt;&lt;custom2&gt;PMC7119980&lt;/custom2&gt;&lt;electronic-resource-num&gt;10.1007/82_2017_25&lt;/electronic-resource-num&gt;&lt;remote-database-provider&gt;NLM&lt;/remote-database-provider&gt;&lt;language&gt;eng&lt;/language&gt;&lt;/record&gt;&lt;/Cite&gt;&lt;/EndNote&gt;</w:instrText>
      </w:r>
      <w:r w:rsidR="00C20F78">
        <w:rPr>
          <w:lang w:val="en-US"/>
        </w:rPr>
        <w:fldChar w:fldCharType="separate"/>
      </w:r>
      <w:r w:rsidR="000D7229">
        <w:rPr>
          <w:noProof/>
          <w:lang w:val="en-US"/>
        </w:rPr>
        <w:t>[9]</w:t>
      </w:r>
      <w:r w:rsidR="00C20F78">
        <w:rPr>
          <w:lang w:val="en-US"/>
        </w:rPr>
        <w:fldChar w:fldCharType="end"/>
      </w:r>
      <w:r w:rsidR="005A6F2D">
        <w:rPr>
          <w:lang w:val="en-US"/>
        </w:rPr>
        <w:t>.</w:t>
      </w:r>
      <w:r w:rsidR="005B3699" w:rsidRPr="005B3699">
        <w:rPr>
          <w:lang w:val="en-US"/>
        </w:rPr>
        <w:t xml:space="preserve"> </w:t>
      </w:r>
      <w:r w:rsidR="005A6F2D">
        <w:rPr>
          <w:lang w:val="en-US"/>
        </w:rPr>
        <w:t>A</w:t>
      </w:r>
      <w:r w:rsidRPr="005B3699">
        <w:rPr>
          <w:lang w:val="en-US"/>
        </w:rPr>
        <w:t xml:space="preserve">lpha and beta </w:t>
      </w:r>
      <w:proofErr w:type="spellStart"/>
      <w:r w:rsidR="005A6F2D">
        <w:rPr>
          <w:lang w:val="en-US"/>
        </w:rPr>
        <w:t>CoVs</w:t>
      </w:r>
      <w:proofErr w:type="spellEnd"/>
      <w:r w:rsidRPr="005B3699">
        <w:rPr>
          <w:lang w:val="en-US"/>
        </w:rPr>
        <w:t xml:space="preserve"> affect humans and other mammals</w:t>
      </w:r>
      <w:r w:rsidR="005B3699" w:rsidRPr="005B3699">
        <w:rPr>
          <w:lang w:val="en-US"/>
        </w:rPr>
        <w:t xml:space="preserve"> whereas</w:t>
      </w:r>
      <w:r w:rsidRPr="005B3699">
        <w:rPr>
          <w:lang w:val="en-US"/>
        </w:rPr>
        <w:t xml:space="preserve"> the gamma and delta</w:t>
      </w:r>
      <w:r w:rsidRPr="00895324">
        <w:rPr>
          <w:lang w:val="en-US"/>
        </w:rPr>
        <w:t xml:space="preserve"> strains affect mainly birds. There are</w:t>
      </w:r>
      <w:r w:rsidR="00FE2717">
        <w:rPr>
          <w:lang w:val="en-US"/>
        </w:rPr>
        <w:t xml:space="preserve"> now</w:t>
      </w:r>
      <w:r w:rsidRPr="00895324">
        <w:rPr>
          <w:lang w:val="en-US"/>
        </w:rPr>
        <w:t xml:space="preserve"> seven </w:t>
      </w:r>
      <w:proofErr w:type="gramStart"/>
      <w:r w:rsidRPr="00895324">
        <w:rPr>
          <w:lang w:val="en-US"/>
        </w:rPr>
        <w:t>known</w:t>
      </w:r>
      <w:proofErr w:type="gramEnd"/>
      <w:r w:rsidRPr="00895324">
        <w:rPr>
          <w:lang w:val="en-US"/>
        </w:rPr>
        <w:t xml:space="preserve"> human </w:t>
      </w:r>
      <w:proofErr w:type="spellStart"/>
      <w:r w:rsidR="005A6F2D">
        <w:rPr>
          <w:lang w:val="en-US"/>
        </w:rPr>
        <w:t>CoVs</w:t>
      </w:r>
      <w:proofErr w:type="spellEnd"/>
      <w:r w:rsidR="005A6F2D">
        <w:rPr>
          <w:lang w:val="en-US"/>
        </w:rPr>
        <w:t>;</w:t>
      </w:r>
      <w:r w:rsidRPr="00895324">
        <w:rPr>
          <w:lang w:val="en-US"/>
        </w:rPr>
        <w:t xml:space="preserve"> HCoV-229E (alpha), HCoV-NL63 (alpha), HCoV-OC43 (beta), HCoV-HKU1 (beta), MERS-CoV (beta), SARS-CoV (beta), and the </w:t>
      </w:r>
      <w:r w:rsidR="005B3699">
        <w:rPr>
          <w:lang w:val="en-US"/>
        </w:rPr>
        <w:t>most recently discovered</w:t>
      </w:r>
      <w:r w:rsidRPr="00895324">
        <w:rPr>
          <w:lang w:val="en-US"/>
        </w:rPr>
        <w:t xml:space="preserve"> SARS-CoV-2 (beta). All seven</w:t>
      </w:r>
      <w:r w:rsidR="005B3699">
        <w:rPr>
          <w:lang w:val="en-US"/>
        </w:rPr>
        <w:t xml:space="preserve"> human </w:t>
      </w:r>
      <w:proofErr w:type="spellStart"/>
      <w:r w:rsidR="005A6F2D">
        <w:rPr>
          <w:lang w:val="en-US"/>
        </w:rPr>
        <w:t>CoVs</w:t>
      </w:r>
      <w:proofErr w:type="spellEnd"/>
      <w:r w:rsidRPr="00895324">
        <w:rPr>
          <w:lang w:val="en-US"/>
        </w:rPr>
        <w:t xml:space="preserve"> have zoonotic origins linked to bats, mice, or domestic animals </w:t>
      </w:r>
      <w:r w:rsidR="00C20F78">
        <w:rPr>
          <w:lang w:val="en-US"/>
        </w:rPr>
        <w:fldChar w:fldCharType="begin">
          <w:fldData xml:space="preserve">PEVuZE5vdGU+PENpdGU+PEF1dGhvcj5ZZTwvQXV0aG9yPjxZZWFyPjIwMjA8L1llYXI+PFJlY051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</w:fldData>
        </w:fldChar>
      </w:r>
      <w:r w:rsidR="000D7229">
        <w:rPr>
          <w:lang w:val="en-US"/>
        </w:rPr>
        <w:instrText xml:space="preserve"> ADDIN EN.CITE </w:instrText>
      </w:r>
      <w:r w:rsidR="000D7229">
        <w:rPr>
          <w:lang w:val="en-US"/>
        </w:rPr>
        <w:fldChar w:fldCharType="begin">
          <w:fldData xml:space="preserve">PEVuZE5vdGU+PENpdGU+PEF1dGhvcj5ZZTwvQXV0aG9yPjxZZWFyPjIwMjA8L1llYXI+PFJlY051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</w:fldData>
        </w:fldChar>
      </w:r>
      <w:r w:rsidR="000D7229">
        <w:rPr>
          <w:lang w:val="en-US"/>
        </w:rPr>
        <w:instrText xml:space="preserve"> ADDIN EN.CITE.DATA </w:instrText>
      </w:r>
      <w:r w:rsidR="000D7229">
        <w:rPr>
          <w:lang w:val="en-US"/>
        </w:rPr>
      </w:r>
      <w:r w:rsidR="000D7229">
        <w:rPr>
          <w:lang w:val="en-US"/>
        </w:rPr>
        <w:fldChar w:fldCharType="end"/>
      </w:r>
      <w:r w:rsidR="00C20F78">
        <w:rPr>
          <w:lang w:val="en-US"/>
        </w:rPr>
      </w:r>
      <w:r w:rsidR="00C20F78">
        <w:rPr>
          <w:lang w:val="en-US"/>
        </w:rPr>
        <w:fldChar w:fldCharType="separate"/>
      </w:r>
      <w:r w:rsidR="000D7229">
        <w:rPr>
          <w:noProof/>
          <w:lang w:val="en-US"/>
        </w:rPr>
        <w:t>[10]</w:t>
      </w:r>
      <w:r w:rsidR="00C20F78">
        <w:rPr>
          <w:lang w:val="en-US"/>
        </w:rPr>
        <w:fldChar w:fldCharType="end"/>
      </w:r>
      <w:r w:rsidRPr="00895324">
        <w:rPr>
          <w:lang w:val="en-US"/>
        </w:rPr>
        <w:t xml:space="preserve">. </w:t>
      </w:r>
      <w:r w:rsidR="005A6011">
        <w:rPr>
          <w:lang w:val="en-US"/>
        </w:rPr>
        <w:t>Most</w:t>
      </w:r>
      <w:r w:rsidRPr="00895324">
        <w:rPr>
          <w:lang w:val="en-US"/>
        </w:rPr>
        <w:t xml:space="preserve"> human </w:t>
      </w:r>
      <w:r w:rsidR="00A915A8">
        <w:rPr>
          <w:lang w:val="en-US"/>
        </w:rPr>
        <w:t>CoV</w:t>
      </w:r>
      <w:r w:rsidRPr="00895324">
        <w:rPr>
          <w:lang w:val="en-US"/>
        </w:rPr>
        <w:t xml:space="preserve"> infections are</w:t>
      </w:r>
      <w:r w:rsidR="005A6011">
        <w:rPr>
          <w:lang w:val="en-US"/>
        </w:rPr>
        <w:t xml:space="preserve"> not</w:t>
      </w:r>
      <w:r w:rsidRPr="00895324">
        <w:rPr>
          <w:lang w:val="en-US"/>
        </w:rPr>
        <w:t xml:space="preserve"> life-threatening</w:t>
      </w:r>
      <w:r w:rsidR="00FE2717">
        <w:rPr>
          <w:lang w:val="en-US"/>
        </w:rPr>
        <w:t xml:space="preserve"> as i</w:t>
      </w:r>
      <w:r w:rsidR="00074DD8" w:rsidRPr="00895324">
        <w:rPr>
          <w:lang w:val="en-US"/>
        </w:rPr>
        <w:t>nfections</w:t>
      </w:r>
      <w:r w:rsidR="00074DD8">
        <w:rPr>
          <w:lang w:val="en-US"/>
        </w:rPr>
        <w:t xml:space="preserve"> </w:t>
      </w:r>
      <w:r w:rsidR="005A6011">
        <w:rPr>
          <w:lang w:val="en-US"/>
        </w:rPr>
        <w:t>with</w:t>
      </w:r>
      <w:r w:rsidR="00074DD8">
        <w:rPr>
          <w:lang w:val="en-US"/>
        </w:rPr>
        <w:t xml:space="preserve"> the 229E, NL63, OC43, and HKU1 variants produc</w:t>
      </w:r>
      <w:r w:rsidR="005A6011">
        <w:rPr>
          <w:lang w:val="en-US"/>
        </w:rPr>
        <w:t>e</w:t>
      </w:r>
      <w:r w:rsidR="00074DD8" w:rsidRPr="00895324">
        <w:rPr>
          <w:lang w:val="en-US"/>
        </w:rPr>
        <w:t xml:space="preserve"> </w:t>
      </w:r>
      <w:r w:rsidRPr="00895324">
        <w:rPr>
          <w:lang w:val="en-US"/>
        </w:rPr>
        <w:t>symptoms rang</w:t>
      </w:r>
      <w:r w:rsidR="00074DD8">
        <w:rPr>
          <w:lang w:val="en-US"/>
        </w:rPr>
        <w:t>ing</w:t>
      </w:r>
      <w:r w:rsidRPr="00895324">
        <w:rPr>
          <w:lang w:val="en-US"/>
        </w:rPr>
        <w:t xml:space="preserve"> from a mild common cold to pneumonia, </w:t>
      </w:r>
      <w:r w:rsidR="00074DD8">
        <w:rPr>
          <w:lang w:val="en-US"/>
        </w:rPr>
        <w:t xml:space="preserve">or </w:t>
      </w:r>
      <w:r w:rsidR="005A6011">
        <w:rPr>
          <w:lang w:val="en-US"/>
        </w:rPr>
        <w:t xml:space="preserve">are </w:t>
      </w:r>
      <w:r w:rsidR="00074DD8">
        <w:rPr>
          <w:lang w:val="en-US"/>
        </w:rPr>
        <w:t>even</w:t>
      </w:r>
      <w:r w:rsidRPr="00895324">
        <w:rPr>
          <w:lang w:val="en-US"/>
        </w:rPr>
        <w:t xml:space="preserve"> completely asymptomatic. The</w:t>
      </w:r>
      <w:r w:rsidR="005B3699">
        <w:rPr>
          <w:lang w:val="en-US"/>
        </w:rPr>
        <w:t xml:space="preserve"> 2003</w:t>
      </w:r>
      <w:r w:rsidRPr="00895324">
        <w:rPr>
          <w:lang w:val="en-US"/>
        </w:rPr>
        <w:t xml:space="preserve"> SARS</w:t>
      </w:r>
      <w:r w:rsidR="00074DD8">
        <w:rPr>
          <w:lang w:val="en-US"/>
        </w:rPr>
        <w:t xml:space="preserve"> </w:t>
      </w:r>
      <w:r w:rsidRPr="00895324">
        <w:rPr>
          <w:lang w:val="en-US"/>
        </w:rPr>
        <w:t>CoV outbreak</w:t>
      </w:r>
      <w:r w:rsidR="00FE2717">
        <w:rPr>
          <w:lang w:val="en-US"/>
        </w:rPr>
        <w:t>,</w:t>
      </w:r>
      <w:r w:rsidRPr="00895324">
        <w:rPr>
          <w:lang w:val="en-US"/>
        </w:rPr>
        <w:t xml:space="preserve"> </w:t>
      </w:r>
      <w:r w:rsidR="005A6011">
        <w:rPr>
          <w:lang w:val="en-US"/>
        </w:rPr>
        <w:t xml:space="preserve">beginning </w:t>
      </w:r>
      <w:r w:rsidRPr="00895324">
        <w:rPr>
          <w:lang w:val="en-US"/>
        </w:rPr>
        <w:t xml:space="preserve">in </w:t>
      </w:r>
      <w:r w:rsidR="005A6011">
        <w:rPr>
          <w:lang w:val="en-US"/>
        </w:rPr>
        <w:t>Guang</w:t>
      </w:r>
      <w:r w:rsidR="00FE2717">
        <w:rPr>
          <w:lang w:val="en-US"/>
        </w:rPr>
        <w:t>dong</w:t>
      </w:r>
      <w:r w:rsidR="005A6011">
        <w:rPr>
          <w:lang w:val="en-US"/>
        </w:rPr>
        <w:t xml:space="preserve"> </w:t>
      </w:r>
      <w:r w:rsidRPr="00895324">
        <w:rPr>
          <w:lang w:val="en-US"/>
        </w:rPr>
        <w:t>China</w:t>
      </w:r>
      <w:r w:rsidR="005A6011">
        <w:rPr>
          <w:lang w:val="en-US"/>
        </w:rPr>
        <w:t>,</w:t>
      </w:r>
      <w:r w:rsidRPr="00895324">
        <w:rPr>
          <w:lang w:val="en-US"/>
        </w:rPr>
        <w:t xml:space="preserve"> </w:t>
      </w:r>
      <w:r w:rsidR="00074DD8">
        <w:rPr>
          <w:lang w:val="en-US"/>
        </w:rPr>
        <w:t>however</w:t>
      </w:r>
      <w:r w:rsidR="00C05E7E">
        <w:rPr>
          <w:lang w:val="en-US"/>
        </w:rPr>
        <w:t xml:space="preserve"> caused severe lower </w:t>
      </w:r>
      <w:r w:rsidR="00C05E7E">
        <w:rPr>
          <w:lang w:val="en-US"/>
        </w:rPr>
        <w:lastRenderedPageBreak/>
        <w:t>respiratory tract illness,</w:t>
      </w:r>
      <w:r w:rsidR="00074DD8">
        <w:rPr>
          <w:lang w:val="en-US"/>
        </w:rPr>
        <w:t xml:space="preserve"> had</w:t>
      </w:r>
      <w:r w:rsidR="00074DD8" w:rsidRPr="00895324">
        <w:rPr>
          <w:lang w:val="en-US"/>
        </w:rPr>
        <w:t xml:space="preserve"> a death rate of approximately 9%</w:t>
      </w:r>
      <w:r w:rsidR="00074DD8">
        <w:rPr>
          <w:lang w:val="en-US"/>
        </w:rPr>
        <w:t xml:space="preserve"> and</w:t>
      </w:r>
      <w:r w:rsidR="00074DD8" w:rsidRPr="00895324">
        <w:rPr>
          <w:lang w:val="en-US"/>
        </w:rPr>
        <w:t xml:space="preserve"> </w:t>
      </w:r>
      <w:r w:rsidRPr="00895324">
        <w:rPr>
          <w:lang w:val="en-US"/>
        </w:rPr>
        <w:t xml:space="preserve">lasted around 8 months, lingering cases appearing in several countries worldwide until 2004, </w:t>
      </w:r>
      <w:r w:rsidR="00074DD8">
        <w:rPr>
          <w:lang w:val="en-US"/>
        </w:rPr>
        <w:t>with</w:t>
      </w:r>
      <w:r w:rsidRPr="00895324">
        <w:rPr>
          <w:lang w:val="en-US"/>
        </w:rPr>
        <w:t xml:space="preserve"> </w:t>
      </w:r>
      <w:r w:rsidR="005B27B9">
        <w:rPr>
          <w:lang w:val="en-US"/>
        </w:rPr>
        <w:t xml:space="preserve">China, </w:t>
      </w:r>
      <w:r w:rsidRPr="00895324">
        <w:rPr>
          <w:lang w:val="en-US"/>
        </w:rPr>
        <w:t>Singapore and Canada among</w:t>
      </w:r>
      <w:r w:rsidR="00074DD8">
        <w:rPr>
          <w:lang w:val="en-US"/>
        </w:rPr>
        <w:t>st</w:t>
      </w:r>
      <w:r w:rsidRPr="00895324">
        <w:rPr>
          <w:lang w:val="en-US"/>
        </w:rPr>
        <w:t xml:space="preserve"> the worst hit </w:t>
      </w:r>
      <w:r w:rsidR="00C20F78">
        <w:rPr>
          <w:lang w:val="en-US"/>
        </w:rPr>
        <w:fldChar w:fldCharType="begin"/>
      </w:r>
      <w:r w:rsidR="000D7229">
        <w:rPr>
          <w:lang w:val="en-US"/>
        </w:rPr>
        <w:instrText xml:space="preserve"> ADDIN EN.CITE &lt;EndNote&gt;&lt;Cite&gt;&lt;Author&gt;Hung&lt;/Author&gt;&lt;Year&gt;2003&lt;/Year&gt;&lt;RecNum&gt;7&lt;/RecNum&gt;&lt;DisplayText&gt;[11]&lt;/DisplayText&gt;&lt;record&gt;&lt;rec-number&gt;7&lt;/rec-number&gt;&lt;foreign-keys&gt;&lt;key app="EN" db-id="za0pwvr0m5tfsreexf3xrdxhrstrrdf5vdwe" timestamp="1601742471"&gt;7&lt;/key&gt;&lt;/foreign-keys&gt;&lt;ref-type name="Journal Article"&gt;17&lt;/ref-type&gt;&lt;contributors&gt;&lt;authors&gt;&lt;author&gt;Hung, L. S.&lt;/author&gt;&lt;/authors&gt;&lt;/contributors&gt;&lt;auth-address&gt;Chinese University of Hong Kong, Hong Kong, China. shlee@cuhk.edu.hk&lt;/auth-address&gt;&lt;titles&gt;&lt;title&gt;The SARS epidemic in Hong Kong: what lessons have we learned?&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374-8&lt;/pages&gt;&lt;volume&gt;96&lt;/volume&gt;&lt;number&gt;8&lt;/number&gt;&lt;edition&gt;2003/08/02&lt;/edition&gt;&lt;keywords&gt;&lt;keyword&gt;Canada/epidemiology&lt;/keyword&gt;&lt;keyword&gt;Communicable Diseases, Emerging/*epidemiology&lt;/keyword&gt;&lt;keyword&gt;Communication&lt;/keyword&gt;&lt;keyword&gt;*Disease Outbreaks/prevention &amp;amp; control&lt;/keyword&gt;&lt;keyword&gt;Hong Kong/epidemiology&lt;/keyword&gt;&lt;keyword&gt;Humans&lt;/keyword&gt;&lt;keyword&gt;Interinstitutional Relations&lt;/keyword&gt;&lt;keyword&gt;Interprofessional Relations&lt;/keyword&gt;&lt;keyword&gt;Prevalence&lt;/keyword&gt;&lt;keyword&gt;Severe Acute Respiratory Syndrome/*epidemiology/prevention &amp;amp; control&lt;/keyword&gt;&lt;/keywords&gt;&lt;dates&gt;&lt;year&gt;2003&lt;/year&gt;&lt;pub-dates&gt;&lt;date&gt;Aug&lt;/date&gt;&lt;/pub-dates&gt;&lt;/dates&gt;&lt;isbn&gt;0141-0768 (Print)&amp;#xD;0141-0768&lt;/isbn&gt;&lt;accession-num&gt;12893851&lt;/accession-num&gt;&lt;urls&gt;&lt;/urls&gt;&lt;custom2&gt;PMC539564&lt;/custom2&gt;&lt;electronic-resource-num&gt;10.1258/jrsm.96.8.374&lt;/electronic-resource-num&gt;&lt;remote-database-provider&gt;NLM&lt;/remote-database-provider&gt;&lt;language&gt;eng&lt;/language&gt;&lt;/record&gt;&lt;/Cite&gt;&lt;/EndNote&gt;</w:instrText>
      </w:r>
      <w:r w:rsidR="00C20F78">
        <w:rPr>
          <w:lang w:val="en-US"/>
        </w:rPr>
        <w:fldChar w:fldCharType="separate"/>
      </w:r>
      <w:r w:rsidR="000D7229">
        <w:rPr>
          <w:noProof/>
          <w:lang w:val="en-US"/>
        </w:rPr>
        <w:t>[11]</w:t>
      </w:r>
      <w:r w:rsidR="00C20F78">
        <w:rPr>
          <w:lang w:val="en-US"/>
        </w:rPr>
        <w:fldChar w:fldCharType="end"/>
      </w:r>
      <w:r w:rsidRPr="00895324">
        <w:rPr>
          <w:lang w:val="en-US"/>
        </w:rPr>
        <w:t>.</w:t>
      </w:r>
      <w:r w:rsidR="005B27B9">
        <w:rPr>
          <w:lang w:val="en-US"/>
        </w:rPr>
        <w:t xml:space="preserve"> SARS is now thought of as a near</w:t>
      </w:r>
      <w:r w:rsidR="001B483C">
        <w:rPr>
          <w:lang w:val="en-US"/>
        </w:rPr>
        <w:t>-</w:t>
      </w:r>
      <w:r w:rsidR="005B27B9">
        <w:rPr>
          <w:lang w:val="en-US"/>
        </w:rPr>
        <w:t>miss, from the perspective of an emerging infectious disease that causes widespread turmoil.</w:t>
      </w:r>
      <w:r w:rsidRPr="00895324">
        <w:rPr>
          <w:lang w:val="en-US"/>
        </w:rPr>
        <w:t xml:space="preserve"> The danger of </w:t>
      </w:r>
      <w:r w:rsidR="005B27B9">
        <w:rPr>
          <w:lang w:val="en-US"/>
        </w:rPr>
        <w:t xml:space="preserve">emerging </w:t>
      </w:r>
      <w:r w:rsidRPr="00895324">
        <w:rPr>
          <w:lang w:val="en-US"/>
        </w:rPr>
        <w:t xml:space="preserve">human </w:t>
      </w:r>
      <w:proofErr w:type="spellStart"/>
      <w:r w:rsidR="005A6F2D">
        <w:rPr>
          <w:lang w:val="en-US"/>
        </w:rPr>
        <w:t>CoVs</w:t>
      </w:r>
      <w:proofErr w:type="spellEnd"/>
      <w:r w:rsidRPr="00895324">
        <w:rPr>
          <w:lang w:val="en-US"/>
        </w:rPr>
        <w:t>, however, was not</w:t>
      </w:r>
      <w:r w:rsidR="00074DD8">
        <w:rPr>
          <w:lang w:val="en-US"/>
        </w:rPr>
        <w:t xml:space="preserve"> fully</w:t>
      </w:r>
      <w:r w:rsidRPr="00895324">
        <w:rPr>
          <w:lang w:val="en-US"/>
        </w:rPr>
        <w:t xml:space="preserve"> realized until the subsequent </w:t>
      </w:r>
      <w:r w:rsidR="00074DD8">
        <w:rPr>
          <w:lang w:val="en-US"/>
        </w:rPr>
        <w:t>m</w:t>
      </w:r>
      <w:r w:rsidR="00A915A8">
        <w:rPr>
          <w:lang w:val="en-US"/>
        </w:rPr>
        <w:t xml:space="preserve">iddle </w:t>
      </w:r>
      <w:r w:rsidR="00074DD8">
        <w:rPr>
          <w:lang w:val="en-US"/>
        </w:rPr>
        <w:t>e</w:t>
      </w:r>
      <w:r w:rsidR="00A915A8">
        <w:rPr>
          <w:lang w:val="en-US"/>
        </w:rPr>
        <w:t xml:space="preserve">ast </w:t>
      </w:r>
      <w:r w:rsidR="00074DD8">
        <w:rPr>
          <w:lang w:val="en-US"/>
        </w:rPr>
        <w:t>r</w:t>
      </w:r>
      <w:r w:rsidR="00A915A8">
        <w:rPr>
          <w:lang w:val="en-US"/>
        </w:rPr>
        <w:t xml:space="preserve">espiratory </w:t>
      </w:r>
      <w:r w:rsidR="00074DD8">
        <w:rPr>
          <w:lang w:val="en-US"/>
        </w:rPr>
        <w:t>s</w:t>
      </w:r>
      <w:r w:rsidR="00A915A8">
        <w:rPr>
          <w:lang w:val="en-US"/>
        </w:rPr>
        <w:t>yndrome (</w:t>
      </w:r>
      <w:r w:rsidRPr="00895324">
        <w:rPr>
          <w:lang w:val="en-US"/>
        </w:rPr>
        <w:t>MERS</w:t>
      </w:r>
      <w:r w:rsidR="00A915A8">
        <w:rPr>
          <w:lang w:val="en-US"/>
        </w:rPr>
        <w:t>)</w:t>
      </w:r>
      <w:r w:rsidRPr="00895324">
        <w:rPr>
          <w:lang w:val="en-US"/>
        </w:rPr>
        <w:t xml:space="preserve"> outbreak years later, which more than tripled the mortality rate of </w:t>
      </w:r>
      <w:r w:rsidR="00C05E7E">
        <w:rPr>
          <w:lang w:val="en-US"/>
        </w:rPr>
        <w:t>SARS to approximately</w:t>
      </w:r>
      <w:r w:rsidRPr="00895324">
        <w:rPr>
          <w:lang w:val="en-US"/>
        </w:rPr>
        <w:t xml:space="preserve"> 34%. The 2012 MERS outbreak </w:t>
      </w:r>
      <w:r w:rsidR="00074DD8">
        <w:rPr>
          <w:lang w:val="en-US"/>
        </w:rPr>
        <w:t>began</w:t>
      </w:r>
      <w:r w:rsidRPr="00895324">
        <w:rPr>
          <w:lang w:val="en-US"/>
        </w:rPr>
        <w:t xml:space="preserve"> in Saudi Arabia through human contact with infected camels. Despite a higher death rate, MERS CoV does not </w:t>
      </w:r>
      <w:r w:rsidR="00074DD8">
        <w:rPr>
          <w:lang w:val="en-US"/>
        </w:rPr>
        <w:t>transmit</w:t>
      </w:r>
      <w:r w:rsidRPr="00895324">
        <w:rPr>
          <w:lang w:val="en-US"/>
        </w:rPr>
        <w:t xml:space="preserve"> </w:t>
      </w:r>
      <w:r w:rsidR="00074DD8">
        <w:rPr>
          <w:lang w:val="en-US"/>
        </w:rPr>
        <w:t>easily</w:t>
      </w:r>
      <w:r w:rsidRPr="00895324">
        <w:rPr>
          <w:lang w:val="en-US"/>
        </w:rPr>
        <w:t xml:space="preserve"> between humans and most infections are seen from direct </w:t>
      </w:r>
      <w:r w:rsidR="0018481E">
        <w:rPr>
          <w:lang w:val="en-US"/>
        </w:rPr>
        <w:t>camel</w:t>
      </w:r>
      <w:r w:rsidRPr="00895324">
        <w:rPr>
          <w:lang w:val="en-US"/>
        </w:rPr>
        <w:t xml:space="preserve"> to </w:t>
      </w:r>
      <w:r w:rsidR="0018481E">
        <w:rPr>
          <w:lang w:val="en-US"/>
        </w:rPr>
        <w:t>human</w:t>
      </w:r>
      <w:r w:rsidRPr="00895324">
        <w:rPr>
          <w:lang w:val="en-US"/>
        </w:rPr>
        <w:t xml:space="preserve"> contact </w:t>
      </w:r>
      <w:r w:rsidR="00ED0274">
        <w:rPr>
          <w:lang w:val="en-US"/>
        </w:rPr>
        <w:fldChar w:fldCharType="begin">
          <w:fldData xml:space="preserve">PEVuZE5vdGU+PENpdGU+PEF1dGhvcj5SZXVza2VuPC9BdXRob3I+PFllYXI+MjAxNDwvWWVhcj48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</w:fldData>
        </w:fldChar>
      </w:r>
      <w:r w:rsidR="000D7229">
        <w:rPr>
          <w:lang w:val="en-US"/>
        </w:rPr>
        <w:instrText xml:space="preserve"> ADDIN EN.CITE </w:instrText>
      </w:r>
      <w:r w:rsidR="000D7229">
        <w:rPr>
          <w:lang w:val="en-US"/>
        </w:rPr>
        <w:fldChar w:fldCharType="begin">
          <w:fldData xml:space="preserve">PEVuZE5vdGU+PENpdGU+PEF1dGhvcj5SZXVza2VuPC9BdXRob3I+PFllYXI+MjAxNDwvWWVhcj48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</w:fldData>
        </w:fldChar>
      </w:r>
      <w:r w:rsidR="000D7229">
        <w:rPr>
          <w:lang w:val="en-US"/>
        </w:rPr>
        <w:instrText xml:space="preserve"> ADDIN EN.CITE.DATA </w:instrText>
      </w:r>
      <w:r w:rsidR="000D7229">
        <w:rPr>
          <w:lang w:val="en-US"/>
        </w:rPr>
      </w:r>
      <w:r w:rsidR="000D7229">
        <w:rPr>
          <w:lang w:val="en-US"/>
        </w:rPr>
        <w:fldChar w:fldCharType="end"/>
      </w:r>
      <w:r w:rsidR="00ED0274">
        <w:rPr>
          <w:lang w:val="en-US"/>
        </w:rPr>
      </w:r>
      <w:r w:rsidR="00ED0274">
        <w:rPr>
          <w:lang w:val="en-US"/>
        </w:rPr>
        <w:fldChar w:fldCharType="separate"/>
      </w:r>
      <w:r w:rsidR="000D7229">
        <w:rPr>
          <w:noProof/>
          <w:lang w:val="en-US"/>
        </w:rPr>
        <w:t>[12]</w:t>
      </w:r>
      <w:r w:rsidR="00ED0274">
        <w:rPr>
          <w:lang w:val="en-US"/>
        </w:rPr>
        <w:fldChar w:fldCharType="end"/>
      </w:r>
      <w:r w:rsidRPr="00895324">
        <w:rPr>
          <w:lang w:val="en-US"/>
        </w:rPr>
        <w:t xml:space="preserve">. </w:t>
      </w:r>
      <w:r w:rsidR="00B806EC">
        <w:rPr>
          <w:lang w:val="en-US"/>
        </w:rPr>
        <w:t>Since</w:t>
      </w:r>
      <w:r w:rsidRPr="00895324">
        <w:rPr>
          <w:lang w:val="en-US"/>
        </w:rPr>
        <w:t xml:space="preserve"> 2012, there have been sporadic outbreaks of MERS primarily in the middle east and Korea, which has resulted in over </w:t>
      </w:r>
      <w:r w:rsidR="00B806EC">
        <w:rPr>
          <w:lang w:val="en-US"/>
        </w:rPr>
        <w:t>2</w:t>
      </w:r>
      <w:r w:rsidRPr="00895324">
        <w:rPr>
          <w:lang w:val="en-US"/>
        </w:rPr>
        <w:t xml:space="preserve">,000 confirmed cases and </w:t>
      </w:r>
      <w:r w:rsidR="00B806EC">
        <w:rPr>
          <w:lang w:val="en-US"/>
        </w:rPr>
        <w:t>approximately 700</w:t>
      </w:r>
      <w:r w:rsidRPr="00895324">
        <w:rPr>
          <w:lang w:val="en-US"/>
        </w:rPr>
        <w:t xml:space="preserve"> deaths </w:t>
      </w:r>
      <w:r w:rsidR="00ED0274">
        <w:rPr>
          <w:lang w:val="en-US"/>
        </w:rPr>
        <w:fldChar w:fldCharType="begin">
          <w:fldData xml:space="preserve">PEVuZE5vdGU+PENpdGU+PEF1dGhvcj5BbGVhbml6eTwvQXV0aG9yPjxZZWFyPjIwMTc8L1llYXI+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</w:fldData>
        </w:fldChar>
      </w:r>
      <w:r w:rsidR="000D7229">
        <w:rPr>
          <w:lang w:val="en-US"/>
        </w:rPr>
        <w:instrText xml:space="preserve"> ADDIN EN.CITE </w:instrText>
      </w:r>
      <w:r w:rsidR="000D7229">
        <w:rPr>
          <w:lang w:val="en-US"/>
        </w:rPr>
        <w:fldChar w:fldCharType="begin">
          <w:fldData xml:space="preserve">PEVuZE5vdGU+PENpdGU+PEF1dGhvcj5BbGVhbml6eTwvQXV0aG9yPjxZZWFyPjIwMTc8L1llYXI+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</w:fldData>
        </w:fldChar>
      </w:r>
      <w:r w:rsidR="000D7229">
        <w:rPr>
          <w:lang w:val="en-US"/>
        </w:rPr>
        <w:instrText xml:space="preserve"> ADDIN EN.CITE.DATA </w:instrText>
      </w:r>
      <w:r w:rsidR="000D7229">
        <w:rPr>
          <w:lang w:val="en-US"/>
        </w:rPr>
      </w:r>
      <w:r w:rsidR="000D7229">
        <w:rPr>
          <w:lang w:val="en-US"/>
        </w:rPr>
        <w:fldChar w:fldCharType="end"/>
      </w:r>
      <w:r w:rsidR="00ED0274">
        <w:rPr>
          <w:lang w:val="en-US"/>
        </w:rPr>
      </w:r>
      <w:r w:rsidR="00ED0274">
        <w:rPr>
          <w:lang w:val="en-US"/>
        </w:rPr>
        <w:fldChar w:fldCharType="separate"/>
      </w:r>
      <w:r w:rsidR="000D7229">
        <w:rPr>
          <w:noProof/>
          <w:lang w:val="en-US"/>
        </w:rPr>
        <w:t>[13]</w:t>
      </w:r>
      <w:r w:rsidR="00ED0274">
        <w:rPr>
          <w:lang w:val="en-US"/>
        </w:rPr>
        <w:fldChar w:fldCharType="end"/>
      </w:r>
      <w:r w:rsidRPr="00895324">
        <w:rPr>
          <w:lang w:val="en-US"/>
        </w:rPr>
        <w:t xml:space="preserve">. </w:t>
      </w:r>
      <w:r w:rsidR="00EF23CF">
        <w:rPr>
          <w:lang w:val="en-US"/>
        </w:rPr>
        <w:t>Most recently, the newest CoV to infect humans, SARS-CoV-2, is known to transmit easily between humans</w:t>
      </w:r>
      <w:r w:rsidR="00480693">
        <w:rPr>
          <w:lang w:val="en-US"/>
        </w:rPr>
        <w:t xml:space="preserve"> in an airborne manner</w:t>
      </w:r>
      <w:r w:rsidR="00EF23CF">
        <w:rPr>
          <w:lang w:val="en-US"/>
        </w:rPr>
        <w:t xml:space="preserve"> </w:t>
      </w:r>
      <w:r w:rsidR="00480693">
        <w:rPr>
          <w:lang w:val="en-US"/>
        </w:rPr>
        <w:t>then</w:t>
      </w:r>
      <w:r w:rsidR="00EF23CF">
        <w:rPr>
          <w:lang w:val="en-US"/>
        </w:rPr>
        <w:t xml:space="preserve"> causes a range of </w:t>
      </w:r>
      <w:r w:rsidR="00A714C6">
        <w:rPr>
          <w:lang w:val="en-US"/>
        </w:rPr>
        <w:t xml:space="preserve">upper and lower respiratory tract </w:t>
      </w:r>
      <w:r w:rsidR="00EF23CF">
        <w:rPr>
          <w:lang w:val="en-US"/>
        </w:rPr>
        <w:t xml:space="preserve">symptoms similar to the endemic </w:t>
      </w:r>
      <w:proofErr w:type="spellStart"/>
      <w:r w:rsidR="005A6F2D">
        <w:rPr>
          <w:lang w:val="en-US"/>
        </w:rPr>
        <w:t>CoVs</w:t>
      </w:r>
      <w:proofErr w:type="spellEnd"/>
      <w:r w:rsidR="00EF23CF">
        <w:rPr>
          <w:lang w:val="en-US"/>
        </w:rPr>
        <w:t>.</w:t>
      </w:r>
      <w:r w:rsidR="008879C7">
        <w:rPr>
          <w:lang w:val="en-US"/>
        </w:rPr>
        <w:t xml:space="preserve"> </w:t>
      </w:r>
      <w:r w:rsidR="008879C7" w:rsidRPr="00402305">
        <w:rPr>
          <w:lang w:val="en-US"/>
        </w:rPr>
        <w:t>In addition</w:t>
      </w:r>
      <w:r w:rsidR="00402305">
        <w:rPr>
          <w:lang w:val="en-US"/>
        </w:rPr>
        <w:t>,</w:t>
      </w:r>
      <w:r w:rsidR="008879C7" w:rsidRPr="00402305">
        <w:rPr>
          <w:lang w:val="en-US"/>
        </w:rPr>
        <w:t xml:space="preserve"> symptoms</w:t>
      </w:r>
      <w:r w:rsidR="00A714C6">
        <w:rPr>
          <w:lang w:val="en-US"/>
        </w:rPr>
        <w:t xml:space="preserve"> such as loss of sense of smell and taste, severe cough and fever characterize infection with SARS-CoV-2</w:t>
      </w:r>
      <w:r w:rsidR="00ED0274">
        <w:rPr>
          <w:lang w:val="en-US"/>
        </w:rPr>
        <w:t xml:space="preserve"> </w:t>
      </w:r>
      <w:r w:rsidR="00ED0274">
        <w:rPr>
          <w:lang w:val="en-US"/>
        </w:rPr>
        <w:fldChar w:fldCharType="begin"/>
      </w:r>
      <w:r w:rsidR="000D7229">
        <w:rPr>
          <w:lang w:val="en-US"/>
        </w:rPr>
        <w:instrText xml:space="preserve"> ADDIN EN.CITE &lt;EndNote&gt;&lt;Cite&gt;&lt;Author&gt;Lovato&lt;/Author&gt;&lt;Year&gt;2020&lt;/Year&gt;&lt;RecNum&gt;10&lt;/RecNum&gt;&lt;DisplayText&gt;[14]&lt;/DisplayText&gt;&lt;record&gt;&lt;rec-number&gt;10&lt;/rec-number&gt;&lt;foreign-keys&gt;&lt;key app="EN" db-id="za0pwvr0m5tfsreexf3xrdxhrstrrdf5vdwe" timestamp="1601743265"&gt;10&lt;/key&gt;&lt;/foreign-keys&gt;&lt;ref-type name="Journal Article"&gt;17&lt;/ref-type&gt;&lt;contributors&gt;&lt;authors&gt;&lt;author&gt;Lovato, A.&lt;/author&gt;&lt;author&gt;de Filippis, C.&lt;/author&gt;&lt;/authors&gt;&lt;/contributors&gt;&lt;auth-address&gt;Department of Neurosciences, University of Padova, Audiology Unit at Treviso Hospital, Treviso, Italy.&lt;/auth-address&gt;&lt;titles&gt;&lt;title&gt;Clinical Presentation of COVID-19: A Systematic Review Focusing on Upper Airway Symptoms&lt;/title&gt;&lt;secondary-title&gt;Ear Nose Throat J&lt;/secondary-title&gt;&lt;alt-title&gt;Ear, nose, &amp;amp; throat journal&lt;/alt-title&gt;&lt;/titles&gt;&lt;periodical&gt;&lt;full-title&gt;Ear Nose Throat J&lt;/full-title&gt;&lt;abbr-1&gt;Ear, nose, &amp;amp; throat journal&lt;/abbr-1&gt;&lt;/periodical&gt;&lt;alt-periodical&gt;&lt;full-title&gt;Ear Nose Throat J&lt;/full-title&gt;&lt;abbr-1&gt;Ear, nose, &amp;amp; throat journal&lt;/abbr-1&gt;&lt;/alt-periodical&gt;&lt;pages&gt;145561320920762&lt;/pages&gt;&lt;edition&gt;2020/04/15&lt;/edition&gt;&lt;keywords&gt;&lt;keyword&gt;Covid-19&lt;/keyword&gt;&lt;keyword&gt;SARS-CoV-2&lt;/keyword&gt;&lt;keyword&gt;nasal congestion&lt;/keyword&gt;&lt;keyword&gt;pharyngodynia&lt;/keyword&gt;&lt;keyword&gt;smell&lt;/keyword&gt;&lt;keyword&gt;taste&lt;/keyword&gt;&lt;/keywords&gt;&lt;dates&gt;&lt;year&gt;2020&lt;/year&gt;&lt;pub-dates&gt;&lt;date&gt;Apr 13&lt;/date&gt;&lt;/pub-dates&gt;&lt;/dates&gt;&lt;isbn&gt;0145-5613&lt;/isbn&gt;&lt;accession-num&gt;32283980&lt;/accession-num&gt;&lt;urls&gt;&lt;/urls&gt;&lt;electronic-resource-num&gt;10.1177/0145561320920762&lt;/electronic-resource-num&gt;&lt;remote-database-provider&gt;NLM&lt;/remote-database-provider&gt;&lt;language&gt;eng&lt;/language&gt;&lt;/record&gt;&lt;/Cite&gt;&lt;/EndNote&gt;</w:instrText>
      </w:r>
      <w:r w:rsidR="00ED0274">
        <w:rPr>
          <w:lang w:val="en-US"/>
        </w:rPr>
        <w:fldChar w:fldCharType="separate"/>
      </w:r>
      <w:r w:rsidR="000D7229">
        <w:rPr>
          <w:noProof/>
          <w:lang w:val="en-US"/>
        </w:rPr>
        <w:t>[14]</w:t>
      </w:r>
      <w:r w:rsidR="00ED0274">
        <w:rPr>
          <w:lang w:val="en-US"/>
        </w:rPr>
        <w:fldChar w:fldCharType="end"/>
      </w:r>
      <w:r w:rsidR="00A714C6">
        <w:rPr>
          <w:lang w:val="en-US"/>
        </w:rPr>
        <w:t>.</w:t>
      </w:r>
      <w:r w:rsidR="00EF23CF">
        <w:rPr>
          <w:lang w:val="en-US"/>
        </w:rPr>
        <w:t xml:space="preserve"> </w:t>
      </w:r>
      <w:r w:rsidR="00716CE2" w:rsidRPr="00716CE2">
        <w:t>The range of symptoms is variable</w:t>
      </w:r>
      <w:r w:rsidR="00675902">
        <w:t xml:space="preserve"> however</w:t>
      </w:r>
      <w:r w:rsidR="00716CE2" w:rsidRPr="00716CE2">
        <w:t xml:space="preserve"> and when severe, Covid-19 manifests as a systemic illness characterized by hyperinflammation</w:t>
      </w:r>
      <w:r w:rsidR="00675902">
        <w:t xml:space="preserve"> and</w:t>
      </w:r>
      <w:r w:rsidR="00716CE2" w:rsidRPr="00716CE2">
        <w:t xml:space="preserve"> cytokine storm affecting multiple organs outside of the respiratory system including heart, kidney, liver and brain </w:t>
      </w:r>
      <w:r w:rsidR="00716CE2">
        <w:fldChar w:fldCharType="begin">
          <w:fldData xml:space="preserve">PEVuZE5vdGU+PENpdGU+PEF1dGhvcj5HdWFuPC9BdXRob3I+PFllYXI+MjAyMDwvWWVhcj48UmVj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3MDgtMTcy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==
</w:fldData>
        </w:fldChar>
      </w:r>
      <w:r w:rsidR="000D7229">
        <w:instrText xml:space="preserve"> ADDIN EN.CITE </w:instrText>
      </w:r>
      <w:r w:rsidR="000D7229">
        <w:fldChar w:fldCharType="begin">
          <w:fldData xml:space="preserve">PEVuZE5vdGU+PENpdGU+PEF1dGhvcj5HdWFuPC9BdXRob3I+PFllYXI+MjAyMDwvWWVhcj48UmVj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3MDgtMTcy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==
</w:fldData>
        </w:fldChar>
      </w:r>
      <w:r w:rsidR="000D7229">
        <w:instrText xml:space="preserve"> ADDIN EN.CITE.DATA </w:instrText>
      </w:r>
      <w:r w:rsidR="000D7229">
        <w:fldChar w:fldCharType="end"/>
      </w:r>
      <w:r w:rsidR="00716CE2">
        <w:fldChar w:fldCharType="separate"/>
      </w:r>
      <w:r w:rsidR="000D7229">
        <w:rPr>
          <w:noProof/>
        </w:rPr>
        <w:t>[15]</w:t>
      </w:r>
      <w:r w:rsidR="00716CE2">
        <w:fldChar w:fldCharType="end"/>
      </w:r>
      <w:r w:rsidR="00716CE2" w:rsidRPr="00716CE2">
        <w:t xml:space="preserve">. </w:t>
      </w:r>
      <w:r w:rsidR="00A714C6">
        <w:rPr>
          <w:lang w:val="en-US"/>
        </w:rPr>
        <w:t xml:space="preserve">Disease severity is </w:t>
      </w:r>
      <w:r w:rsidR="00675902">
        <w:rPr>
          <w:lang w:val="en-US"/>
        </w:rPr>
        <w:t xml:space="preserve">also </w:t>
      </w:r>
      <w:r w:rsidR="00A714C6">
        <w:rPr>
          <w:lang w:val="en-US"/>
        </w:rPr>
        <w:t>variable but can be fatal for</w:t>
      </w:r>
      <w:r w:rsidR="001E5E76">
        <w:rPr>
          <w:lang w:val="en-US"/>
        </w:rPr>
        <w:t xml:space="preserve"> individuals</w:t>
      </w:r>
      <w:r w:rsidR="00A714C6">
        <w:rPr>
          <w:lang w:val="en-US"/>
        </w:rPr>
        <w:t xml:space="preserve"> with underlying health conditions</w:t>
      </w:r>
      <w:r w:rsidR="00480693">
        <w:rPr>
          <w:lang w:val="en-US"/>
        </w:rPr>
        <w:t xml:space="preserve"> and so-called long </w:t>
      </w:r>
      <w:proofErr w:type="spellStart"/>
      <w:r w:rsidR="00480693">
        <w:rPr>
          <w:lang w:val="en-US"/>
        </w:rPr>
        <w:t>Covid</w:t>
      </w:r>
      <w:proofErr w:type="spellEnd"/>
      <w:r w:rsidR="003B3405">
        <w:rPr>
          <w:lang w:val="en-US"/>
        </w:rPr>
        <w:t>, where following recovery from acute disease, many ongoing effects</w:t>
      </w:r>
      <w:r w:rsidR="00480693">
        <w:rPr>
          <w:lang w:val="en-US"/>
        </w:rPr>
        <w:t xml:space="preserve"> </w:t>
      </w:r>
      <w:r w:rsidR="003B3405">
        <w:rPr>
          <w:lang w:val="en-US"/>
        </w:rPr>
        <w:t>are</w:t>
      </w:r>
      <w:r w:rsidR="00480693">
        <w:rPr>
          <w:lang w:val="en-US"/>
        </w:rPr>
        <w:t xml:space="preserve"> prevalent </w:t>
      </w:r>
      <w:r w:rsidR="00E93ED8">
        <w:rPr>
          <w:lang w:val="en-US"/>
        </w:rPr>
        <w:fldChar w:fldCharType="begin">
          <w:fldData xml:space="preserve">PEVuZE5vdGU+PENpdGU+PEF1dGhvcj5QYWxtZXI8L0F1dGhvcj48WWVhcj4yMDIwPC9ZZWFyPjxS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</w:fldData>
        </w:fldChar>
      </w:r>
      <w:r w:rsidR="000D7229">
        <w:rPr>
          <w:lang w:val="en-US"/>
        </w:rPr>
        <w:instrText xml:space="preserve"> ADDIN EN.CITE </w:instrText>
      </w:r>
      <w:r w:rsidR="000D7229">
        <w:rPr>
          <w:lang w:val="en-US"/>
        </w:rPr>
        <w:fldChar w:fldCharType="begin">
          <w:fldData xml:space="preserve">PEVuZE5vdGU+PENpdGU+PEF1dGhvcj5QYWxtZXI8L0F1dGhvcj48WWVhcj4yMDIwPC9ZZWFyPjxS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</w:fldData>
        </w:fldChar>
      </w:r>
      <w:r w:rsidR="000D7229">
        <w:rPr>
          <w:lang w:val="en-US"/>
        </w:rPr>
        <w:instrText xml:space="preserve"> ADDIN EN.CITE.DATA </w:instrText>
      </w:r>
      <w:r w:rsidR="000D7229">
        <w:rPr>
          <w:lang w:val="en-US"/>
        </w:rPr>
      </w:r>
      <w:r w:rsidR="000D7229">
        <w:rPr>
          <w:lang w:val="en-US"/>
        </w:rPr>
        <w:fldChar w:fldCharType="end"/>
      </w:r>
      <w:r w:rsidR="00E93ED8">
        <w:rPr>
          <w:lang w:val="en-US"/>
        </w:rPr>
      </w:r>
      <w:r w:rsidR="00E93ED8">
        <w:rPr>
          <w:lang w:val="en-US"/>
        </w:rPr>
        <w:fldChar w:fldCharType="separate"/>
      </w:r>
      <w:r w:rsidR="000D7229">
        <w:rPr>
          <w:noProof/>
          <w:lang w:val="en-US"/>
        </w:rPr>
        <w:t>[16]</w:t>
      </w:r>
      <w:r w:rsidR="00E93ED8">
        <w:rPr>
          <w:lang w:val="en-US"/>
        </w:rPr>
        <w:fldChar w:fldCharType="end"/>
      </w:r>
      <w:r w:rsidR="001E5E76">
        <w:rPr>
          <w:lang w:val="en-US"/>
        </w:rPr>
        <w:t xml:space="preserve">. </w:t>
      </w:r>
      <w:r w:rsidRPr="00895324">
        <w:rPr>
          <w:lang w:val="en-US"/>
        </w:rPr>
        <w:t xml:space="preserve">While the true death rate of SARS CoV-2 cannot be calculated during an ongoing pandemic, it is estimated to be </w:t>
      </w:r>
      <w:r w:rsidR="00EF23CF">
        <w:rPr>
          <w:lang w:val="en-US"/>
        </w:rPr>
        <w:t>approximately</w:t>
      </w:r>
      <w:r w:rsidRPr="00895324">
        <w:rPr>
          <w:lang w:val="en-US"/>
        </w:rPr>
        <w:t xml:space="preserve"> </w:t>
      </w:r>
      <w:r w:rsidR="00EF23CF">
        <w:rPr>
          <w:lang w:val="en-US"/>
        </w:rPr>
        <w:t>1</w:t>
      </w:r>
      <w:r w:rsidRPr="00895324">
        <w:rPr>
          <w:lang w:val="en-US"/>
        </w:rPr>
        <w:t xml:space="preserve">%, with the majority of fatalities occurring in individuals over 60 years old, those who are immune compromised, or those with pre-existing conditions that are worsened by the effects of </w:t>
      </w:r>
      <w:r w:rsidR="00E93ED8">
        <w:rPr>
          <w:lang w:val="en-US"/>
        </w:rPr>
        <w:t>C</w:t>
      </w:r>
      <w:r w:rsidR="00716CE2">
        <w:rPr>
          <w:lang w:val="en-US"/>
        </w:rPr>
        <w:t>ovid</w:t>
      </w:r>
      <w:r w:rsidR="00E93ED8">
        <w:rPr>
          <w:lang w:val="en-US"/>
        </w:rPr>
        <w:t>-19</w:t>
      </w:r>
      <w:r w:rsidRPr="00895324">
        <w:rPr>
          <w:lang w:val="en-US"/>
        </w:rPr>
        <w:t xml:space="preserve"> disease</w:t>
      </w:r>
      <w:r w:rsidR="00E93ED8">
        <w:rPr>
          <w:lang w:val="en-US"/>
        </w:rPr>
        <w:t xml:space="preserve"> </w:t>
      </w:r>
      <w:r w:rsidR="00E93ED8">
        <w:rPr>
          <w:lang w:val="en-US"/>
        </w:rPr>
        <w:fldChar w:fldCharType="begin">
          <w:fldData xml:space="preserve">PEVuZE5vdGU+PENpdGU+PEF1dGhvcj5Cb3JnZXMgZG8gTmFzY2ltZW50bzwvQXV0aG9yPjxZZWFy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jM5MjM1PC9wYWdlcz48dm9sdW1lPjE1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</w:fldData>
        </w:fldChar>
      </w:r>
      <w:r w:rsidR="000D7229">
        <w:rPr>
          <w:lang w:val="en-US"/>
        </w:rPr>
        <w:instrText xml:space="preserve"> ADDIN EN.CITE </w:instrText>
      </w:r>
      <w:r w:rsidR="000D7229">
        <w:rPr>
          <w:lang w:val="en-US"/>
        </w:rPr>
        <w:fldChar w:fldCharType="begin">
          <w:fldData xml:space="preserve">PEVuZE5vdGU+PENpdGU+PEF1dGhvcj5Cb3JnZXMgZG8gTmFzY2ltZW50bzwvQXV0aG9yPjxZZWFy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jM5MjM1PC9wYWdlcz48dm9sdW1lPjE1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</w:fldData>
        </w:fldChar>
      </w:r>
      <w:r w:rsidR="000D7229">
        <w:rPr>
          <w:lang w:val="en-US"/>
        </w:rPr>
        <w:instrText xml:space="preserve"> ADDIN EN.CITE.DATA </w:instrText>
      </w:r>
      <w:r w:rsidR="000D7229">
        <w:rPr>
          <w:lang w:val="en-US"/>
        </w:rPr>
      </w:r>
      <w:r w:rsidR="000D7229">
        <w:rPr>
          <w:lang w:val="en-US"/>
        </w:rPr>
        <w:fldChar w:fldCharType="end"/>
      </w:r>
      <w:r w:rsidR="00E93ED8">
        <w:rPr>
          <w:lang w:val="en-US"/>
        </w:rPr>
      </w:r>
      <w:r w:rsidR="00E93ED8">
        <w:rPr>
          <w:lang w:val="en-US"/>
        </w:rPr>
        <w:fldChar w:fldCharType="separate"/>
      </w:r>
      <w:r w:rsidR="000D7229">
        <w:rPr>
          <w:noProof/>
          <w:lang w:val="en-US"/>
        </w:rPr>
        <w:t>[17]</w:t>
      </w:r>
      <w:r w:rsidR="00E93ED8">
        <w:rPr>
          <w:lang w:val="en-US"/>
        </w:rPr>
        <w:fldChar w:fldCharType="end"/>
      </w:r>
      <w:r w:rsidRPr="00895324">
        <w:rPr>
          <w:lang w:val="en-US"/>
        </w:rPr>
        <w:t xml:space="preserve">. </w:t>
      </w:r>
    </w:p>
    <w:p w14:paraId="708D01DB" w14:textId="77777777" w:rsidR="0080086D" w:rsidRPr="00F157DD" w:rsidRDefault="00117932" w:rsidP="0080086D">
      <w:pPr>
        <w:spacing w:line="276" w:lineRule="auto"/>
        <w:jc w:val="both"/>
        <w:rPr>
          <w:b/>
          <w:bCs/>
          <w:i/>
          <w:iCs/>
          <w:lang w:val="en-US"/>
        </w:rPr>
      </w:pPr>
      <w:r w:rsidRPr="00F157DD">
        <w:rPr>
          <w:b/>
          <w:bCs/>
          <w:i/>
          <w:iCs/>
          <w:lang w:val="en-US"/>
        </w:rPr>
        <w:t xml:space="preserve">SARS-CoV-2 derives from bat </w:t>
      </w:r>
      <w:proofErr w:type="spellStart"/>
      <w:r w:rsidR="005A6F2D">
        <w:rPr>
          <w:b/>
          <w:bCs/>
          <w:i/>
          <w:iCs/>
          <w:lang w:val="en-US"/>
        </w:rPr>
        <w:t>CoVs</w:t>
      </w:r>
      <w:proofErr w:type="spellEnd"/>
      <w:r w:rsidRPr="00F157DD">
        <w:rPr>
          <w:b/>
          <w:bCs/>
          <w:i/>
          <w:iCs/>
          <w:lang w:val="en-US"/>
        </w:rPr>
        <w:t xml:space="preserve"> and is closely related to SARS-CoV</w:t>
      </w:r>
    </w:p>
    <w:p w14:paraId="6C8D2EAF" w14:textId="5AA3CEA6" w:rsidR="00117932" w:rsidRPr="00564731" w:rsidRDefault="00C05E7E" w:rsidP="0080086D">
      <w:pPr>
        <w:spacing w:line="276" w:lineRule="auto"/>
        <w:jc w:val="both"/>
        <w:rPr>
          <w:highlight w:val="yellow"/>
          <w:lang w:val="en-US"/>
        </w:rPr>
      </w:pPr>
      <w:r>
        <w:rPr>
          <w:lang w:val="en-US"/>
        </w:rPr>
        <w:t xml:space="preserve">New </w:t>
      </w:r>
      <w:proofErr w:type="spellStart"/>
      <w:r w:rsidR="005A6F2D">
        <w:rPr>
          <w:lang w:val="en-US"/>
        </w:rPr>
        <w:t>CoVs</w:t>
      </w:r>
      <w:proofErr w:type="spellEnd"/>
      <w:r>
        <w:rPr>
          <w:lang w:val="en-US"/>
        </w:rPr>
        <w:t xml:space="preserve"> are thought to arise from complex recombination events</w:t>
      </w:r>
      <w:r w:rsidR="00D80C54">
        <w:rPr>
          <w:lang w:val="en-US"/>
        </w:rPr>
        <w:t xml:space="preserve"> when two related viral genomes are found within the same cell – these events </w:t>
      </w:r>
      <w:r w:rsidR="00480693">
        <w:rPr>
          <w:lang w:val="en-US"/>
        </w:rPr>
        <w:t>most often</w:t>
      </w:r>
      <w:r w:rsidR="00D80C54">
        <w:rPr>
          <w:lang w:val="en-US"/>
        </w:rPr>
        <w:t xml:space="preserve"> occur in non-human mammal species such as bats</w:t>
      </w:r>
      <w:r w:rsidR="0012769F">
        <w:rPr>
          <w:lang w:val="en-US"/>
        </w:rPr>
        <w:t>,</w:t>
      </w:r>
      <w:r w:rsidR="00480693">
        <w:rPr>
          <w:lang w:val="en-US"/>
        </w:rPr>
        <w:t xml:space="preserve"> </w:t>
      </w:r>
      <w:r w:rsidR="0012769F">
        <w:rPr>
          <w:lang w:val="en-US"/>
        </w:rPr>
        <w:t>resulting in</w:t>
      </w:r>
      <w:r w:rsidR="00480693">
        <w:rPr>
          <w:lang w:val="en-US"/>
        </w:rPr>
        <w:t xml:space="preserve"> progeny viruses </w:t>
      </w:r>
      <w:r w:rsidR="0012769F">
        <w:rPr>
          <w:lang w:val="en-US"/>
        </w:rPr>
        <w:t xml:space="preserve">that </w:t>
      </w:r>
      <w:r w:rsidR="00480693">
        <w:rPr>
          <w:lang w:val="en-US"/>
        </w:rPr>
        <w:t>acquire the ability to infect human cells</w:t>
      </w:r>
      <w:r w:rsidR="00347939">
        <w:rPr>
          <w:lang w:val="en-US"/>
        </w:rPr>
        <w:t xml:space="preserve"> </w:t>
      </w:r>
      <w:r w:rsidR="00671D6B">
        <w:rPr>
          <w:lang w:val="en-US"/>
        </w:rPr>
        <w:fldChar w:fldCharType="begin">
          <w:fldData xml:space="preserve">PEVuZE5vdGU+PENpdGU+PEF1dGhvcj5DaGFuPC9BdXRob3I+PFllYXI+MjAxMzwvWWVhcj48UmVj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</w:fldData>
        </w:fldChar>
      </w:r>
      <w:r w:rsidR="000D7229">
        <w:rPr>
          <w:lang w:val="en-US"/>
        </w:rPr>
        <w:instrText xml:space="preserve"> ADDIN EN.CITE </w:instrText>
      </w:r>
      <w:r w:rsidR="000D7229">
        <w:rPr>
          <w:lang w:val="en-US"/>
        </w:rPr>
        <w:fldChar w:fldCharType="begin">
          <w:fldData xml:space="preserve">PEVuZE5vdGU+PENpdGU+PEF1dGhvcj5DaGFuPC9BdXRob3I+PFllYXI+MjAxMzwvWWVhcj48UmVj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</w:fldData>
        </w:fldChar>
      </w:r>
      <w:r w:rsidR="000D7229">
        <w:rPr>
          <w:lang w:val="en-US"/>
        </w:rPr>
        <w:instrText xml:space="preserve"> ADDIN EN.CITE.DATA </w:instrText>
      </w:r>
      <w:r w:rsidR="000D7229">
        <w:rPr>
          <w:lang w:val="en-US"/>
        </w:rPr>
      </w:r>
      <w:r w:rsidR="000D7229">
        <w:rPr>
          <w:lang w:val="en-US"/>
        </w:rPr>
        <w:fldChar w:fldCharType="end"/>
      </w:r>
      <w:r w:rsidR="00671D6B">
        <w:rPr>
          <w:lang w:val="en-US"/>
        </w:rPr>
      </w:r>
      <w:r w:rsidR="00671D6B">
        <w:rPr>
          <w:lang w:val="en-US"/>
        </w:rPr>
        <w:fldChar w:fldCharType="separate"/>
      </w:r>
      <w:r w:rsidR="000D7229">
        <w:rPr>
          <w:noProof/>
          <w:lang w:val="en-US"/>
        </w:rPr>
        <w:t>[18, 19]</w:t>
      </w:r>
      <w:r w:rsidR="00671D6B">
        <w:rPr>
          <w:lang w:val="en-US"/>
        </w:rPr>
        <w:fldChar w:fldCharType="end"/>
      </w:r>
      <w:r w:rsidR="00D80C54">
        <w:rPr>
          <w:lang w:val="en-US"/>
        </w:rPr>
        <w:t>.</w:t>
      </w:r>
      <w:r w:rsidR="00480693">
        <w:rPr>
          <w:lang w:val="en-US"/>
        </w:rPr>
        <w:t xml:space="preserve"> Thus, CoV genomes often retain key features of their ancestral virus but also include new features that allow for the species jump.</w:t>
      </w:r>
      <w:r w:rsidR="00D80C54">
        <w:rPr>
          <w:lang w:val="en-US"/>
        </w:rPr>
        <w:t xml:space="preserve"> </w:t>
      </w:r>
      <w:r w:rsidR="00807B52">
        <w:rPr>
          <w:lang w:val="en-US"/>
        </w:rPr>
        <w:t>Not surprisingly, t</w:t>
      </w:r>
      <w:r w:rsidR="00117932">
        <w:rPr>
          <w:lang w:val="en-US"/>
        </w:rPr>
        <w:t>he genome organi</w:t>
      </w:r>
      <w:r w:rsidR="00D80C54">
        <w:rPr>
          <w:lang w:val="en-US"/>
        </w:rPr>
        <w:t>z</w:t>
      </w:r>
      <w:r w:rsidR="00117932">
        <w:rPr>
          <w:lang w:val="en-US"/>
        </w:rPr>
        <w:t xml:space="preserve">ation of SARS-CoV-2 is </w:t>
      </w:r>
      <w:r w:rsidR="001E5E76">
        <w:rPr>
          <w:lang w:val="en-US"/>
        </w:rPr>
        <w:t xml:space="preserve">largely </w:t>
      </w:r>
      <w:r w:rsidR="00117932">
        <w:rPr>
          <w:lang w:val="en-US"/>
        </w:rPr>
        <w:t xml:space="preserve">similar to that of the existing human </w:t>
      </w:r>
      <w:proofErr w:type="spellStart"/>
      <w:r w:rsidR="005A6F2D">
        <w:rPr>
          <w:lang w:val="en-US"/>
        </w:rPr>
        <w:t>CoVs</w:t>
      </w:r>
      <w:proofErr w:type="spellEnd"/>
      <w:r w:rsidR="00807B52">
        <w:rPr>
          <w:lang w:val="en-US"/>
        </w:rPr>
        <w:t xml:space="preserve"> and</w:t>
      </w:r>
      <w:r w:rsidR="00377400">
        <w:rPr>
          <w:lang w:val="en-US"/>
        </w:rPr>
        <w:t>,</w:t>
      </w:r>
      <w:r w:rsidR="00807B52">
        <w:rPr>
          <w:lang w:val="en-US"/>
        </w:rPr>
        <w:t xml:space="preserve"> in particular</w:t>
      </w:r>
      <w:r w:rsidR="00377400">
        <w:rPr>
          <w:lang w:val="en-US"/>
        </w:rPr>
        <w:t>,</w:t>
      </w:r>
      <w:r w:rsidR="00807B52">
        <w:rPr>
          <w:lang w:val="en-US"/>
        </w:rPr>
        <w:t xml:space="preserve"> to SARS-CoV</w:t>
      </w:r>
      <w:r w:rsidR="00480693">
        <w:rPr>
          <w:lang w:val="en-US"/>
        </w:rPr>
        <w:t xml:space="preserve"> which is the human CoV with the most identity at a nucleotide level</w:t>
      </w:r>
      <w:r w:rsidR="00117932">
        <w:rPr>
          <w:lang w:val="en-US"/>
        </w:rPr>
        <w:t xml:space="preserve">. </w:t>
      </w:r>
      <w:r w:rsidR="00807B52">
        <w:rPr>
          <w:lang w:val="en-US"/>
        </w:rPr>
        <w:t xml:space="preserve">The </w:t>
      </w:r>
      <w:r w:rsidR="00480693">
        <w:rPr>
          <w:lang w:val="en-US"/>
        </w:rPr>
        <w:t xml:space="preserve">SARS-CoV-2 </w:t>
      </w:r>
      <w:r w:rsidR="00807B52">
        <w:rPr>
          <w:lang w:val="en-US"/>
        </w:rPr>
        <w:t>genome, a</w:t>
      </w:r>
      <w:r w:rsidR="00117932">
        <w:rPr>
          <w:lang w:val="en-US"/>
        </w:rPr>
        <w:t xml:space="preserve"> single</w:t>
      </w:r>
      <w:r w:rsidR="00D80C54">
        <w:rPr>
          <w:lang w:val="en-US"/>
        </w:rPr>
        <w:t>-</w:t>
      </w:r>
      <w:r w:rsidR="00117932">
        <w:rPr>
          <w:lang w:val="en-US"/>
        </w:rPr>
        <w:t>stranded positive</w:t>
      </w:r>
      <w:r w:rsidR="00D80C54">
        <w:rPr>
          <w:lang w:val="en-US"/>
        </w:rPr>
        <w:t>-</w:t>
      </w:r>
      <w:r w:rsidR="00117932">
        <w:rPr>
          <w:lang w:val="en-US"/>
        </w:rPr>
        <w:t>sense RNA molecule of approximately 29800 nucleotides</w:t>
      </w:r>
      <w:r w:rsidR="00807B52">
        <w:rPr>
          <w:lang w:val="en-US"/>
        </w:rPr>
        <w:t>,</w:t>
      </w:r>
      <w:r w:rsidR="00117932">
        <w:rPr>
          <w:lang w:val="en-US"/>
        </w:rPr>
        <w:t xml:space="preserve"> </w:t>
      </w:r>
      <w:r w:rsidR="00D80C54">
        <w:rPr>
          <w:lang w:val="en-US"/>
        </w:rPr>
        <w:t xml:space="preserve">is </w:t>
      </w:r>
      <w:r w:rsidR="00117932">
        <w:rPr>
          <w:lang w:val="en-US"/>
        </w:rPr>
        <w:t xml:space="preserve">arranged into </w:t>
      </w:r>
      <w:r w:rsidR="00495580">
        <w:rPr>
          <w:lang w:val="en-US"/>
        </w:rPr>
        <w:t>14</w:t>
      </w:r>
      <w:r w:rsidR="00117932">
        <w:rPr>
          <w:lang w:val="en-US"/>
        </w:rPr>
        <w:t xml:space="preserve"> open reading frames (ORFs)</w:t>
      </w:r>
      <w:r w:rsidR="00495580">
        <w:rPr>
          <w:lang w:val="en-US"/>
        </w:rPr>
        <w:t xml:space="preserve"> encoding 27 proteins</w:t>
      </w:r>
      <w:r w:rsidR="008A2C0B">
        <w:rPr>
          <w:lang w:val="en-US"/>
        </w:rPr>
        <w:t xml:space="preserve"> and is shown schematically in </w:t>
      </w:r>
      <w:r w:rsidR="008A2C0B" w:rsidRPr="005A6F2D">
        <w:rPr>
          <w:b/>
          <w:bCs/>
          <w:lang w:val="en-US"/>
        </w:rPr>
        <w:t>Figure 1</w:t>
      </w:r>
      <w:r w:rsidR="00671D6B">
        <w:rPr>
          <w:b/>
          <w:bCs/>
          <w:lang w:val="en-US"/>
        </w:rPr>
        <w:t xml:space="preserve"> </w:t>
      </w:r>
      <w:r w:rsidR="00671D6B" w:rsidRPr="00671D6B">
        <w:rPr>
          <w:lang w:val="en-US"/>
        </w:rPr>
        <w:fldChar w:fldCharType="begin">
          <w:fldData xml:space="preserve">PEVuZE5vdGU+PENpdGU+PEF1dGhvcj5XdTwvQXV0aG9yPjxZZWFyPjIwMjA8L1llYXI+PFJlY051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NjUtMjY5PC9wYWdlcz48dm9sdW1lPjU3OTwvdm9sdW1lPjxudW1iZXI+Nzc5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</w:fldData>
        </w:fldChar>
      </w:r>
      <w:r w:rsidR="000D7229">
        <w:rPr>
          <w:lang w:val="en-US"/>
        </w:rPr>
        <w:instrText xml:space="preserve"> ADDIN EN.CITE </w:instrText>
      </w:r>
      <w:r w:rsidR="000D7229">
        <w:rPr>
          <w:lang w:val="en-US"/>
        </w:rPr>
        <w:fldChar w:fldCharType="begin">
          <w:fldData xml:space="preserve">PEVuZE5vdGU+PENpdGU+PEF1dGhvcj5XdTwvQXV0aG9yPjxZZWFyPjIwMjA8L1llYXI+PFJlY051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NjUtMjY5PC9wYWdlcz48dm9sdW1lPjU3OTwvdm9sdW1lPjxudW1iZXI+Nzc5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</w:fldData>
        </w:fldChar>
      </w:r>
      <w:r w:rsidR="000D7229">
        <w:rPr>
          <w:lang w:val="en-US"/>
        </w:rPr>
        <w:instrText xml:space="preserve"> ADDIN EN.CITE.DATA </w:instrText>
      </w:r>
      <w:r w:rsidR="000D7229">
        <w:rPr>
          <w:lang w:val="en-US"/>
        </w:rPr>
      </w:r>
      <w:r w:rsidR="000D7229">
        <w:rPr>
          <w:lang w:val="en-US"/>
        </w:rPr>
        <w:fldChar w:fldCharType="end"/>
      </w:r>
      <w:r w:rsidR="00671D6B" w:rsidRPr="00671D6B">
        <w:rPr>
          <w:lang w:val="en-US"/>
        </w:rPr>
      </w:r>
      <w:r w:rsidR="00671D6B" w:rsidRPr="00671D6B">
        <w:rPr>
          <w:lang w:val="en-US"/>
        </w:rPr>
        <w:fldChar w:fldCharType="separate"/>
      </w:r>
      <w:r w:rsidR="000D7229">
        <w:rPr>
          <w:noProof/>
          <w:lang w:val="en-US"/>
        </w:rPr>
        <w:t>[20]</w:t>
      </w:r>
      <w:r w:rsidR="00671D6B" w:rsidRPr="00671D6B">
        <w:rPr>
          <w:lang w:val="en-US"/>
        </w:rPr>
        <w:fldChar w:fldCharType="end"/>
      </w:r>
      <w:r w:rsidR="00117932">
        <w:rPr>
          <w:lang w:val="en-US"/>
        </w:rPr>
        <w:t>.</w:t>
      </w:r>
      <w:r w:rsidR="00EE1903">
        <w:rPr>
          <w:lang w:val="en-US"/>
        </w:rPr>
        <w:t xml:space="preserve"> The majority of the genome contains the ORF1a</w:t>
      </w:r>
      <w:r w:rsidR="00495580">
        <w:rPr>
          <w:lang w:val="en-US"/>
        </w:rPr>
        <w:t xml:space="preserve"> and ORF1</w:t>
      </w:r>
      <w:r w:rsidR="00EE1903">
        <w:rPr>
          <w:lang w:val="en-US"/>
        </w:rPr>
        <w:t xml:space="preserve">b that </w:t>
      </w:r>
      <w:r w:rsidR="00495580">
        <w:rPr>
          <w:lang w:val="en-US"/>
        </w:rPr>
        <w:t>encode</w:t>
      </w:r>
      <w:r w:rsidR="00EE1903">
        <w:rPr>
          <w:lang w:val="en-US"/>
        </w:rPr>
        <w:t xml:space="preserve">s 16 </w:t>
      </w:r>
      <w:r w:rsidR="00E32ABC">
        <w:rPr>
          <w:lang w:val="en-US"/>
        </w:rPr>
        <w:t>different</w:t>
      </w:r>
      <w:r w:rsidR="00495580">
        <w:rPr>
          <w:lang w:val="en-US"/>
        </w:rPr>
        <w:t xml:space="preserve"> </w:t>
      </w:r>
      <w:r w:rsidR="00EE1903">
        <w:rPr>
          <w:lang w:val="en-US"/>
        </w:rPr>
        <w:t>non</w:t>
      </w:r>
      <w:r w:rsidR="00495580">
        <w:rPr>
          <w:lang w:val="en-US"/>
        </w:rPr>
        <w:t>-</w:t>
      </w:r>
      <w:r w:rsidR="00EE1903">
        <w:rPr>
          <w:lang w:val="en-US"/>
        </w:rPr>
        <w:t>structural proteins</w:t>
      </w:r>
      <w:r w:rsidR="00495580">
        <w:rPr>
          <w:lang w:val="en-US"/>
        </w:rPr>
        <w:t xml:space="preserve"> (nsp1-nsp16) involved in the </w:t>
      </w:r>
      <w:r w:rsidR="00807B52">
        <w:rPr>
          <w:lang w:val="en-US"/>
        </w:rPr>
        <w:t>“</w:t>
      </w:r>
      <w:r w:rsidR="00495580">
        <w:rPr>
          <w:lang w:val="en-US"/>
        </w:rPr>
        <w:t>replicase</w:t>
      </w:r>
      <w:r w:rsidR="00807B52">
        <w:rPr>
          <w:lang w:val="en-US"/>
        </w:rPr>
        <w:t>”</w:t>
      </w:r>
      <w:r w:rsidR="00495580">
        <w:rPr>
          <w:lang w:val="en-US"/>
        </w:rPr>
        <w:t xml:space="preserve"> complex</w:t>
      </w:r>
      <w:r w:rsidR="00807B52">
        <w:rPr>
          <w:lang w:val="en-US"/>
        </w:rPr>
        <w:t xml:space="preserve"> although many have very diverse but critical functions</w:t>
      </w:r>
      <w:r w:rsidR="00495580">
        <w:rPr>
          <w:lang w:val="en-US"/>
        </w:rPr>
        <w:t>.</w:t>
      </w:r>
      <w:r w:rsidR="007011B7">
        <w:rPr>
          <w:lang w:val="en-US"/>
        </w:rPr>
        <w:t xml:space="preserve"> The final one third of the genome</w:t>
      </w:r>
      <w:r w:rsidR="001E5E76">
        <w:rPr>
          <w:lang w:val="en-US"/>
        </w:rPr>
        <w:t xml:space="preserve"> houses several ORFs encoding 4 structural</w:t>
      </w:r>
      <w:r w:rsidR="00347939">
        <w:rPr>
          <w:lang w:val="en-US"/>
        </w:rPr>
        <w:t xml:space="preserve"> (spike, S; envelope, E; membrane, M; nucleocapsid, N) </w:t>
      </w:r>
      <w:r w:rsidR="001E5E76">
        <w:rPr>
          <w:lang w:val="en-US"/>
        </w:rPr>
        <w:t xml:space="preserve"> and 10 accessory proteins</w:t>
      </w:r>
      <w:r w:rsidR="00347939">
        <w:rPr>
          <w:lang w:val="en-US"/>
        </w:rPr>
        <w:t xml:space="preserve"> (ORF3a, ORF3b, ORF6, ORF7a, ORF7b, ORF8a, ORF8b, ORF9b, ORF9c, ORF10)</w:t>
      </w:r>
      <w:r w:rsidR="001E5E76">
        <w:rPr>
          <w:lang w:val="en-US"/>
        </w:rPr>
        <w:t>. Some of these ORFs are overlapping or found within a larger ORF (</w:t>
      </w:r>
      <w:r w:rsidR="001E5E76" w:rsidRPr="00347939">
        <w:rPr>
          <w:b/>
          <w:bCs/>
          <w:lang w:val="en-US"/>
        </w:rPr>
        <w:t>Figure 1</w:t>
      </w:r>
      <w:r w:rsidR="008A2C0B" w:rsidRPr="00347939">
        <w:rPr>
          <w:b/>
          <w:bCs/>
          <w:lang w:val="en-US"/>
        </w:rPr>
        <w:t>A</w:t>
      </w:r>
      <w:r w:rsidR="001E5E76" w:rsidRPr="00D80C54">
        <w:rPr>
          <w:lang w:val="en-US"/>
        </w:rPr>
        <w:t>).</w:t>
      </w:r>
      <w:r w:rsidR="00D80C54" w:rsidRPr="00D80C54">
        <w:rPr>
          <w:lang w:val="en-US"/>
        </w:rPr>
        <w:t xml:space="preserve"> At either end of the genome are non-coding or untranslated regions (UTR) known as the 5’UTR and 3’UTR. The</w:t>
      </w:r>
      <w:r w:rsidR="00D80C54">
        <w:rPr>
          <w:lang w:val="en-US"/>
        </w:rPr>
        <w:t>se</w:t>
      </w:r>
      <w:r w:rsidR="00D80C54" w:rsidRPr="00D80C54">
        <w:rPr>
          <w:lang w:val="en-US"/>
        </w:rPr>
        <w:t xml:space="preserve"> UTR </w:t>
      </w:r>
      <w:r w:rsidR="00D80C54">
        <w:rPr>
          <w:lang w:val="en-US"/>
        </w:rPr>
        <w:t xml:space="preserve">are </w:t>
      </w:r>
      <w:r w:rsidR="00807B52">
        <w:rPr>
          <w:lang w:val="en-US"/>
        </w:rPr>
        <w:t>relatively</w:t>
      </w:r>
      <w:r w:rsidR="00D80C54">
        <w:rPr>
          <w:lang w:val="en-US"/>
        </w:rPr>
        <w:t xml:space="preserve"> short</w:t>
      </w:r>
      <w:r w:rsidR="00807B52">
        <w:rPr>
          <w:lang w:val="en-US"/>
        </w:rPr>
        <w:t>,</w:t>
      </w:r>
      <w:r w:rsidR="00D80C54">
        <w:rPr>
          <w:lang w:val="en-US"/>
        </w:rPr>
        <w:t xml:space="preserve"> being approximately 230 bases</w:t>
      </w:r>
      <w:r w:rsidR="00807B52">
        <w:rPr>
          <w:lang w:val="en-US"/>
        </w:rPr>
        <w:t>,</w:t>
      </w:r>
      <w:r w:rsidR="00D80C54">
        <w:rPr>
          <w:lang w:val="en-US"/>
        </w:rPr>
        <w:t xml:space="preserve"> but have important regulatory functions</w:t>
      </w:r>
      <w:r w:rsidR="00874F7F">
        <w:rPr>
          <w:lang w:val="en-US"/>
        </w:rPr>
        <w:t xml:space="preserve"> </w:t>
      </w:r>
      <w:r w:rsidR="00874F7F">
        <w:rPr>
          <w:lang w:val="en-US"/>
        </w:rPr>
        <w:fldChar w:fldCharType="begin">
          <w:fldData xml:space="preserve">PEVuZE5vdGU+PENpdGU+PEF1dGhvcj5ZYW5nPC9BdXRob3I+PFllYXI+MjAxNTwvWWVhcj48UmVj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</w:fldData>
        </w:fldChar>
      </w:r>
      <w:r w:rsidR="000D7229">
        <w:rPr>
          <w:lang w:val="en-US"/>
        </w:rPr>
        <w:instrText xml:space="preserve"> ADDIN EN.CITE </w:instrText>
      </w:r>
      <w:r w:rsidR="000D7229">
        <w:rPr>
          <w:lang w:val="en-US"/>
        </w:rPr>
        <w:fldChar w:fldCharType="begin">
          <w:fldData xml:space="preserve">PEVuZE5vdGU+PENpdGU+PEF1dGhvcj5ZYW5nPC9BdXRob3I+PFllYXI+MjAxNTwvWWVhcj48UmVj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</w:fldData>
        </w:fldChar>
      </w:r>
      <w:r w:rsidR="000D7229">
        <w:rPr>
          <w:lang w:val="en-US"/>
        </w:rPr>
        <w:instrText xml:space="preserve"> ADDIN EN.CITE.DATA </w:instrText>
      </w:r>
      <w:r w:rsidR="000D7229">
        <w:rPr>
          <w:lang w:val="en-US"/>
        </w:rPr>
      </w:r>
      <w:r w:rsidR="000D7229">
        <w:rPr>
          <w:lang w:val="en-US"/>
        </w:rPr>
        <w:fldChar w:fldCharType="end"/>
      </w:r>
      <w:r w:rsidR="00874F7F">
        <w:rPr>
          <w:lang w:val="en-US"/>
        </w:rPr>
      </w:r>
      <w:r w:rsidR="00874F7F">
        <w:rPr>
          <w:lang w:val="en-US"/>
        </w:rPr>
        <w:fldChar w:fldCharType="separate"/>
      </w:r>
      <w:r w:rsidR="000D7229">
        <w:rPr>
          <w:noProof/>
          <w:lang w:val="en-US"/>
        </w:rPr>
        <w:t>[21]</w:t>
      </w:r>
      <w:r w:rsidR="00874F7F">
        <w:rPr>
          <w:lang w:val="en-US"/>
        </w:rPr>
        <w:fldChar w:fldCharType="end"/>
      </w:r>
      <w:r w:rsidR="00D80C54" w:rsidRPr="00114599">
        <w:rPr>
          <w:lang w:val="en-US"/>
        </w:rPr>
        <w:t xml:space="preserve">. </w:t>
      </w:r>
      <w:r w:rsidR="00114599" w:rsidRPr="00114599">
        <w:rPr>
          <w:lang w:val="en-US"/>
        </w:rPr>
        <w:t>The 5’UTR is highly structured and thought to contain 5 stem loop (SL1-SL5) structures</w:t>
      </w:r>
      <w:r w:rsidR="00675902">
        <w:rPr>
          <w:lang w:val="en-US"/>
        </w:rPr>
        <w:t>,</w:t>
      </w:r>
      <w:r w:rsidR="00114599" w:rsidRPr="00114599">
        <w:rPr>
          <w:lang w:val="en-US"/>
        </w:rPr>
        <w:t xml:space="preserve"> with the SL3 structure also housing the transcriptional-regulation sequence (TRS-L) important for generation of </w:t>
      </w:r>
      <w:proofErr w:type="spellStart"/>
      <w:r w:rsidR="00114599" w:rsidRPr="00114599">
        <w:rPr>
          <w:lang w:val="en-US"/>
        </w:rPr>
        <w:t>subgenomic</w:t>
      </w:r>
      <w:proofErr w:type="spellEnd"/>
      <w:r w:rsidR="00114599" w:rsidRPr="00114599">
        <w:rPr>
          <w:lang w:val="en-US"/>
        </w:rPr>
        <w:t xml:space="preserve"> mRNAs</w:t>
      </w:r>
      <w:r w:rsidR="00347939">
        <w:rPr>
          <w:lang w:val="en-US"/>
        </w:rPr>
        <w:t xml:space="preserve"> </w:t>
      </w:r>
      <w:r w:rsidR="00874F7F">
        <w:rPr>
          <w:lang w:val="en-US"/>
        </w:rPr>
        <w:fldChar w:fldCharType="begin"/>
      </w:r>
      <w:r w:rsidR="000D7229">
        <w:rPr>
          <w:lang w:val="en-US"/>
        </w:rPr>
        <w:instrText xml:space="preserve"> ADDIN EN.CITE &lt;EndNote&gt;&lt;Cite&gt;&lt;Author&gt;Miao&lt;/Author&gt;&lt;Year&gt;2020&lt;/Year&gt;&lt;RecNum&gt;15&lt;/RecNum&gt;&lt;DisplayText&gt;[22]&lt;/DisplayText&gt;&lt;record&gt;&lt;rec-number&gt;15&lt;/rec-number&gt;&lt;foreign-keys&gt;&lt;key app="EN" db-id="za0pwvr0m5tfsreexf3xrdxhrstrrdf5vdwe" timestamp="1601744018"&gt;15&lt;/key&gt;&lt;/foreign-keys&gt;&lt;ref-type name="Journal Article"&gt;17&lt;/ref-type&gt;&lt;contributors&gt;&lt;authors&gt;&lt;author&gt;Miao, Z.&lt;/author&gt;&lt;author&gt;Tidu, A.&lt;/author&gt;&lt;author&gt;Eriani, G.&lt;/author&gt;&lt;author&gt;Martin, F.&lt;/author&gt;&lt;/authors&gt;&lt;/contributors&gt;&lt;auth-address&gt;European Molecular Biology Laboratory, European Bioinformatics Institute (EMBL-EBI), Wellcome Genome Campus , UK.&amp;#xD;Translational Research Institute of Brain and Brain-Like Intelligence and Department of Anesthesiology, Shanghai Fourth People&amp;apos;s Hospital Affiliated to Tongji University School of Medicine , Shanghai, China.&amp;#xD;Newcastle Fibrosis Research Group, Institute of Cellular Medicine, Faculty of Medical Sciences, Newcastle University , Newcastle upon Tyne, UK.&amp;#xD;Architecture Et Réactivité De l&amp;apos;ARN, Université De Strasbourg, Institut De Biologie Moléculaire Et Cellulaire Du CNRS , Strasbourg, France.&lt;/auth-address&gt;&lt;titles&gt;&lt;title&gt;Secondary structure of the SARS-CoV-2 5&amp;apos;-UTR&lt;/title&gt;&lt;secondary-title&gt;RNA Biol&lt;/secondary-title&gt;&lt;alt-title&gt;RNA biology&lt;/alt-title&gt;&lt;/titles&gt;&lt;periodical&gt;&lt;full-title&gt;RNA Biol&lt;/full-title&gt;&lt;abbr-1&gt;RNA biology&lt;/abbr-1&gt;&lt;/periodical&gt;&lt;alt-periodical&gt;&lt;full-title&gt;RNA Biol&lt;/full-title&gt;&lt;abbr-1&gt;RNA biology&lt;/abbr-1&gt;&lt;/alt-periodical&gt;&lt;pages&gt;1-10&lt;/pages&gt;&lt;edition&gt;2020/09/24&lt;/edition&gt;&lt;keywords&gt;&lt;keyword&gt;5ʹ-utr&lt;/keyword&gt;&lt;keyword&gt;SARS-CoV-2&lt;/keyword&gt;&lt;keyword&gt;probing&lt;/keyword&gt;&lt;keyword&gt;secondary structure&lt;/keyword&gt;&lt;/keywords&gt;&lt;dates&gt;&lt;year&gt;2020&lt;/year&gt;&lt;pub-dates&gt;&lt;date&gt;Sep 23&lt;/date&gt;&lt;/pub-dates&gt;&lt;/dates&gt;&lt;isbn&gt;1547-6286&lt;/isbn&gt;&lt;accession-num&gt;32965173&lt;/accession-num&gt;&lt;urls&gt;&lt;/urls&gt;&lt;electronic-resource-num&gt;10.1080/15476286.2020.1814556&lt;/electronic-resource-num&gt;&lt;remote-database-provider&gt;NLM&lt;/remote-database-provider&gt;&lt;language&gt;eng&lt;/language&gt;&lt;/record&gt;&lt;/Cite&gt;&lt;/EndNote&gt;</w:instrText>
      </w:r>
      <w:r w:rsidR="00874F7F">
        <w:rPr>
          <w:lang w:val="en-US"/>
        </w:rPr>
        <w:fldChar w:fldCharType="separate"/>
      </w:r>
      <w:r w:rsidR="000D7229">
        <w:rPr>
          <w:noProof/>
          <w:lang w:val="en-US"/>
        </w:rPr>
        <w:t>[22]</w:t>
      </w:r>
      <w:r w:rsidR="00874F7F">
        <w:rPr>
          <w:lang w:val="en-US"/>
        </w:rPr>
        <w:fldChar w:fldCharType="end"/>
      </w:r>
      <w:r w:rsidR="00114599" w:rsidRPr="00114599">
        <w:rPr>
          <w:lang w:val="en-US"/>
        </w:rPr>
        <w:t>.</w:t>
      </w:r>
      <w:r w:rsidR="00807B52">
        <w:rPr>
          <w:lang w:val="en-US"/>
        </w:rPr>
        <w:t xml:space="preserve"> Each gene in the genome also has its own upstream TRS-B sequence.</w:t>
      </w:r>
      <w:r w:rsidR="00114599">
        <w:rPr>
          <w:lang w:val="en-US"/>
        </w:rPr>
        <w:t xml:space="preserve"> The 3’UTR is equally important in CoV replication containing conserved and hypervariable bulged stem loop (BSL) structures</w:t>
      </w:r>
      <w:r w:rsidR="00F56BEB">
        <w:rPr>
          <w:lang w:val="en-US"/>
        </w:rPr>
        <w:t xml:space="preserve"> that may function as molecular switches</w:t>
      </w:r>
      <w:r w:rsidR="00347939">
        <w:rPr>
          <w:lang w:val="en-US"/>
        </w:rPr>
        <w:t xml:space="preserve"> </w:t>
      </w:r>
      <w:r w:rsidR="00874F7F">
        <w:rPr>
          <w:lang w:val="en-US"/>
        </w:rPr>
        <w:fldChar w:fldCharType="begin"/>
      </w:r>
      <w:r w:rsidR="000D7229">
        <w:rPr>
          <w:lang w:val="en-US"/>
        </w:rPr>
        <w:instrText xml:space="preserve"> ADDIN EN.CITE &lt;EndNote&gt;&lt;Cite&gt;&lt;Author&gt;Rangan&lt;/Author&gt;&lt;Year&gt;2020&lt;/Year&gt;&lt;RecNum&gt;17&lt;/RecNum&gt;&lt;DisplayText&gt;[23]&lt;/DisplayText&gt;&lt;record&gt;&lt;rec-number&gt;17&lt;/rec-number&gt;&lt;foreign-keys&gt;&lt;key app="EN" db-id="za0pwvr0m5tfsreexf3xrdxhrstrrdf5vdwe" timestamp="1601744297"&gt;17&lt;/key&gt;&lt;/foreign-keys&gt;&lt;ref-type name="Journal Article"&gt;17&lt;/ref-type&gt;&lt;contributors&gt;&lt;authors&gt;&lt;author&gt;Rangan, R.&lt;/author&gt;&lt;author&gt;Zheludev, I. N.&lt;/author&gt;&lt;author&gt;Das, R.&lt;/author&gt;&lt;/authors&gt;&lt;/contributors&gt;&lt;auth-address&gt;Biophysics Program, Stanford University, Stanford CA 94305.&amp;#xD;Department of Biochemistry, Stanford University School of Medicine, Stanford CA 94305.&amp;#xD;Department of Physics, Stanford University, Stanford CA 94305.&lt;/auth-address&gt;&lt;titles&gt;&lt;title&gt;RNA genome conservation and secondary structure in SARS-CoV-2 and SARS-related viruses&lt;/title&gt;&lt;secondary-title&gt;bioRxiv&lt;/secondary-title&gt;&lt;alt-title&gt;bioRxiv : the preprint server for biology&lt;/alt-title&gt;&lt;/titles&gt;&lt;periodical&gt;&lt;full-title&gt;bioRxiv&lt;/full-title&gt;&lt;abbr-1&gt;bioRxiv : the preprint server for biology&lt;/abbr-1&gt;&lt;/periodical&gt;&lt;alt-periodical&gt;&lt;full-title&gt;bioRxiv&lt;/full-title&gt;&lt;abbr-1&gt;bioRxiv : the preprint server for biology&lt;/abbr-1&gt;&lt;/alt-periodical&gt;&lt;edition&gt;2020/06/09&lt;/edition&gt;&lt;dates&gt;&lt;year&gt;2020&lt;/year&gt;&lt;pub-dates&gt;&lt;date&gt;Apr 6&lt;/date&gt;&lt;/pub-dates&gt;&lt;/dates&gt;&lt;accession-num&gt;32511306&lt;/accession-num&gt;&lt;urls&gt;&lt;/urls&gt;&lt;custom2&gt;PMC7217285&lt;/custom2&gt;&lt;electronic-resource-num&gt;10.1101/2020.03.27.012906&lt;/electronic-resource-num&gt;&lt;remote-database-provider&gt;NLM&lt;/remote-database-provider&gt;&lt;language&gt;eng&lt;/language&gt;&lt;/record&gt;&lt;/Cite&gt;&lt;/EndNote&gt;</w:instrText>
      </w:r>
      <w:r w:rsidR="00874F7F">
        <w:rPr>
          <w:lang w:val="en-US"/>
        </w:rPr>
        <w:fldChar w:fldCharType="separate"/>
      </w:r>
      <w:r w:rsidR="000D7229">
        <w:rPr>
          <w:noProof/>
          <w:lang w:val="en-US"/>
        </w:rPr>
        <w:t>[23]</w:t>
      </w:r>
      <w:r w:rsidR="00874F7F">
        <w:rPr>
          <w:lang w:val="en-US"/>
        </w:rPr>
        <w:fldChar w:fldCharType="end"/>
      </w:r>
      <w:r w:rsidR="00F56BEB">
        <w:rPr>
          <w:lang w:val="en-US"/>
        </w:rPr>
        <w:t>. A</w:t>
      </w:r>
      <w:r w:rsidR="00564731">
        <w:rPr>
          <w:lang w:val="en-US"/>
        </w:rPr>
        <w:t>nother critical RNA structure between ORF1a and 1b is predicted to exist that allows ribosomal frameshifting</w:t>
      </w:r>
      <w:r w:rsidR="00347939">
        <w:rPr>
          <w:lang w:val="en-US"/>
        </w:rPr>
        <w:t xml:space="preserve"> </w:t>
      </w:r>
      <w:r w:rsidR="00874F7F">
        <w:rPr>
          <w:lang w:val="en-US"/>
        </w:rPr>
        <w:fldChar w:fldCharType="begin"/>
      </w:r>
      <w:r w:rsidR="000D7229">
        <w:rPr>
          <w:lang w:val="en-US"/>
        </w:rPr>
        <w:instrText xml:space="preserve"> ADDIN EN.CITE &lt;EndNote&gt;&lt;Cite&gt;&lt;Author&gt;Rangan&lt;/Author&gt;&lt;Year&gt;2020&lt;/Year&gt;&lt;RecNum&gt;17&lt;/RecNum&gt;&lt;DisplayText&gt;[23]&lt;/DisplayText&gt;&lt;record&gt;&lt;rec-number&gt;17&lt;/rec-number&gt;&lt;foreign-keys&gt;&lt;key app="EN" db-id="za0pwvr0m5tfsreexf3xrdxhrstrrdf5vdwe" timestamp="1601744297"&gt;17&lt;/key&gt;&lt;/foreign-keys&gt;&lt;ref-type name="Journal Article"&gt;17&lt;/ref-type&gt;&lt;contributors&gt;&lt;authors&gt;&lt;author&gt;Rangan, R.&lt;/author&gt;&lt;author&gt;Zheludev, I. N.&lt;/author&gt;&lt;author&gt;Das, R.&lt;/author&gt;&lt;/authors&gt;&lt;/contributors&gt;&lt;auth-address&gt;Biophysics Program, Stanford University, Stanford CA 94305.&amp;#xD;Department of Biochemistry, Stanford University School of Medicine, Stanford CA 94305.&amp;#xD;Department of Physics, Stanford University, Stanford CA 94305.&lt;/auth-address&gt;&lt;titles&gt;&lt;title&gt;RNA genome conservation and secondary structure in SARS-CoV-2 and SARS-related viruses&lt;/title&gt;&lt;secondary-title&gt;bioRxiv&lt;/secondary-title&gt;&lt;alt-title&gt;bioRxiv : the preprint server for biology&lt;/alt-title&gt;&lt;/titles&gt;&lt;periodical&gt;&lt;full-title&gt;bioRxiv&lt;/full-title&gt;&lt;abbr-1&gt;bioRxiv : the preprint server for biology&lt;/abbr-1&gt;&lt;/periodical&gt;&lt;alt-periodical&gt;&lt;full-title&gt;bioRxiv&lt;/full-title&gt;&lt;abbr-1&gt;bioRxiv : the preprint server for biology&lt;/abbr-1&gt;&lt;/alt-periodical&gt;&lt;edition&gt;2020/06/09&lt;/edition&gt;&lt;dates&gt;&lt;year&gt;2020&lt;/year&gt;&lt;pub-dates&gt;&lt;date&gt;Apr 6&lt;/date&gt;&lt;/pub-dates&gt;&lt;/dates&gt;&lt;accession-num&gt;32511306&lt;/accession-num&gt;&lt;urls&gt;&lt;/urls&gt;&lt;custom2&gt;PMC7217285&lt;/custom2&gt;&lt;electronic-resource-num&gt;10.1101/2020.03.27.012906&lt;/electronic-resource-num&gt;&lt;remote-database-provider&gt;NLM&lt;/remote-database-provider&gt;&lt;language&gt;eng&lt;/language&gt;&lt;/record&gt;&lt;/Cite&gt;&lt;/EndNote&gt;</w:instrText>
      </w:r>
      <w:r w:rsidR="00874F7F">
        <w:rPr>
          <w:lang w:val="en-US"/>
        </w:rPr>
        <w:fldChar w:fldCharType="separate"/>
      </w:r>
      <w:r w:rsidR="000D7229">
        <w:rPr>
          <w:noProof/>
          <w:lang w:val="en-US"/>
        </w:rPr>
        <w:t>[23]</w:t>
      </w:r>
      <w:r w:rsidR="00874F7F">
        <w:rPr>
          <w:lang w:val="en-US"/>
        </w:rPr>
        <w:fldChar w:fldCharType="end"/>
      </w:r>
      <w:r w:rsidR="00564731">
        <w:rPr>
          <w:lang w:val="en-US"/>
        </w:rPr>
        <w:t xml:space="preserve">. This stem loop structure may form a pseudoknot that creates a so-called slippery sequence allowing a </w:t>
      </w:r>
      <w:r w:rsidR="00564731">
        <w:rPr>
          <w:lang w:val="en-US"/>
        </w:rPr>
        <w:lastRenderedPageBreak/>
        <w:t>translational shift of frame</w:t>
      </w:r>
      <w:r w:rsidR="00807B52">
        <w:rPr>
          <w:lang w:val="en-US"/>
        </w:rPr>
        <w:t>,</w:t>
      </w:r>
      <w:r w:rsidR="00564731">
        <w:rPr>
          <w:lang w:val="en-US"/>
        </w:rPr>
        <w:t xml:space="preserve"> thought to be necessary for correct translation of the nsp12 or RNA dependent RNA polymerase</w:t>
      </w:r>
      <w:r w:rsidR="00347939">
        <w:rPr>
          <w:lang w:val="en-US"/>
        </w:rPr>
        <w:t xml:space="preserve"> (</w:t>
      </w:r>
      <w:proofErr w:type="spellStart"/>
      <w:r w:rsidR="00347939">
        <w:rPr>
          <w:lang w:val="en-US"/>
        </w:rPr>
        <w:t>RdRp</w:t>
      </w:r>
      <w:proofErr w:type="spellEnd"/>
      <w:r w:rsidR="00347939">
        <w:rPr>
          <w:lang w:val="en-US"/>
        </w:rPr>
        <w:t>)</w:t>
      </w:r>
      <w:r w:rsidR="00480693">
        <w:rPr>
          <w:lang w:val="en-US"/>
        </w:rPr>
        <w:t xml:space="preserve"> – the viral enzyme critical for the genesis of new genomic material.</w:t>
      </w:r>
    </w:p>
    <w:p w14:paraId="7F44E0CA" w14:textId="1C4EC0C8" w:rsidR="00807B52" w:rsidRDefault="00D821C7" w:rsidP="0080086D">
      <w:pPr>
        <w:spacing w:line="276" w:lineRule="auto"/>
        <w:jc w:val="both"/>
        <w:rPr>
          <w:lang w:val="en-US"/>
        </w:rPr>
      </w:pPr>
      <w:r>
        <w:rPr>
          <w:lang w:val="en-US"/>
        </w:rPr>
        <w:t>We performed p</w:t>
      </w:r>
      <w:r w:rsidR="00807B52">
        <w:rPr>
          <w:lang w:val="en-US"/>
        </w:rPr>
        <w:t xml:space="preserve">hylogenetic analyses of all </w:t>
      </w:r>
      <w:r w:rsidR="00715EE5">
        <w:rPr>
          <w:lang w:val="en-US"/>
        </w:rPr>
        <w:t xml:space="preserve">seven </w:t>
      </w:r>
      <w:r w:rsidR="00807B52">
        <w:rPr>
          <w:lang w:val="en-US"/>
        </w:rPr>
        <w:t xml:space="preserve">human CoV full genome </w:t>
      </w:r>
      <w:r w:rsidR="00347939">
        <w:rPr>
          <w:lang w:val="en-US"/>
        </w:rPr>
        <w:t xml:space="preserve">reference </w:t>
      </w:r>
      <w:r w:rsidR="00807B52">
        <w:rPr>
          <w:lang w:val="en-US"/>
        </w:rPr>
        <w:t>sequences</w:t>
      </w:r>
      <w:r>
        <w:rPr>
          <w:lang w:val="en-US"/>
        </w:rPr>
        <w:t xml:space="preserve"> that</w:t>
      </w:r>
      <w:r w:rsidR="00807B52">
        <w:rPr>
          <w:lang w:val="en-US"/>
        </w:rPr>
        <w:t xml:space="preserve"> reveal</w:t>
      </w:r>
      <w:r w:rsidR="00347939">
        <w:rPr>
          <w:lang w:val="en-US"/>
        </w:rPr>
        <w:t>ed</w:t>
      </w:r>
      <w:r w:rsidR="00807B52">
        <w:rPr>
          <w:lang w:val="en-US"/>
        </w:rPr>
        <w:t xml:space="preserve"> that the endemic </w:t>
      </w:r>
      <w:proofErr w:type="spellStart"/>
      <w:r w:rsidR="005A6F2D">
        <w:rPr>
          <w:lang w:val="en-US"/>
        </w:rPr>
        <w:t>CoVs</w:t>
      </w:r>
      <w:proofErr w:type="spellEnd"/>
      <w:r w:rsidR="00807B52">
        <w:rPr>
          <w:lang w:val="en-US"/>
        </w:rPr>
        <w:t xml:space="preserve"> (229E, NL63, HKU1, OC43) are more closely related to each other and diverge from the newest </w:t>
      </w:r>
      <w:r w:rsidR="00715EE5">
        <w:rPr>
          <w:lang w:val="en-US"/>
        </w:rPr>
        <w:t>three</w:t>
      </w:r>
      <w:r w:rsidR="00807B52">
        <w:rPr>
          <w:lang w:val="en-US"/>
        </w:rPr>
        <w:t xml:space="preserve"> </w:t>
      </w:r>
      <w:proofErr w:type="spellStart"/>
      <w:r w:rsidR="005A6F2D">
        <w:rPr>
          <w:lang w:val="en-US"/>
        </w:rPr>
        <w:t>CoVs</w:t>
      </w:r>
      <w:proofErr w:type="spellEnd"/>
      <w:r w:rsidR="00807B52">
        <w:rPr>
          <w:lang w:val="en-US"/>
        </w:rPr>
        <w:t xml:space="preserve"> (MERS, SARS</w:t>
      </w:r>
      <w:r w:rsidR="00347939">
        <w:rPr>
          <w:lang w:val="en-US"/>
        </w:rPr>
        <w:t>1</w:t>
      </w:r>
      <w:r w:rsidR="00807B52">
        <w:rPr>
          <w:lang w:val="en-US"/>
        </w:rPr>
        <w:t xml:space="preserve">, SARS2), which </w:t>
      </w:r>
      <w:r w:rsidR="00026604">
        <w:rPr>
          <w:lang w:val="en-US"/>
        </w:rPr>
        <w:t xml:space="preserve">also </w:t>
      </w:r>
      <w:r w:rsidR="00807B52">
        <w:rPr>
          <w:lang w:val="en-US"/>
        </w:rPr>
        <w:t>cluster together (</w:t>
      </w:r>
      <w:r w:rsidR="00807B52" w:rsidRPr="005A6F2D">
        <w:rPr>
          <w:b/>
          <w:bCs/>
          <w:lang w:val="en-US"/>
        </w:rPr>
        <w:t>Figure 1B</w:t>
      </w:r>
      <w:r w:rsidR="00807B52">
        <w:rPr>
          <w:lang w:val="en-US"/>
        </w:rPr>
        <w:t xml:space="preserve">). </w:t>
      </w:r>
      <w:r w:rsidR="00347939">
        <w:rPr>
          <w:lang w:val="en-US"/>
        </w:rPr>
        <w:t xml:space="preserve">At the genome level, </w:t>
      </w:r>
      <w:r w:rsidR="00807B52">
        <w:rPr>
          <w:lang w:val="en-US"/>
        </w:rPr>
        <w:t>SARS-CoV-2 is 96.75% similar to a bat CoV</w:t>
      </w:r>
      <w:r w:rsidR="00715EE5">
        <w:rPr>
          <w:lang w:val="en-US"/>
        </w:rPr>
        <w:t>,</w:t>
      </w:r>
      <w:r w:rsidR="00026604">
        <w:rPr>
          <w:lang w:val="en-US"/>
        </w:rPr>
        <w:t xml:space="preserve"> known as</w:t>
      </w:r>
      <w:r w:rsidR="00807B52">
        <w:rPr>
          <w:lang w:val="en-US"/>
        </w:rPr>
        <w:t xml:space="preserve"> RaTG13</w:t>
      </w:r>
      <w:r w:rsidR="00715EE5">
        <w:rPr>
          <w:lang w:val="en-US"/>
        </w:rPr>
        <w:t>,</w:t>
      </w:r>
      <w:r w:rsidR="00807B52">
        <w:rPr>
          <w:lang w:val="en-US"/>
        </w:rPr>
        <w:t xml:space="preserve"> but it’s nearest human CoV relative is SARS-CoV </w:t>
      </w:r>
      <w:r w:rsidR="00715EE5">
        <w:rPr>
          <w:lang w:val="en-US"/>
        </w:rPr>
        <w:t>at</w:t>
      </w:r>
      <w:r w:rsidR="00026604">
        <w:rPr>
          <w:lang w:val="en-US"/>
        </w:rPr>
        <w:t xml:space="preserve"> just</w:t>
      </w:r>
      <w:r w:rsidR="00807B52">
        <w:rPr>
          <w:lang w:val="en-US"/>
        </w:rPr>
        <w:t xml:space="preserve"> 86.85% similar</w:t>
      </w:r>
      <w:r w:rsidR="008A2C0B">
        <w:rPr>
          <w:lang w:val="en-US"/>
        </w:rPr>
        <w:t xml:space="preserve"> (</w:t>
      </w:r>
      <w:r w:rsidR="008A2C0B" w:rsidRPr="005A6F2D">
        <w:rPr>
          <w:b/>
          <w:bCs/>
          <w:lang w:val="en-US"/>
        </w:rPr>
        <w:t>Figure 1C</w:t>
      </w:r>
      <w:r w:rsidR="008A2C0B">
        <w:rPr>
          <w:lang w:val="en-US"/>
        </w:rPr>
        <w:t xml:space="preserve">). A complete genome identity matrix for all </w:t>
      </w:r>
      <w:r w:rsidR="00715EE5">
        <w:rPr>
          <w:lang w:val="en-US"/>
        </w:rPr>
        <w:t>seven</w:t>
      </w:r>
      <w:r w:rsidR="008A2C0B">
        <w:rPr>
          <w:lang w:val="en-US"/>
        </w:rPr>
        <w:t xml:space="preserve"> human </w:t>
      </w:r>
      <w:proofErr w:type="spellStart"/>
      <w:r w:rsidR="005A6F2D">
        <w:rPr>
          <w:lang w:val="en-US"/>
        </w:rPr>
        <w:t>CoVs</w:t>
      </w:r>
      <w:proofErr w:type="spellEnd"/>
      <w:r w:rsidR="008A2C0B">
        <w:rPr>
          <w:lang w:val="en-US"/>
        </w:rPr>
        <w:t xml:space="preserve"> reveal</w:t>
      </w:r>
      <w:r w:rsidR="00026604">
        <w:rPr>
          <w:lang w:val="en-US"/>
        </w:rPr>
        <w:t>ed</w:t>
      </w:r>
      <w:r w:rsidR="008A2C0B">
        <w:rPr>
          <w:lang w:val="en-US"/>
        </w:rPr>
        <w:t xml:space="preserve"> that SARS-CoV-2 </w:t>
      </w:r>
      <w:r w:rsidR="00377400">
        <w:rPr>
          <w:lang w:val="en-US"/>
        </w:rPr>
        <w:t>is less similar</w:t>
      </w:r>
      <w:r w:rsidR="008A2C0B">
        <w:rPr>
          <w:lang w:val="en-US"/>
        </w:rPr>
        <w:t xml:space="preserve"> to the remaining </w:t>
      </w:r>
      <w:proofErr w:type="spellStart"/>
      <w:r w:rsidR="005A6F2D">
        <w:rPr>
          <w:lang w:val="en-US"/>
        </w:rPr>
        <w:t>CoVs</w:t>
      </w:r>
      <w:proofErr w:type="spellEnd"/>
      <w:r w:rsidR="008A2C0B">
        <w:rPr>
          <w:lang w:val="en-US"/>
        </w:rPr>
        <w:t>, including MERS, at approximately 80%</w:t>
      </w:r>
      <w:r w:rsidR="00026604">
        <w:rPr>
          <w:lang w:val="en-US"/>
        </w:rPr>
        <w:t xml:space="preserve"> identity</w:t>
      </w:r>
      <w:r w:rsidR="00347939">
        <w:rPr>
          <w:lang w:val="en-US"/>
        </w:rPr>
        <w:t xml:space="preserve"> (</w:t>
      </w:r>
      <w:r w:rsidR="00347939" w:rsidRPr="00347939">
        <w:rPr>
          <w:b/>
          <w:bCs/>
          <w:lang w:val="en-US"/>
        </w:rPr>
        <w:t>Figure 1C</w:t>
      </w:r>
      <w:r w:rsidR="00347939">
        <w:rPr>
          <w:lang w:val="en-US"/>
        </w:rPr>
        <w:t>)</w:t>
      </w:r>
      <w:r w:rsidR="008A2C0B">
        <w:rPr>
          <w:lang w:val="en-US"/>
        </w:rPr>
        <w:t>.</w:t>
      </w:r>
    </w:p>
    <w:p w14:paraId="3E0A3F19" w14:textId="31DC3961" w:rsidR="000B6643" w:rsidRDefault="00D51658" w:rsidP="00BF7AF9">
      <w:pPr>
        <w:spacing w:line="276" w:lineRule="auto"/>
        <w:jc w:val="both"/>
        <w:rPr>
          <w:lang w:val="en-US"/>
        </w:rPr>
      </w:pPr>
      <w:r>
        <w:rPr>
          <w:lang w:val="en-US"/>
        </w:rPr>
        <w:t>T</w:t>
      </w:r>
      <w:r w:rsidR="00402305">
        <w:rPr>
          <w:lang w:val="en-US"/>
        </w:rPr>
        <w:t xml:space="preserve">he closest relative of SARS-CoV-2 </w:t>
      </w:r>
      <w:r w:rsidR="00DC768B">
        <w:rPr>
          <w:lang w:val="en-US"/>
        </w:rPr>
        <w:t>has long been</w:t>
      </w:r>
      <w:r w:rsidR="00402305">
        <w:rPr>
          <w:lang w:val="en-US"/>
        </w:rPr>
        <w:t xml:space="preserve"> thought to be </w:t>
      </w:r>
      <w:r w:rsidR="008A2C0B">
        <w:rPr>
          <w:lang w:val="en-US"/>
        </w:rPr>
        <w:t>the</w:t>
      </w:r>
      <w:r w:rsidR="00402305">
        <w:rPr>
          <w:lang w:val="en-US"/>
        </w:rPr>
        <w:t xml:space="preserve"> bat CoV RaTG13</w:t>
      </w:r>
      <w:r w:rsidRPr="00D51658">
        <w:rPr>
          <w:lang w:val="en-US"/>
        </w:rPr>
        <w:t xml:space="preserve"> </w:t>
      </w:r>
      <w:r>
        <w:rPr>
          <w:lang w:val="en-US"/>
        </w:rPr>
        <w:t>(reported to be discovered in 2013)</w:t>
      </w:r>
      <w:r w:rsidR="00402305">
        <w:rPr>
          <w:lang w:val="en-US"/>
        </w:rPr>
        <w:t>,</w:t>
      </w:r>
      <w:r w:rsidR="008A2C0B">
        <w:rPr>
          <w:lang w:val="en-US"/>
        </w:rPr>
        <w:t xml:space="preserve"> </w:t>
      </w:r>
      <w:r w:rsidR="0085132E">
        <w:rPr>
          <w:lang w:val="en-US"/>
        </w:rPr>
        <w:t xml:space="preserve">but </w:t>
      </w:r>
      <w:r w:rsidR="004017D5">
        <w:rPr>
          <w:lang w:val="en-US"/>
        </w:rPr>
        <w:t xml:space="preserve">the genome sequence was </w:t>
      </w:r>
      <w:r w:rsidR="0085132E">
        <w:rPr>
          <w:lang w:val="en-US"/>
        </w:rPr>
        <w:t xml:space="preserve">made </w:t>
      </w:r>
      <w:r w:rsidR="003B4BD6">
        <w:rPr>
          <w:lang w:val="en-US"/>
        </w:rPr>
        <w:t>publicly</w:t>
      </w:r>
      <w:r w:rsidR="0085132E">
        <w:rPr>
          <w:lang w:val="en-US"/>
        </w:rPr>
        <w:t xml:space="preserve"> available only</w:t>
      </w:r>
      <w:r w:rsidR="001A442D">
        <w:rPr>
          <w:lang w:val="en-US"/>
        </w:rPr>
        <w:t xml:space="preserve"> in</w:t>
      </w:r>
      <w:r w:rsidR="008A2C0B">
        <w:rPr>
          <w:lang w:val="en-US"/>
        </w:rPr>
        <w:t xml:space="preserve"> </w:t>
      </w:r>
      <w:r w:rsidR="00347939">
        <w:rPr>
          <w:lang w:val="en-US"/>
        </w:rPr>
        <w:t xml:space="preserve">March </w:t>
      </w:r>
      <w:r w:rsidR="008A2C0B">
        <w:rPr>
          <w:lang w:val="en-US"/>
        </w:rPr>
        <w:t>2020</w:t>
      </w:r>
      <w:r w:rsidR="002E2CB6">
        <w:rPr>
          <w:lang w:val="en-US"/>
        </w:rPr>
        <w:t>, well</w:t>
      </w:r>
      <w:r w:rsidR="00026604">
        <w:rPr>
          <w:lang w:val="en-US"/>
        </w:rPr>
        <w:t xml:space="preserve"> after the Covid-19 pandemic beginnings</w:t>
      </w:r>
      <w:r w:rsidR="001A442D">
        <w:rPr>
          <w:lang w:val="en-US"/>
        </w:rPr>
        <w:t xml:space="preserve"> </w:t>
      </w:r>
      <w:r w:rsidR="00627DDC">
        <w:rPr>
          <w:lang w:val="en-US"/>
        </w:rPr>
        <w:fldChar w:fldCharType="begin">
          <w:fldData xml:space="preserve">PEVuZE5vdGU+PENpdGU+PEF1dGhvcj5Cb25pPC9BdXRob3I+PFllYXI+MjAyMDwvWWVhcj48UmVj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</w:fldData>
        </w:fldChar>
      </w:r>
      <w:r w:rsidR="000D7229">
        <w:rPr>
          <w:lang w:val="en-US"/>
        </w:rPr>
        <w:instrText xml:space="preserve"> ADDIN EN.CITE </w:instrText>
      </w:r>
      <w:r w:rsidR="000D7229">
        <w:rPr>
          <w:lang w:val="en-US"/>
        </w:rPr>
        <w:fldChar w:fldCharType="begin">
          <w:fldData xml:space="preserve">PEVuZE5vdGU+PENpdGU+PEF1dGhvcj5Cb25pPC9BdXRob3I+PFllYXI+MjAyMDwvWWVhcj48UmVj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</w:fldData>
        </w:fldChar>
      </w:r>
      <w:r w:rsidR="000D7229">
        <w:rPr>
          <w:lang w:val="en-US"/>
        </w:rPr>
        <w:instrText xml:space="preserve"> ADDIN EN.CITE.DATA </w:instrText>
      </w:r>
      <w:r w:rsidR="000D7229">
        <w:rPr>
          <w:lang w:val="en-US"/>
        </w:rPr>
      </w:r>
      <w:r w:rsidR="000D7229">
        <w:rPr>
          <w:lang w:val="en-US"/>
        </w:rPr>
        <w:fldChar w:fldCharType="end"/>
      </w:r>
      <w:r w:rsidR="00627DDC">
        <w:rPr>
          <w:lang w:val="en-US"/>
        </w:rPr>
      </w:r>
      <w:r w:rsidR="00627DDC">
        <w:rPr>
          <w:lang w:val="en-US"/>
        </w:rPr>
        <w:fldChar w:fldCharType="separate"/>
      </w:r>
      <w:r w:rsidR="000D7229">
        <w:rPr>
          <w:noProof/>
          <w:lang w:val="en-US"/>
        </w:rPr>
        <w:t>[24]</w:t>
      </w:r>
      <w:r w:rsidR="00627DDC">
        <w:rPr>
          <w:lang w:val="en-US"/>
        </w:rPr>
        <w:fldChar w:fldCharType="end"/>
      </w:r>
      <w:r w:rsidR="008A2C0B">
        <w:rPr>
          <w:lang w:val="en-US"/>
        </w:rPr>
        <w:t xml:space="preserve">. </w:t>
      </w:r>
      <w:r w:rsidR="003B4BD6">
        <w:rPr>
          <w:lang w:val="en-US"/>
        </w:rPr>
        <w:t>Although</w:t>
      </w:r>
      <w:r w:rsidR="008A2C0B">
        <w:rPr>
          <w:lang w:val="en-US"/>
        </w:rPr>
        <w:t xml:space="preserve"> several</w:t>
      </w:r>
      <w:r w:rsidR="00265C6C">
        <w:rPr>
          <w:lang w:val="en-US"/>
        </w:rPr>
        <w:t xml:space="preserve"> bat </w:t>
      </w:r>
      <w:proofErr w:type="spellStart"/>
      <w:r w:rsidR="005A6F2D">
        <w:rPr>
          <w:lang w:val="en-US"/>
        </w:rPr>
        <w:t>CoVs</w:t>
      </w:r>
      <w:proofErr w:type="spellEnd"/>
      <w:r w:rsidR="00265C6C">
        <w:rPr>
          <w:lang w:val="en-US"/>
        </w:rPr>
        <w:t xml:space="preserve"> were discovered in Wuhan China and reported in 2017</w:t>
      </w:r>
      <w:r w:rsidR="00051F35">
        <w:rPr>
          <w:lang w:val="en-US"/>
        </w:rPr>
        <w:t>,</w:t>
      </w:r>
      <w:r w:rsidR="00265C6C">
        <w:rPr>
          <w:lang w:val="en-US"/>
        </w:rPr>
        <w:t xml:space="preserve">  the name RaTG13 does not feature</w:t>
      </w:r>
      <w:r w:rsidR="003B4BD6">
        <w:rPr>
          <w:lang w:val="en-US"/>
        </w:rPr>
        <w:t xml:space="preserve"> </w:t>
      </w:r>
      <w:r w:rsidR="00DC768B">
        <w:rPr>
          <w:lang w:val="en-US"/>
        </w:rPr>
        <w:t xml:space="preserve">in the literature, </w:t>
      </w:r>
      <w:r w:rsidR="003B4BD6">
        <w:rPr>
          <w:lang w:val="en-US"/>
        </w:rPr>
        <w:t>until 2020</w:t>
      </w:r>
      <w:r w:rsidR="00265C6C">
        <w:rPr>
          <w:lang w:val="en-US"/>
        </w:rPr>
        <w:t xml:space="preserve"> </w:t>
      </w:r>
      <w:r w:rsidR="00627DDC">
        <w:rPr>
          <w:lang w:val="en-US"/>
        </w:rPr>
        <w:fldChar w:fldCharType="begin">
          <w:fldData xml:space="preserve">PEVuZE5vdGU+PENpdGU+PEF1dGhvcj5IdTwvQXV0aG9yPjxZZWFyPjIwMTc8L1llYXI+PFJlY051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</w:fldData>
        </w:fldChar>
      </w:r>
      <w:r w:rsidR="000D7229">
        <w:rPr>
          <w:lang w:val="en-US"/>
        </w:rPr>
        <w:instrText xml:space="preserve"> ADDIN EN.CITE </w:instrText>
      </w:r>
      <w:r w:rsidR="000D7229">
        <w:rPr>
          <w:lang w:val="en-US"/>
        </w:rPr>
        <w:fldChar w:fldCharType="begin">
          <w:fldData xml:space="preserve">PEVuZE5vdGU+PENpdGU+PEF1dGhvcj5IdTwvQXV0aG9yPjxZZWFyPjIwMTc8L1llYXI+PFJlY051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</w:fldData>
        </w:fldChar>
      </w:r>
      <w:r w:rsidR="000D7229">
        <w:rPr>
          <w:lang w:val="en-US"/>
        </w:rPr>
        <w:instrText xml:space="preserve"> ADDIN EN.CITE.DATA </w:instrText>
      </w:r>
      <w:r w:rsidR="000D7229">
        <w:rPr>
          <w:lang w:val="en-US"/>
        </w:rPr>
      </w:r>
      <w:r w:rsidR="000D7229">
        <w:rPr>
          <w:lang w:val="en-US"/>
        </w:rPr>
        <w:fldChar w:fldCharType="end"/>
      </w:r>
      <w:r w:rsidR="00627DDC">
        <w:rPr>
          <w:lang w:val="en-US"/>
        </w:rPr>
      </w:r>
      <w:r w:rsidR="00627DDC">
        <w:rPr>
          <w:lang w:val="en-US"/>
        </w:rPr>
        <w:fldChar w:fldCharType="separate"/>
      </w:r>
      <w:r w:rsidR="000D7229">
        <w:rPr>
          <w:noProof/>
          <w:lang w:val="en-US"/>
        </w:rPr>
        <w:t>[25]</w:t>
      </w:r>
      <w:r w:rsidR="00627DDC">
        <w:rPr>
          <w:lang w:val="en-US"/>
        </w:rPr>
        <w:fldChar w:fldCharType="end"/>
      </w:r>
      <w:r w:rsidR="00265C6C">
        <w:rPr>
          <w:lang w:val="en-US"/>
        </w:rPr>
        <w:t>.</w:t>
      </w:r>
      <w:r w:rsidR="00402305">
        <w:rPr>
          <w:lang w:val="en-US"/>
        </w:rPr>
        <w:t xml:space="preserve">  </w:t>
      </w:r>
      <w:r w:rsidR="00EB732F">
        <w:rPr>
          <w:lang w:val="en-US"/>
        </w:rPr>
        <w:t>For optimal zoonotic transfer to humans</w:t>
      </w:r>
      <w:r w:rsidR="00265C6C">
        <w:rPr>
          <w:lang w:val="en-US"/>
        </w:rPr>
        <w:t xml:space="preserve">, </w:t>
      </w:r>
      <w:r w:rsidR="00EB732F">
        <w:rPr>
          <w:lang w:val="en-US"/>
        </w:rPr>
        <w:t>an</w:t>
      </w:r>
      <w:r w:rsidR="00265C6C">
        <w:rPr>
          <w:lang w:val="en-US"/>
        </w:rPr>
        <w:t xml:space="preserve"> intermediate species of CoV</w:t>
      </w:r>
      <w:r w:rsidR="00DC768B">
        <w:rPr>
          <w:lang w:val="en-US"/>
        </w:rPr>
        <w:t>,</w:t>
      </w:r>
      <w:r w:rsidR="00265C6C">
        <w:rPr>
          <w:lang w:val="en-US"/>
        </w:rPr>
        <w:t xml:space="preserve"> more closely related to SARS-CoV-2</w:t>
      </w:r>
      <w:r w:rsidR="00DC768B">
        <w:rPr>
          <w:lang w:val="en-US"/>
        </w:rPr>
        <w:t>,</w:t>
      </w:r>
      <w:r w:rsidR="00265C6C">
        <w:rPr>
          <w:lang w:val="en-US"/>
        </w:rPr>
        <w:t xml:space="preserve"> </w:t>
      </w:r>
      <w:r w:rsidR="00EB732F">
        <w:rPr>
          <w:lang w:val="en-US"/>
        </w:rPr>
        <w:t>should</w:t>
      </w:r>
      <w:r w:rsidR="00265C6C">
        <w:rPr>
          <w:lang w:val="en-US"/>
        </w:rPr>
        <w:t xml:space="preserve"> </w:t>
      </w:r>
      <w:r w:rsidR="00EB732F">
        <w:rPr>
          <w:lang w:val="en-US"/>
        </w:rPr>
        <w:t>exist,</w:t>
      </w:r>
      <w:r w:rsidR="00BB5F79">
        <w:rPr>
          <w:lang w:val="en-US"/>
        </w:rPr>
        <w:t xml:space="preserve"> although the pangolin has been suggested as one possibility due to genetic similarity to SARS-CoV-2 of a specific CoV</w:t>
      </w:r>
      <w:r w:rsidR="00DC768B">
        <w:rPr>
          <w:lang w:val="en-US"/>
        </w:rPr>
        <w:t xml:space="preserve">, </w:t>
      </w:r>
      <w:r w:rsidR="00BB5F79">
        <w:rPr>
          <w:lang w:val="en-US"/>
        </w:rPr>
        <w:t xml:space="preserve">isolated from sick animals </w:t>
      </w:r>
      <w:r w:rsidR="00627DDC">
        <w:rPr>
          <w:lang w:val="en-US"/>
        </w:rPr>
        <w:fldChar w:fldCharType="begin">
          <w:fldData xml:space="preserve">PEVuZE5vdGU+PENpdGU+PEF1dGhvcj5MaXU8L0F1dGhvcj48WWVhcj4yMDIwPC9ZZWFyPjxSZWNO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</w:fldData>
        </w:fldChar>
      </w:r>
      <w:r w:rsidR="000D7229">
        <w:rPr>
          <w:lang w:val="en-US"/>
        </w:rPr>
        <w:instrText xml:space="preserve"> ADDIN EN.CITE </w:instrText>
      </w:r>
      <w:r w:rsidR="000D7229">
        <w:rPr>
          <w:lang w:val="en-US"/>
        </w:rPr>
        <w:fldChar w:fldCharType="begin">
          <w:fldData xml:space="preserve">PEVuZE5vdGU+PENpdGU+PEF1dGhvcj5MaXU8L0F1dGhvcj48WWVhcj4yMDIwPC9ZZWFyPjxSZWNO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</w:fldData>
        </w:fldChar>
      </w:r>
      <w:r w:rsidR="000D7229">
        <w:rPr>
          <w:lang w:val="en-US"/>
        </w:rPr>
        <w:instrText xml:space="preserve"> ADDIN EN.CITE.DATA </w:instrText>
      </w:r>
      <w:r w:rsidR="000D7229">
        <w:rPr>
          <w:lang w:val="en-US"/>
        </w:rPr>
      </w:r>
      <w:r w:rsidR="000D7229">
        <w:rPr>
          <w:lang w:val="en-US"/>
        </w:rPr>
        <w:fldChar w:fldCharType="end"/>
      </w:r>
      <w:r w:rsidR="00627DDC">
        <w:rPr>
          <w:lang w:val="en-US"/>
        </w:rPr>
      </w:r>
      <w:r w:rsidR="00627DDC">
        <w:rPr>
          <w:lang w:val="en-US"/>
        </w:rPr>
        <w:fldChar w:fldCharType="separate"/>
      </w:r>
      <w:r w:rsidR="000D7229">
        <w:rPr>
          <w:noProof/>
          <w:lang w:val="en-US"/>
        </w:rPr>
        <w:t>[26]</w:t>
      </w:r>
      <w:r w:rsidR="00627DDC">
        <w:rPr>
          <w:lang w:val="en-US"/>
        </w:rPr>
        <w:fldChar w:fldCharType="end"/>
      </w:r>
      <w:r w:rsidR="00265C6C">
        <w:rPr>
          <w:lang w:val="en-US"/>
        </w:rPr>
        <w:t>.</w:t>
      </w:r>
      <w:r w:rsidR="00EB732F">
        <w:rPr>
          <w:lang w:val="en-US"/>
        </w:rPr>
        <w:t xml:space="preserve"> Here, SARS-CoV-2 would require selection and adaptation to bind a human-like ACE2 and indeed</w:t>
      </w:r>
      <w:r w:rsidR="004F0924">
        <w:rPr>
          <w:lang w:val="en-US"/>
        </w:rPr>
        <w:t xml:space="preserve"> both RaTG13 and </w:t>
      </w:r>
      <w:r w:rsidR="004F0924" w:rsidRPr="004F0924">
        <w:t>a recently identified pangolin coronavirus (Pangolin-CoV-2020)</w:t>
      </w:r>
      <w:r w:rsidR="004F0924">
        <w:t xml:space="preserve"> have been demonstrated to bind human ACE2 </w:t>
      </w:r>
      <w:r w:rsidR="004F0924">
        <w:fldChar w:fldCharType="begin">
          <w:fldData xml:space="preserve">PEVuZE5vdGU+PENpdGU+PEF1dGhvcj5MaTwvQXV0aG9yPjxZZWFyPjIwMjA8L1llYXI+PFJlY051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ZWRpdGlvbj4yMDIwLzA4LzI4
PC9lZGl0aW9uPjxkYXRlcz48eWVhcj4yMDIwPC95ZWFyPjxwdWItZGF0ZXM+PGRhdGU+QXVnIDI2
PC9kYXRlPjwvcHViLWRhdGVzPjwvZGF0ZXM+PGlzYm4+MDAyMi01Mzh4PC9pc2JuPjxhY2Nlc3Np
b24tbnVtPjMyODQ3ODU2PC9hY2Nlc3Npb24tbnVtPjx1cmxzPjwvdXJscz48ZWxlY3Ryb25pYy1y
ZXNvdXJjZS1udW0+MTAuMTEyOC9qdmkuMDEyODMtMjA8L2VsZWN0cm9uaWMtcmVzb3VyY2UtbnVt
PjxyZW1vdGUtZGF0YWJhc2UtcHJvdmlkZXI+TkxNPC9yZW1vdGUtZGF0YWJhc2UtcHJvdmlkZXI+
PGxhbmd1YWdlPmVuZzwvbGFuZ3VhZ2U+PC9yZWNvcmQ+PC9DaXRlPjwvRW5kTm90ZT5=
</w:fldData>
        </w:fldChar>
      </w:r>
      <w:r w:rsidR="000D7229">
        <w:instrText xml:space="preserve"> ADDIN EN.CITE </w:instrText>
      </w:r>
      <w:r w:rsidR="000D7229">
        <w:fldChar w:fldCharType="begin">
          <w:fldData xml:space="preserve">PEVuZE5vdGU+PENpdGU+PEF1dGhvcj5MaTwvQXV0aG9yPjxZZWFyPjIwMjA8L1llYXI+PFJlY051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ZWRpdGlvbj4yMDIwLzA4LzI4
PC9lZGl0aW9uPjxkYXRlcz48eWVhcj4yMDIwPC95ZWFyPjxwdWItZGF0ZXM+PGRhdGU+QXVnIDI2
PC9kYXRlPjwvcHViLWRhdGVzPjwvZGF0ZXM+PGlzYm4+MDAyMi01Mzh4PC9pc2JuPjxhY2Nlc3Np
b24tbnVtPjMyODQ3ODU2PC9hY2Nlc3Npb24tbnVtPjx1cmxzPjwvdXJscz48ZWxlY3Ryb25pYy1y
ZXNvdXJjZS1udW0+MTAuMTEyOC9qdmkuMDEyODMtMjA8L2VsZWN0cm9uaWMtcmVzb3VyY2UtbnVt
PjxyZW1vdGUtZGF0YWJhc2UtcHJvdmlkZXI+TkxNPC9yZW1vdGUtZGF0YWJhc2UtcHJvdmlkZXI+
PGxhbmd1YWdlPmVuZzwvbGFuZ3VhZ2U+PC9yZWNvcmQ+PC9DaXRlPjwvRW5kTm90ZT5=
</w:fldData>
        </w:fldChar>
      </w:r>
      <w:r w:rsidR="000D7229">
        <w:instrText xml:space="preserve"> ADDIN EN.CITE.DATA </w:instrText>
      </w:r>
      <w:r w:rsidR="000D7229">
        <w:fldChar w:fldCharType="end"/>
      </w:r>
      <w:r w:rsidR="004F0924">
        <w:fldChar w:fldCharType="separate"/>
      </w:r>
      <w:r w:rsidR="000D7229">
        <w:rPr>
          <w:noProof/>
        </w:rPr>
        <w:t>[27]</w:t>
      </w:r>
      <w:r w:rsidR="004F0924">
        <w:fldChar w:fldCharType="end"/>
      </w:r>
      <w:r w:rsidR="00EB732F">
        <w:rPr>
          <w:lang w:val="en-US"/>
        </w:rPr>
        <w:t>.</w:t>
      </w:r>
      <w:r w:rsidR="00BC145A">
        <w:rPr>
          <w:lang w:val="en-US"/>
        </w:rPr>
        <w:t xml:space="preserve"> Chinese horseshoe bats are natural reservoirs of SARS-like </w:t>
      </w:r>
      <w:proofErr w:type="spellStart"/>
      <w:r w:rsidR="00BC145A">
        <w:rPr>
          <w:lang w:val="en-US"/>
        </w:rPr>
        <w:t>CoVs</w:t>
      </w:r>
      <w:proofErr w:type="spellEnd"/>
      <w:r w:rsidR="00BC145A">
        <w:rPr>
          <w:lang w:val="en-US"/>
        </w:rPr>
        <w:t xml:space="preserve"> that enter cells using ACE2 and these would usually require an intermediate species before adapting to infect humans </w:t>
      </w:r>
      <w:r w:rsidR="00BC145A">
        <w:rPr>
          <w:lang w:val="en-US"/>
        </w:rPr>
        <w:fldChar w:fldCharType="begin">
          <w:fldData xml:space="preserve">PEVuZE5vdGU+PENpdGU+PEF1dGhvcj5HZTwvQXV0aG9yPjxZZWFyPjIwMTM8L1llYXI+PFJlY051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UzNS04PC9wYWdlcz48dm9sdW1lPjUwMzwvdm9sdW1lPjxudW1i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</w:fldData>
        </w:fldChar>
      </w:r>
      <w:r w:rsidR="000D7229">
        <w:rPr>
          <w:lang w:val="en-US"/>
        </w:rPr>
        <w:instrText xml:space="preserve"> ADDIN EN.CITE </w:instrText>
      </w:r>
      <w:r w:rsidR="000D7229">
        <w:rPr>
          <w:lang w:val="en-US"/>
        </w:rPr>
        <w:fldChar w:fldCharType="begin">
          <w:fldData xml:space="preserve">PEVuZE5vdGU+PENpdGU+PEF1dGhvcj5HZTwvQXV0aG9yPjxZZWFyPjIwMTM8L1llYXI+PFJlY051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UzNS04PC9wYWdlcz48dm9sdW1lPjUwMzwvdm9sdW1lPjxudW1i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</w:fldData>
        </w:fldChar>
      </w:r>
      <w:r w:rsidR="000D7229">
        <w:rPr>
          <w:lang w:val="en-US"/>
        </w:rPr>
        <w:instrText xml:space="preserve"> ADDIN EN.CITE.DATA </w:instrText>
      </w:r>
      <w:r w:rsidR="000D7229">
        <w:rPr>
          <w:lang w:val="en-US"/>
        </w:rPr>
      </w:r>
      <w:r w:rsidR="000D7229">
        <w:rPr>
          <w:lang w:val="en-US"/>
        </w:rPr>
        <w:fldChar w:fldCharType="end"/>
      </w:r>
      <w:r w:rsidR="00BC145A">
        <w:rPr>
          <w:lang w:val="en-US"/>
        </w:rPr>
      </w:r>
      <w:r w:rsidR="00BC145A">
        <w:rPr>
          <w:lang w:val="en-US"/>
        </w:rPr>
        <w:fldChar w:fldCharType="separate"/>
      </w:r>
      <w:r w:rsidR="000D7229">
        <w:rPr>
          <w:noProof/>
          <w:lang w:val="en-US"/>
        </w:rPr>
        <w:t>[28]</w:t>
      </w:r>
      <w:r w:rsidR="00BC145A">
        <w:rPr>
          <w:lang w:val="en-US"/>
        </w:rPr>
        <w:fldChar w:fldCharType="end"/>
      </w:r>
      <w:r w:rsidR="00BC145A">
        <w:rPr>
          <w:lang w:val="en-US"/>
        </w:rPr>
        <w:t>.</w:t>
      </w:r>
      <w:r w:rsidR="00265C6C">
        <w:rPr>
          <w:lang w:val="en-US"/>
        </w:rPr>
        <w:t xml:space="preserve"> </w:t>
      </w:r>
      <w:r w:rsidR="00DA383D">
        <w:rPr>
          <w:lang w:val="en-US"/>
        </w:rPr>
        <w:t>Surprisingly,</w:t>
      </w:r>
      <w:r w:rsidR="00DA383D" w:rsidRPr="00E32ABC">
        <w:rPr>
          <w:lang w:val="en-US"/>
        </w:rPr>
        <w:t xml:space="preserve"> the </w:t>
      </w:r>
      <w:r w:rsidR="00DA383D">
        <w:rPr>
          <w:lang w:val="en-US"/>
        </w:rPr>
        <w:t>S</w:t>
      </w:r>
      <w:r w:rsidR="00DA383D" w:rsidRPr="00E32ABC">
        <w:rPr>
          <w:lang w:val="en-US"/>
        </w:rPr>
        <w:t xml:space="preserve"> protein of the RaTG13</w:t>
      </w:r>
      <w:r w:rsidR="00DA383D">
        <w:rPr>
          <w:lang w:val="en-US"/>
        </w:rPr>
        <w:t xml:space="preserve"> strain</w:t>
      </w:r>
      <w:r w:rsidR="00DA383D" w:rsidRPr="00E32ABC">
        <w:rPr>
          <w:lang w:val="en-US"/>
        </w:rPr>
        <w:t xml:space="preserve"> was found to be unable to bind to the ACE2 receptor of two different types of horseshoe bats, despite being the suspected natural host species</w:t>
      </w:r>
      <w:r w:rsidR="00DA383D">
        <w:rPr>
          <w:lang w:val="en-US"/>
        </w:rPr>
        <w:t xml:space="preserve"> </w:t>
      </w:r>
      <w:r w:rsidR="00DA383D">
        <w:rPr>
          <w:lang w:val="en-US"/>
        </w:rPr>
        <w:fldChar w:fldCharType="begin"/>
      </w:r>
      <w:r w:rsidR="000D7229">
        <w:rPr>
          <w:lang w:val="en-US"/>
        </w:rPr>
        <w:instrText xml:space="preserve"> ADDIN EN.CITE &lt;EndNote&gt;&lt;Cite&gt;&lt;Author&gt;Mou&lt;/Author&gt;&lt;Year&gt;2020&lt;/Year&gt;&lt;RecNum&gt;28&lt;/RecNum&gt;&lt;DisplayText&gt;[29]&lt;/DisplayText&gt;&lt;record&gt;&lt;rec-number&gt;28&lt;/rec-number&gt;&lt;foreign-keys&gt;&lt;key app="EN" db-id="za0pwvr0m5tfsreexf3xrdxhrstrrdf5vdwe" timestamp="1601817306"&gt;28&lt;/key&gt;&lt;/foreign-keys&gt;&lt;ref-type name="Journal Article"&gt;17&lt;/ref-type&gt;&lt;contributors&gt;&lt;authors&gt;&lt;author&gt;Mou, H.&lt;/author&gt;&lt;author&gt;Quinlan, B. D.&lt;/author&gt;&lt;author&gt;Peng, H.&lt;/author&gt;&lt;author&gt;Guo, Y.&lt;/author&gt;&lt;author&gt;Peng, S.&lt;/author&gt;&lt;author&gt;Zhang, L.&lt;/author&gt;&lt;author&gt;Davis-Gardner, M. E.&lt;/author&gt;&lt;author&gt;Gardner, M. R.&lt;/author&gt;&lt;author&gt;Crynen, G.&lt;/author&gt;&lt;author&gt;Voo, Z. X.&lt;/author&gt;&lt;author&gt;Bailey, C. C.&lt;/author&gt;&lt;author&gt;Alpert, M. D.&lt;/author&gt;&lt;author&gt;Rader, C.&lt;/author&gt;&lt;author&gt;Choe, H.&lt;/author&gt;&lt;author&gt;Farzan, M.&lt;/author&gt;&lt;/authors&gt;&lt;/contributors&gt;&lt;titles&gt;&lt;title&gt;Mutations from bat ACE2 orthologs markedly enhance ACE2-Fc neutralization of SARS-CoV-2&lt;/title&gt;&lt;secondary-title&gt;bioRxiv&lt;/secondary-title&gt;&lt;alt-title&gt;bioRxiv : the preprint server for biology&lt;/alt-title&gt;&lt;/titles&gt;&lt;periodical&gt;&lt;full-title&gt;bioRxiv&lt;/full-title&gt;&lt;abbr-1&gt;bioRxiv : the preprint server for biology&lt;/abbr-1&gt;&lt;/periodical&gt;&lt;alt-periodical&gt;&lt;full-title&gt;bioRxiv&lt;/full-title&gt;&lt;abbr-1&gt;bioRxiv : the preprint server for biology&lt;/abbr-1&gt;&lt;/alt-periodical&gt;&lt;edition&gt;2020/07/09&lt;/edition&gt;&lt;dates&gt;&lt;year&gt;2020&lt;/year&gt;&lt;pub-dates&gt;&lt;date&gt;Jun 30&lt;/date&gt;&lt;/pub-dates&gt;&lt;/dates&gt;&lt;accession-num&gt;32637954&lt;/accession-num&gt;&lt;urls&gt;&lt;/urls&gt;&lt;custom2&gt;PMC7337384 have an equity interest in Emmune Inc., a small biotech company that specializes in the development of antibody-like antiviral therapies.&lt;/custom2&gt;&lt;electronic-resource-num&gt;10.1101/2020.06.29.178459&lt;/electronic-resource-num&gt;&lt;remote-database-provider&gt;NLM&lt;/remote-database-provider&gt;&lt;language&gt;eng&lt;/language&gt;&lt;/record&gt;&lt;/Cite&gt;&lt;/EndNote&gt;</w:instrText>
      </w:r>
      <w:r w:rsidR="00DA383D">
        <w:rPr>
          <w:lang w:val="en-US"/>
        </w:rPr>
        <w:fldChar w:fldCharType="separate"/>
      </w:r>
      <w:r w:rsidR="000D7229">
        <w:rPr>
          <w:noProof/>
          <w:lang w:val="en-US"/>
        </w:rPr>
        <w:t>[29]</w:t>
      </w:r>
      <w:r w:rsidR="00DA383D">
        <w:rPr>
          <w:lang w:val="en-US"/>
        </w:rPr>
        <w:fldChar w:fldCharType="end"/>
      </w:r>
      <w:r w:rsidR="00DA383D" w:rsidRPr="00E32ABC">
        <w:rPr>
          <w:lang w:val="en-US"/>
        </w:rPr>
        <w:t xml:space="preserve">. RaTG13, discovered from a fecal sample of a horseshoe bat </w:t>
      </w:r>
      <w:proofErr w:type="spellStart"/>
      <w:r w:rsidR="00DA383D" w:rsidRPr="00E32ABC">
        <w:rPr>
          <w:i/>
          <w:iCs/>
          <w:lang w:val="en-US"/>
        </w:rPr>
        <w:t>Rhinopholus</w:t>
      </w:r>
      <w:proofErr w:type="spellEnd"/>
      <w:r w:rsidR="00DA383D" w:rsidRPr="00E32ABC">
        <w:rPr>
          <w:i/>
          <w:iCs/>
          <w:lang w:val="en-US"/>
        </w:rPr>
        <w:t xml:space="preserve"> </w:t>
      </w:r>
      <w:proofErr w:type="spellStart"/>
      <w:r w:rsidR="00DA383D" w:rsidRPr="00627F99">
        <w:rPr>
          <w:i/>
          <w:iCs/>
          <w:lang w:val="en-US"/>
        </w:rPr>
        <w:t>a</w:t>
      </w:r>
      <w:r w:rsidR="00DA383D" w:rsidRPr="00E32ABC">
        <w:rPr>
          <w:i/>
          <w:iCs/>
          <w:lang w:val="en-US"/>
        </w:rPr>
        <w:t>ffinis</w:t>
      </w:r>
      <w:proofErr w:type="spellEnd"/>
      <w:r w:rsidR="00DA383D" w:rsidRPr="00E32ABC">
        <w:rPr>
          <w:lang w:val="en-US"/>
        </w:rPr>
        <w:t xml:space="preserve">, has </w:t>
      </w:r>
      <w:r w:rsidR="00DC768B">
        <w:rPr>
          <w:lang w:val="en-US"/>
        </w:rPr>
        <w:t xml:space="preserve">the </w:t>
      </w:r>
      <w:r w:rsidR="00DA383D" w:rsidRPr="00E32ABC">
        <w:rPr>
          <w:lang w:val="en-US"/>
        </w:rPr>
        <w:t>96</w:t>
      </w:r>
      <w:r w:rsidR="00DA383D">
        <w:rPr>
          <w:lang w:val="en-US"/>
        </w:rPr>
        <w:t>.75</w:t>
      </w:r>
      <w:r w:rsidR="00DA383D" w:rsidRPr="00E32ABC">
        <w:rPr>
          <w:lang w:val="en-US"/>
        </w:rPr>
        <w:t>% homology with SARS</w:t>
      </w:r>
      <w:r w:rsidR="00DA383D">
        <w:rPr>
          <w:lang w:val="en-US"/>
        </w:rPr>
        <w:t>-</w:t>
      </w:r>
      <w:r w:rsidR="00DA383D" w:rsidRPr="00E32ABC">
        <w:rPr>
          <w:lang w:val="en-US"/>
        </w:rPr>
        <w:t xml:space="preserve">CoV-2 and there is no other reported </w:t>
      </w:r>
      <w:r w:rsidR="00DA383D">
        <w:rPr>
          <w:lang w:val="en-US"/>
        </w:rPr>
        <w:t>CoV</w:t>
      </w:r>
      <w:r w:rsidR="00DA383D" w:rsidRPr="00E32ABC">
        <w:rPr>
          <w:lang w:val="en-US"/>
        </w:rPr>
        <w:t xml:space="preserve"> of higher similarity.</w:t>
      </w:r>
      <w:r w:rsidR="00852C36">
        <w:rPr>
          <w:lang w:val="en-US"/>
        </w:rPr>
        <w:t xml:space="preserve"> The S ORF</w:t>
      </w:r>
      <w:r w:rsidR="00D40F13">
        <w:rPr>
          <w:lang w:val="en-US"/>
        </w:rPr>
        <w:t xml:space="preserve"> of RaTG13</w:t>
      </w:r>
      <w:r w:rsidR="00852C36">
        <w:rPr>
          <w:lang w:val="en-US"/>
        </w:rPr>
        <w:t xml:space="preserve"> is 94.9% identical to that of SARS-CoV-2 (</w:t>
      </w:r>
      <w:r w:rsidR="00852C36" w:rsidRPr="00852C36">
        <w:rPr>
          <w:b/>
          <w:bCs/>
          <w:lang w:val="en-US"/>
        </w:rPr>
        <w:t>Figure 2A</w:t>
      </w:r>
      <w:r w:rsidR="00852C36">
        <w:rPr>
          <w:lang w:val="en-US"/>
        </w:rPr>
        <w:t>).</w:t>
      </w:r>
      <w:r w:rsidR="00DA383D" w:rsidRPr="00E32ABC">
        <w:rPr>
          <w:lang w:val="en-US"/>
        </w:rPr>
        <w:t xml:space="preserve"> Speculation of a non-zoonotic origin </w:t>
      </w:r>
      <w:r w:rsidR="00DC768B">
        <w:rPr>
          <w:lang w:val="en-US"/>
        </w:rPr>
        <w:t>has been</w:t>
      </w:r>
      <w:r w:rsidR="00DA383D" w:rsidRPr="00E32ABC">
        <w:rPr>
          <w:lang w:val="en-US"/>
        </w:rPr>
        <w:t xml:space="preserve"> spurred by the inability to find an intermediate strain of higher homology and the reported </w:t>
      </w:r>
      <w:r w:rsidR="00DA383D">
        <w:rPr>
          <w:lang w:val="en-US"/>
        </w:rPr>
        <w:t>appearance</w:t>
      </w:r>
      <w:r w:rsidR="00DA383D" w:rsidRPr="00E32ABC">
        <w:rPr>
          <w:lang w:val="en-US"/>
        </w:rPr>
        <w:t xml:space="preserve"> of </w:t>
      </w:r>
      <w:r w:rsidR="00DA383D">
        <w:rPr>
          <w:lang w:val="en-US"/>
        </w:rPr>
        <w:t xml:space="preserve">the </w:t>
      </w:r>
      <w:r w:rsidR="00DA383D" w:rsidRPr="00E32ABC">
        <w:rPr>
          <w:lang w:val="en-US"/>
        </w:rPr>
        <w:t>RaTG13</w:t>
      </w:r>
      <w:r w:rsidR="00DA383D">
        <w:rPr>
          <w:lang w:val="en-US"/>
        </w:rPr>
        <w:t xml:space="preserve"> sequence</w:t>
      </w:r>
      <w:r w:rsidR="00DA383D" w:rsidRPr="00E32ABC">
        <w:rPr>
          <w:lang w:val="en-US"/>
        </w:rPr>
        <w:t xml:space="preserve"> after the SARS</w:t>
      </w:r>
      <w:r w:rsidR="00DA383D">
        <w:rPr>
          <w:lang w:val="en-US"/>
        </w:rPr>
        <w:t>-</w:t>
      </w:r>
      <w:r w:rsidR="00DA383D" w:rsidRPr="00E32ABC">
        <w:rPr>
          <w:lang w:val="en-US"/>
        </w:rPr>
        <w:t xml:space="preserve">CoV-2 outbreak </w:t>
      </w:r>
      <w:r w:rsidR="00DA383D">
        <w:rPr>
          <w:lang w:val="en-US"/>
        </w:rPr>
        <w:t xml:space="preserve">had </w:t>
      </w:r>
      <w:r w:rsidR="00DA383D" w:rsidRPr="00E32ABC">
        <w:rPr>
          <w:lang w:val="en-US"/>
        </w:rPr>
        <w:t xml:space="preserve">already </w:t>
      </w:r>
      <w:r w:rsidR="00DA383D">
        <w:rPr>
          <w:lang w:val="en-US"/>
        </w:rPr>
        <w:t>started</w:t>
      </w:r>
      <w:r w:rsidR="00DA383D" w:rsidRPr="00E32ABC">
        <w:rPr>
          <w:lang w:val="en-US"/>
        </w:rPr>
        <w:t xml:space="preserve">. </w:t>
      </w:r>
      <w:r w:rsidR="00265C6C">
        <w:rPr>
          <w:lang w:val="en-US"/>
        </w:rPr>
        <w:t xml:space="preserve">Thus, </w:t>
      </w:r>
      <w:r w:rsidR="000426A8">
        <w:rPr>
          <w:lang w:val="en-US"/>
        </w:rPr>
        <w:t>arguments exist</w:t>
      </w:r>
      <w:r w:rsidR="00E32ABC" w:rsidRPr="00E32ABC">
        <w:rPr>
          <w:lang w:val="en-US"/>
        </w:rPr>
        <w:t xml:space="preserve"> </w:t>
      </w:r>
      <w:r w:rsidR="000426A8">
        <w:rPr>
          <w:lang w:val="en-US"/>
        </w:rPr>
        <w:t>that</w:t>
      </w:r>
      <w:r w:rsidR="00E32ABC" w:rsidRPr="00E32ABC">
        <w:rPr>
          <w:lang w:val="en-US"/>
        </w:rPr>
        <w:t xml:space="preserve"> challenge the zoonotic origin of SARS CoV-2 and, instead, suggest that the virus </w:t>
      </w:r>
      <w:r w:rsidR="005C72F1">
        <w:rPr>
          <w:lang w:val="en-US"/>
        </w:rPr>
        <w:t>may not have a natural origin</w:t>
      </w:r>
      <w:r w:rsidR="00E32ABC" w:rsidRPr="00E32ABC">
        <w:rPr>
          <w:lang w:val="en-US"/>
        </w:rPr>
        <w:t>. A report investigating features of the virus</w:t>
      </w:r>
      <w:r w:rsidR="000426A8">
        <w:rPr>
          <w:lang w:val="en-US"/>
        </w:rPr>
        <w:t xml:space="preserve"> genome</w:t>
      </w:r>
      <w:r w:rsidR="00E32ABC" w:rsidRPr="00E32ABC">
        <w:rPr>
          <w:lang w:val="en-US"/>
        </w:rPr>
        <w:t xml:space="preserve"> that do not align with common aspects of </w:t>
      </w:r>
      <w:proofErr w:type="spellStart"/>
      <w:r w:rsidR="005A6F2D">
        <w:rPr>
          <w:lang w:val="en-US"/>
        </w:rPr>
        <w:t>CoVs</w:t>
      </w:r>
      <w:proofErr w:type="spellEnd"/>
      <w:r w:rsidR="00E32ABC" w:rsidRPr="00E32ABC">
        <w:rPr>
          <w:lang w:val="en-US"/>
        </w:rPr>
        <w:t xml:space="preserve"> evolution </w:t>
      </w:r>
      <w:r w:rsidR="000426A8">
        <w:rPr>
          <w:lang w:val="en-US"/>
        </w:rPr>
        <w:t>speculate</w:t>
      </w:r>
      <w:r w:rsidR="00E32ABC" w:rsidRPr="00E32ABC">
        <w:rPr>
          <w:lang w:val="en-US"/>
        </w:rPr>
        <w:t xml:space="preserve"> that </w:t>
      </w:r>
      <w:r w:rsidR="00D15963">
        <w:rPr>
          <w:lang w:val="en-US"/>
        </w:rPr>
        <w:t xml:space="preserve">the </w:t>
      </w:r>
      <w:r w:rsidR="00E32ABC" w:rsidRPr="00E32ABC">
        <w:rPr>
          <w:lang w:val="en-US"/>
        </w:rPr>
        <w:t>bat coronaviruses ZC45 and ZXC21</w:t>
      </w:r>
      <w:r w:rsidR="00051F35">
        <w:rPr>
          <w:lang w:val="en-US"/>
        </w:rPr>
        <w:t xml:space="preserve"> (</w:t>
      </w:r>
      <w:r w:rsidR="00551333">
        <w:rPr>
          <w:lang w:val="en-US"/>
        </w:rPr>
        <w:t>ZC45</w:t>
      </w:r>
      <w:r w:rsidR="00E13296">
        <w:rPr>
          <w:lang w:val="en-US"/>
        </w:rPr>
        <w:t xml:space="preserve"> </w:t>
      </w:r>
      <w:r w:rsidR="00551333">
        <w:rPr>
          <w:lang w:val="en-US"/>
        </w:rPr>
        <w:t xml:space="preserve">GenBank accession </w:t>
      </w:r>
      <w:r w:rsidR="00551333" w:rsidRPr="00551333">
        <w:t>MG772933.1</w:t>
      </w:r>
      <w:r w:rsidR="00E13296">
        <w:t>;</w:t>
      </w:r>
      <w:r w:rsidR="00551333">
        <w:t xml:space="preserve"> </w:t>
      </w:r>
      <w:r w:rsidR="00627DDC">
        <w:t>ZXC21 GenBank accession</w:t>
      </w:r>
      <w:r w:rsidR="00627DDC" w:rsidRPr="00551333">
        <w:rPr>
          <w:rFonts w:ascii="Arial" w:hAnsi="Arial" w:cs="Arial"/>
          <w:color w:val="444444"/>
          <w:sz w:val="21"/>
          <w:szCs w:val="21"/>
          <w:shd w:val="clear" w:color="auto" w:fill="FFFFFF"/>
        </w:rPr>
        <w:t xml:space="preserve"> </w:t>
      </w:r>
      <w:r w:rsidR="00627DDC" w:rsidRPr="00551333">
        <w:t>MG772934.1</w:t>
      </w:r>
      <w:r w:rsidR="00E13296">
        <w:t>;</w:t>
      </w:r>
      <w:r w:rsidR="00627DDC">
        <w:t xml:space="preserve"> both sequences </w:t>
      </w:r>
      <w:r w:rsidR="00551333">
        <w:t>submitted Jan 5</w:t>
      </w:r>
      <w:r w:rsidR="00551333" w:rsidRPr="00551333">
        <w:rPr>
          <w:vertAlign w:val="superscript"/>
        </w:rPr>
        <w:t>th</w:t>
      </w:r>
      <w:r w:rsidR="00551333">
        <w:t xml:space="preserve"> 2018</w:t>
      </w:r>
      <w:r w:rsidR="00627DDC">
        <w:t xml:space="preserve">) </w:t>
      </w:r>
      <w:r w:rsidR="00E32ABC" w:rsidRPr="00E32ABC">
        <w:rPr>
          <w:lang w:val="en-US"/>
        </w:rPr>
        <w:t>could have been used as a backbone for the genetic engineering of SARS</w:t>
      </w:r>
      <w:r w:rsidR="00D15963">
        <w:rPr>
          <w:lang w:val="en-US"/>
        </w:rPr>
        <w:t>-</w:t>
      </w:r>
      <w:r w:rsidR="00E32ABC" w:rsidRPr="00E32ABC">
        <w:rPr>
          <w:lang w:val="en-US"/>
        </w:rPr>
        <w:t>CoV-2</w:t>
      </w:r>
      <w:r w:rsidR="001A442D">
        <w:rPr>
          <w:lang w:val="en-US"/>
        </w:rPr>
        <w:t xml:space="preserve"> </w:t>
      </w:r>
      <w:r w:rsidR="001A442D">
        <w:fldChar w:fldCharType="begin">
          <w:fldData xml:space="preserve">PEVuZE5vdGU+PENpdGU+PEF1dGhvcj5IdTwvQXV0aG9yPjxZZWFyPjIwMTg8L1llYXI+PFJlY051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</w:fldData>
        </w:fldChar>
      </w:r>
      <w:r w:rsidR="000D7229">
        <w:instrText xml:space="preserve"> ADDIN EN.CITE </w:instrText>
      </w:r>
      <w:r w:rsidR="000D7229">
        <w:fldChar w:fldCharType="begin">
          <w:fldData xml:space="preserve">PEVuZE5vdGU+PENpdGU+PEF1dGhvcj5IdTwvQXV0aG9yPjxZZWFyPjIwMTg8L1llYXI+PFJlY051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</w:fldData>
        </w:fldChar>
      </w:r>
      <w:r w:rsidR="000D7229">
        <w:instrText xml:space="preserve"> ADDIN EN.CITE.DATA </w:instrText>
      </w:r>
      <w:r w:rsidR="000D7229">
        <w:fldChar w:fldCharType="end"/>
      </w:r>
      <w:r w:rsidR="001A442D">
        <w:fldChar w:fldCharType="separate"/>
      </w:r>
      <w:r w:rsidR="000D7229">
        <w:rPr>
          <w:noProof/>
        </w:rPr>
        <w:t>[30]</w:t>
      </w:r>
      <w:r w:rsidR="001A442D">
        <w:fldChar w:fldCharType="end"/>
      </w:r>
      <w:r w:rsidR="00E32ABC" w:rsidRPr="00E32ABC">
        <w:rPr>
          <w:lang w:val="en-US"/>
        </w:rPr>
        <w:t xml:space="preserve">. </w:t>
      </w:r>
      <w:r w:rsidR="00D15963">
        <w:rPr>
          <w:lang w:val="en-US"/>
        </w:rPr>
        <w:t>Here, it is</w:t>
      </w:r>
      <w:r w:rsidR="00E32ABC" w:rsidRPr="00E32ABC">
        <w:rPr>
          <w:lang w:val="en-US"/>
        </w:rPr>
        <w:t xml:space="preserve"> note</w:t>
      </w:r>
      <w:r w:rsidR="00D15963">
        <w:rPr>
          <w:lang w:val="en-US"/>
        </w:rPr>
        <w:t>d</w:t>
      </w:r>
      <w:r w:rsidR="00E32ABC" w:rsidRPr="00E32ABC">
        <w:rPr>
          <w:lang w:val="en-US"/>
        </w:rPr>
        <w:t xml:space="preserve"> that ZC45 and ZXC21</w:t>
      </w:r>
      <w:r w:rsidR="00152704">
        <w:rPr>
          <w:rStyle w:val="FootnoteReference"/>
          <w:lang w:val="en-US"/>
        </w:rPr>
        <w:footnoteReference w:id="2"/>
      </w:r>
      <w:r w:rsidR="00E32ABC" w:rsidRPr="00E32ABC">
        <w:rPr>
          <w:lang w:val="en-US"/>
        </w:rPr>
        <w:t>, share approximately 86% similarity with SARS</w:t>
      </w:r>
      <w:r w:rsidR="00D15963">
        <w:rPr>
          <w:lang w:val="en-US"/>
        </w:rPr>
        <w:t>-</w:t>
      </w:r>
      <w:r w:rsidR="00E32ABC" w:rsidRPr="00E32ABC">
        <w:rPr>
          <w:lang w:val="en-US"/>
        </w:rPr>
        <w:t xml:space="preserve">CoV-2 and would require minimal modifications to create the novel </w:t>
      </w:r>
      <w:r w:rsidR="00D15963">
        <w:rPr>
          <w:lang w:val="en-US"/>
        </w:rPr>
        <w:t>CoV</w:t>
      </w:r>
      <w:r w:rsidR="00E32ABC" w:rsidRPr="00E32ABC">
        <w:rPr>
          <w:lang w:val="en-US"/>
        </w:rPr>
        <w:t xml:space="preserve"> </w:t>
      </w:r>
      <w:r w:rsidR="00FB171E">
        <w:rPr>
          <w:lang w:val="en-US"/>
        </w:rPr>
        <w:fldChar w:fldCharType="begin"/>
      </w:r>
      <w:r w:rsidR="000D7229">
        <w:rPr>
          <w:lang w:val="en-US"/>
        </w:rPr>
        <w:instrText xml:space="preserve"> ADDIN EN.CITE &lt;EndNote&gt;&lt;Cite&gt;&lt;Author&gt;Yan&lt;/Author&gt;&lt;Year&gt;2020&lt;/Year&gt;&lt;RecNum&gt;59&lt;/RecNum&gt;&lt;DisplayText&gt;[31]&lt;/DisplayText&gt;&lt;record&gt;&lt;rec-number&gt;59&lt;/rec-number&gt;&lt;foreign-keys&gt;&lt;key app="EN" db-id="za0pwvr0m5tfsreexf3xrdxhrstrrdf5vdwe" timestamp="1601827275"&gt;59&lt;/key&gt;&lt;/foreign-keys&gt;&lt;ref-type name="Journal Article"&gt;17&lt;/ref-type&gt;&lt;contributors&gt;&lt;authors&gt;&lt;author&gt;Yan, Li-Meng, Kang, Shu, Guan, Jie, &amp;amp; Hu, Shanchang. &lt;/author&gt;&lt;/authors&gt;&lt;/contributors&gt;&lt;titles&gt;&lt;title&gt;Unusual Features of the SARS-CoV-2 Genome Suggesting Sophisticated Laboratory Modification Rather Than Natural Evolution and Delineation of Its Probable Synthetic Route. &lt;/title&gt;&lt;secondary-title&gt;Zenodo&lt;/secondary-title&gt;&lt;/titles&gt;&lt;periodical&gt;&lt;full-title&gt;Zenodo&lt;/full-title&gt;&lt;/periodical&gt;&lt;dates&gt;&lt;year&gt;2020&lt;/year&gt;&lt;/dates&gt;&lt;urls&gt;&lt;/urls&gt;&lt;electronic-resource-num&gt;http://doi.org/10.5281/zenodo.4028830&lt;/electronic-resource-num&gt;&lt;/record&gt;&lt;/Cite&gt;&lt;/EndNote&gt;</w:instrText>
      </w:r>
      <w:r w:rsidR="00FB171E">
        <w:rPr>
          <w:lang w:val="en-US"/>
        </w:rPr>
        <w:fldChar w:fldCharType="separate"/>
      </w:r>
      <w:r w:rsidR="000D7229">
        <w:rPr>
          <w:noProof/>
          <w:lang w:val="en-US"/>
        </w:rPr>
        <w:t>[31]</w:t>
      </w:r>
      <w:r w:rsidR="00FB171E">
        <w:rPr>
          <w:lang w:val="en-US"/>
        </w:rPr>
        <w:fldChar w:fldCharType="end"/>
      </w:r>
      <w:r w:rsidR="00FB171E">
        <w:rPr>
          <w:lang w:val="en-US"/>
        </w:rPr>
        <w:t xml:space="preserve">. </w:t>
      </w:r>
      <w:r w:rsidR="00E32ABC" w:rsidRPr="00E32ABC">
        <w:rPr>
          <w:lang w:val="en-US"/>
        </w:rPr>
        <w:t>Unusual features highlighted in support of this are the high conservation of ORF8 and E between ZC45/ZXC21 and SARS</w:t>
      </w:r>
      <w:r w:rsidR="00D15963">
        <w:rPr>
          <w:lang w:val="en-US"/>
        </w:rPr>
        <w:t>-</w:t>
      </w:r>
      <w:r w:rsidR="00E32ABC" w:rsidRPr="00E32ABC">
        <w:rPr>
          <w:lang w:val="en-US"/>
        </w:rPr>
        <w:t>CoV-2</w:t>
      </w:r>
      <w:r w:rsidR="00D15963">
        <w:rPr>
          <w:lang w:val="en-US"/>
        </w:rPr>
        <w:t>.</w:t>
      </w:r>
      <w:r w:rsidR="00E32ABC" w:rsidRPr="00E32ABC">
        <w:rPr>
          <w:lang w:val="en-US"/>
        </w:rPr>
        <w:t xml:space="preserve"> </w:t>
      </w:r>
      <w:r w:rsidR="00BF7AF9" w:rsidRPr="00BF7AF9">
        <w:t>ZC45/ZXC21 share</w:t>
      </w:r>
      <w:r w:rsidR="00BF7AF9">
        <w:t>s</w:t>
      </w:r>
      <w:r w:rsidR="00BF7AF9" w:rsidRPr="00BF7AF9">
        <w:t xml:space="preserve"> 94.2% identity with </w:t>
      </w:r>
      <w:r w:rsidR="00BF7AF9">
        <w:t xml:space="preserve">the </w:t>
      </w:r>
      <w:r w:rsidR="00BF7AF9" w:rsidRPr="00BF7AF9">
        <w:t>SARS-CoV-2 O</w:t>
      </w:r>
      <w:r w:rsidR="00BF7AF9">
        <w:t>RF</w:t>
      </w:r>
      <w:r w:rsidR="00BF7AF9" w:rsidRPr="00BF7AF9">
        <w:t>8</w:t>
      </w:r>
      <w:r w:rsidR="00BF7AF9">
        <w:t xml:space="preserve"> and </w:t>
      </w:r>
      <w:r w:rsidR="00BF7AF9" w:rsidRPr="00BF7AF9">
        <w:t xml:space="preserve">no other </w:t>
      </w:r>
      <w:proofErr w:type="spellStart"/>
      <w:r w:rsidR="00BF7AF9">
        <w:t>CoV</w:t>
      </w:r>
      <w:r w:rsidR="00BF7AF9" w:rsidRPr="00BF7AF9">
        <w:t>s</w:t>
      </w:r>
      <w:proofErr w:type="spellEnd"/>
      <w:r w:rsidR="00BF7AF9" w:rsidRPr="00BF7AF9">
        <w:t xml:space="preserve"> share more than 58% identity with SARS-CoV-2 on this particular protein</w:t>
      </w:r>
      <w:r w:rsidR="00BF7AF9">
        <w:rPr>
          <w:lang w:val="en-US"/>
        </w:rPr>
        <w:t xml:space="preserve"> </w:t>
      </w:r>
      <w:r w:rsidR="00BF7AF9">
        <w:rPr>
          <w:lang w:val="en-US"/>
        </w:rPr>
        <w:fldChar w:fldCharType="begin"/>
      </w:r>
      <w:r w:rsidR="000D7229">
        <w:rPr>
          <w:lang w:val="en-US"/>
        </w:rPr>
        <w:instrText xml:space="preserve"> ADDIN EN.CITE &lt;EndNote&gt;&lt;Cite&gt;&lt;Author&gt;Yan&lt;/Author&gt;&lt;Year&gt;2020&lt;/Year&gt;&lt;RecNum&gt;59&lt;/RecNum&gt;&lt;DisplayText&gt;[31]&lt;/DisplayText&gt;&lt;record&gt;&lt;rec-number&gt;59&lt;/rec-number&gt;&lt;foreign-keys&gt;&lt;key app="EN" db-id="za0pwvr0m5tfsreexf3xrdxhrstrrdf5vdwe" timestamp="1601827275"&gt;59&lt;/key&gt;&lt;/foreign-keys&gt;&lt;ref-type name="Journal Article"&gt;17&lt;/ref-type&gt;&lt;contributors&gt;&lt;authors&gt;&lt;author&gt;Yan, Li-Meng, Kang, Shu, Guan, Jie, &amp;amp; Hu, Shanchang. &lt;/author&gt;&lt;/authors&gt;&lt;/contributors&gt;&lt;titles&gt;&lt;title&gt;Unusual Features of the SARS-CoV-2 Genome Suggesting Sophisticated Laboratory Modification Rather Than Natural Evolution and Delineation of Its Probable Synthetic Route. &lt;/title&gt;&lt;secondary-title&gt;Zenodo&lt;/secondary-title&gt;&lt;/titles&gt;&lt;periodical&gt;&lt;full-title&gt;Zenodo&lt;/full-title&gt;&lt;/periodical&gt;&lt;dates&gt;&lt;year&gt;2020&lt;/year&gt;&lt;/dates&gt;&lt;urls&gt;&lt;/urls&gt;&lt;electronic-resource-num&gt;http://doi.org/10.5281/zenodo.4028830&lt;/electronic-resource-num&gt;&lt;/record&gt;&lt;/Cite&gt;&lt;/EndNote&gt;</w:instrText>
      </w:r>
      <w:r w:rsidR="00BF7AF9">
        <w:rPr>
          <w:lang w:val="en-US"/>
        </w:rPr>
        <w:fldChar w:fldCharType="separate"/>
      </w:r>
      <w:r w:rsidR="000D7229">
        <w:rPr>
          <w:noProof/>
          <w:lang w:val="en-US"/>
        </w:rPr>
        <w:t>[31]</w:t>
      </w:r>
      <w:r w:rsidR="00BF7AF9">
        <w:rPr>
          <w:lang w:val="en-US"/>
        </w:rPr>
        <w:fldChar w:fldCharType="end"/>
      </w:r>
      <w:r w:rsidR="00E32ABC" w:rsidRPr="00E32ABC">
        <w:rPr>
          <w:lang w:val="en-US"/>
        </w:rPr>
        <w:t>.</w:t>
      </w:r>
      <w:r w:rsidR="00BF7AF9">
        <w:rPr>
          <w:lang w:val="en-US"/>
        </w:rPr>
        <w:t xml:space="preserve"> </w:t>
      </w:r>
      <w:r w:rsidR="00E32ABC" w:rsidRPr="00E32ABC">
        <w:rPr>
          <w:lang w:val="en-US"/>
        </w:rPr>
        <w:t xml:space="preserve">A 2017 analysis of various SARS-related bat </w:t>
      </w:r>
      <w:proofErr w:type="spellStart"/>
      <w:r w:rsidR="00B40369">
        <w:rPr>
          <w:lang w:val="en-US"/>
        </w:rPr>
        <w:t>CoV</w:t>
      </w:r>
      <w:r w:rsidR="00E32ABC" w:rsidRPr="00E32ABC">
        <w:rPr>
          <w:lang w:val="en-US"/>
        </w:rPr>
        <w:t>s</w:t>
      </w:r>
      <w:proofErr w:type="spellEnd"/>
      <w:r w:rsidR="00E32ABC" w:rsidRPr="00E32ABC">
        <w:rPr>
          <w:lang w:val="en-US"/>
        </w:rPr>
        <w:t xml:space="preserve"> acknowledges the high variability of ORF8 but </w:t>
      </w:r>
      <w:r w:rsidR="00B40369">
        <w:rPr>
          <w:lang w:val="en-US"/>
        </w:rPr>
        <w:t xml:space="preserve">also </w:t>
      </w:r>
      <w:r w:rsidR="00E32ABC" w:rsidRPr="00E32ABC">
        <w:rPr>
          <w:lang w:val="en-US"/>
        </w:rPr>
        <w:t>reports that ORF8 is highly conserved between the human SARS</w:t>
      </w:r>
      <w:r w:rsidR="00D15963">
        <w:rPr>
          <w:lang w:val="en-US"/>
        </w:rPr>
        <w:t>-</w:t>
      </w:r>
      <w:r w:rsidR="00E32ABC" w:rsidRPr="00E32ABC">
        <w:rPr>
          <w:lang w:val="en-US"/>
        </w:rPr>
        <w:t xml:space="preserve">CoV and a closely related bat </w:t>
      </w:r>
      <w:r w:rsidR="00B40369">
        <w:rPr>
          <w:lang w:val="en-US"/>
        </w:rPr>
        <w:t xml:space="preserve">CoV </w:t>
      </w:r>
      <w:r w:rsidR="00B40369">
        <w:rPr>
          <w:lang w:val="en-US"/>
        </w:rPr>
        <w:fldChar w:fldCharType="begin">
          <w:fldData xml:space="preserve">PEVuZE5vdGU+PENpdGU+PEF1dGhvcj5IdTwvQXV0aG9yPjxZZWFyPjIwMTc8L1llYXI+PFJlY051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</w:fldData>
        </w:fldChar>
      </w:r>
      <w:r w:rsidR="000D7229">
        <w:rPr>
          <w:lang w:val="en-US"/>
        </w:rPr>
        <w:instrText xml:space="preserve"> ADDIN EN.CITE </w:instrText>
      </w:r>
      <w:r w:rsidR="000D7229">
        <w:rPr>
          <w:lang w:val="en-US"/>
        </w:rPr>
        <w:fldChar w:fldCharType="begin">
          <w:fldData xml:space="preserve">PEVuZE5vdGU+PENpdGU+PEF1dGhvcj5IdTwvQXV0aG9yPjxZZWFyPjIwMTc8L1llYXI+PFJlY051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</w:fldData>
        </w:fldChar>
      </w:r>
      <w:r w:rsidR="000D7229">
        <w:rPr>
          <w:lang w:val="en-US"/>
        </w:rPr>
        <w:instrText xml:space="preserve"> ADDIN EN.CITE.DATA </w:instrText>
      </w:r>
      <w:r w:rsidR="000D7229">
        <w:rPr>
          <w:lang w:val="en-US"/>
        </w:rPr>
      </w:r>
      <w:r w:rsidR="000D7229">
        <w:rPr>
          <w:lang w:val="en-US"/>
        </w:rPr>
        <w:fldChar w:fldCharType="end"/>
      </w:r>
      <w:r w:rsidR="00B40369">
        <w:rPr>
          <w:lang w:val="en-US"/>
        </w:rPr>
      </w:r>
      <w:r w:rsidR="00B40369">
        <w:rPr>
          <w:lang w:val="en-US"/>
        </w:rPr>
        <w:fldChar w:fldCharType="separate"/>
      </w:r>
      <w:r w:rsidR="000D7229">
        <w:rPr>
          <w:noProof/>
          <w:lang w:val="en-US"/>
        </w:rPr>
        <w:t>[25]</w:t>
      </w:r>
      <w:r w:rsidR="00B40369">
        <w:rPr>
          <w:lang w:val="en-US"/>
        </w:rPr>
        <w:fldChar w:fldCharType="end"/>
      </w:r>
      <w:r w:rsidR="00B40369">
        <w:rPr>
          <w:lang w:val="en-US"/>
        </w:rPr>
        <w:t>. Therefore,</w:t>
      </w:r>
      <w:r w:rsidR="00E32ABC" w:rsidRPr="00E32ABC">
        <w:rPr>
          <w:lang w:val="en-US"/>
        </w:rPr>
        <w:t xml:space="preserve"> this </w:t>
      </w:r>
      <w:r w:rsidR="00B40369">
        <w:rPr>
          <w:lang w:val="en-US"/>
        </w:rPr>
        <w:t>high conservation</w:t>
      </w:r>
      <w:r w:rsidR="00E32ABC" w:rsidRPr="00E32ABC">
        <w:rPr>
          <w:lang w:val="en-US"/>
        </w:rPr>
        <w:t xml:space="preserve"> is not entirely unheard of in natural settings</w:t>
      </w:r>
      <w:r w:rsidR="00E13296">
        <w:rPr>
          <w:lang w:val="en-US"/>
        </w:rPr>
        <w:t>.</w:t>
      </w:r>
      <w:r w:rsidR="00DC768B">
        <w:rPr>
          <w:lang w:val="en-US"/>
        </w:rPr>
        <w:t xml:space="preserve"> </w:t>
      </w:r>
      <w:r w:rsidR="00B40369">
        <w:rPr>
          <w:lang w:val="en-US"/>
        </w:rPr>
        <w:t xml:space="preserve">The E sequence is 100% identical between ZC45/ZXC21 and SARS-CoV-2, even though this small structural protein is tolerant of amino acid substitutions </w:t>
      </w:r>
      <w:r w:rsidR="00B40369">
        <w:rPr>
          <w:lang w:val="en-US"/>
        </w:rPr>
        <w:fldChar w:fldCharType="begin"/>
      </w:r>
      <w:r w:rsidR="000D7229">
        <w:rPr>
          <w:lang w:val="en-US"/>
        </w:rPr>
        <w:instrText xml:space="preserve"> ADDIN EN.CITE &lt;EndNote&gt;&lt;Cite&gt;&lt;Author&gt;Yan&lt;/Author&gt;&lt;Year&gt;2020&lt;/Year&gt;&lt;RecNum&gt;59&lt;/RecNum&gt;&lt;DisplayText&gt;[31]&lt;/DisplayText&gt;&lt;record&gt;&lt;rec-number&gt;59&lt;/rec-number&gt;&lt;foreign-keys&gt;&lt;key app="EN" db-id="za0pwvr0m5tfsreexf3xrdxhrstrrdf5vdwe" timestamp="1601827275"&gt;59&lt;/key&gt;&lt;/foreign-keys&gt;&lt;ref-type name="Journal Article"&gt;17&lt;/ref-type&gt;&lt;contributors&gt;&lt;authors&gt;&lt;author&gt;Yan, Li-Meng, Kang, Shu, Guan, Jie, &amp;amp; Hu, Shanchang. &lt;/author&gt;&lt;/authors&gt;&lt;/contributors&gt;&lt;titles&gt;&lt;title&gt;Unusual Features of the SARS-CoV-2 Genome Suggesting Sophisticated Laboratory Modification Rather Than Natural Evolution and Delineation of Its Probable Synthetic Route. &lt;/title&gt;&lt;secondary-title&gt;Zenodo&lt;/secondary-title&gt;&lt;/titles&gt;&lt;periodical&gt;&lt;full-title&gt;Zenodo&lt;/full-title&gt;&lt;/periodical&gt;&lt;dates&gt;&lt;year&gt;2020&lt;/year&gt;&lt;/dates&gt;&lt;urls&gt;&lt;/urls&gt;&lt;electronic-resource-num&gt;http://doi.org/10.5281/zenodo.4028830&lt;/electronic-resource-num&gt;&lt;/record&gt;&lt;/Cite&gt;&lt;/EndNote&gt;</w:instrText>
      </w:r>
      <w:r w:rsidR="00B40369">
        <w:rPr>
          <w:lang w:val="en-US"/>
        </w:rPr>
        <w:fldChar w:fldCharType="separate"/>
      </w:r>
      <w:r w:rsidR="000D7229">
        <w:rPr>
          <w:noProof/>
          <w:lang w:val="en-US"/>
        </w:rPr>
        <w:t>[31]</w:t>
      </w:r>
      <w:r w:rsidR="00B40369">
        <w:rPr>
          <w:lang w:val="en-US"/>
        </w:rPr>
        <w:fldChar w:fldCharType="end"/>
      </w:r>
      <w:r w:rsidR="00B40369">
        <w:rPr>
          <w:lang w:val="en-US"/>
        </w:rPr>
        <w:t xml:space="preserve">. Evidence </w:t>
      </w:r>
      <w:r w:rsidR="00414907">
        <w:rPr>
          <w:lang w:val="en-US"/>
        </w:rPr>
        <w:t xml:space="preserve">also </w:t>
      </w:r>
      <w:r w:rsidR="00B40369">
        <w:rPr>
          <w:lang w:val="en-US"/>
        </w:rPr>
        <w:t xml:space="preserve">suggests that the SARS-CoV-2 E sequence is changing throughout the pandemic </w:t>
      </w:r>
      <w:r w:rsidR="00B40369">
        <w:rPr>
          <w:lang w:val="en-US"/>
        </w:rPr>
        <w:fldChar w:fldCharType="begin"/>
      </w:r>
      <w:r w:rsidR="000D7229">
        <w:rPr>
          <w:lang w:val="en-US"/>
        </w:rPr>
        <w:instrText xml:space="preserve"> ADDIN EN.CITE &lt;EndNote&gt;&lt;Cite&gt;&lt;Author&gt;Yan&lt;/Author&gt;&lt;Year&gt;2020&lt;/Year&gt;&lt;RecNum&gt;59&lt;/RecNum&gt;&lt;DisplayText&gt;[31]&lt;/DisplayText&gt;&lt;record&gt;&lt;rec-number&gt;59&lt;/rec-number&gt;&lt;foreign-keys&gt;&lt;key app="EN" db-id="za0pwvr0m5tfsreexf3xrdxhrstrrdf5vdwe" timestamp="1601827275"&gt;59&lt;/key&gt;&lt;/foreign-keys&gt;&lt;ref-type name="Journal Article"&gt;17&lt;/ref-type&gt;&lt;contributors&gt;&lt;authors&gt;&lt;author&gt;Yan, Li-Meng, Kang, Shu, Guan, Jie, &amp;amp; Hu, Shanchang. &lt;/author&gt;&lt;/authors&gt;&lt;/contributors&gt;&lt;titles&gt;&lt;title&gt;Unusual Features of the SARS-CoV-2 Genome Suggesting Sophisticated Laboratory Modification Rather Than Natural Evolution and Delineation of Its Probable Synthetic Route. &lt;/title&gt;&lt;secondary-title&gt;Zenodo&lt;/secondary-title&gt;&lt;/titles&gt;&lt;periodical&gt;&lt;full-title&gt;Zenodo&lt;/full-title&gt;&lt;/periodical&gt;&lt;dates&gt;&lt;year&gt;2020&lt;/year&gt;&lt;/dates&gt;&lt;urls&gt;&lt;/urls&gt;&lt;electronic-resource-num&gt;http://doi.org/10.5281/zenodo.4028830&lt;/electronic-resource-num&gt;&lt;/record&gt;&lt;/Cite&gt;&lt;/EndNote&gt;</w:instrText>
      </w:r>
      <w:r w:rsidR="00B40369">
        <w:rPr>
          <w:lang w:val="en-US"/>
        </w:rPr>
        <w:fldChar w:fldCharType="separate"/>
      </w:r>
      <w:r w:rsidR="000D7229">
        <w:rPr>
          <w:noProof/>
          <w:lang w:val="en-US"/>
        </w:rPr>
        <w:t>[31]</w:t>
      </w:r>
      <w:r w:rsidR="00B40369">
        <w:rPr>
          <w:lang w:val="en-US"/>
        </w:rPr>
        <w:fldChar w:fldCharType="end"/>
      </w:r>
      <w:r w:rsidR="0064701F">
        <w:rPr>
          <w:lang w:val="en-US"/>
        </w:rPr>
        <w:t xml:space="preserve"> albeit at a low frequency </w:t>
      </w:r>
      <w:r w:rsidR="0064701F">
        <w:rPr>
          <w:lang w:val="en-US"/>
        </w:rPr>
        <w:fldChar w:fldCharType="begin">
          <w:fldData xml:space="preserve">PEVuZE5vdGU+PENpdGU+PEF1dGhvcj5TYXJrYXI8L0F1dGhvcj48WWVhcj4yMDIwPC9ZZWFyPjxS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yMzczMDA8L3BhZ2VzPjx2b2x1bWU+MTU8L3ZvbHVtZT48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</w:fldData>
        </w:fldChar>
      </w:r>
      <w:r w:rsidR="000D7229">
        <w:rPr>
          <w:lang w:val="en-US"/>
        </w:rPr>
        <w:instrText xml:space="preserve"> ADDIN EN.CITE </w:instrText>
      </w:r>
      <w:r w:rsidR="000D7229">
        <w:rPr>
          <w:lang w:val="en-US"/>
        </w:rPr>
        <w:fldChar w:fldCharType="begin">
          <w:fldData xml:space="preserve">PEVuZE5vdGU+PENpdGU+PEF1dGhvcj5TYXJrYXI8L0F1dGhvcj48WWVhcj4yMDIwPC9ZZWFyPjxS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yMzczMDA8L3BhZ2VzPjx2b2x1bWU+MTU8L3ZvbHVtZT48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</w:fldData>
        </w:fldChar>
      </w:r>
      <w:r w:rsidR="000D7229">
        <w:rPr>
          <w:lang w:val="en-US"/>
        </w:rPr>
        <w:instrText xml:space="preserve"> ADDIN EN.CITE.DATA </w:instrText>
      </w:r>
      <w:r w:rsidR="000D7229">
        <w:rPr>
          <w:lang w:val="en-US"/>
        </w:rPr>
      </w:r>
      <w:r w:rsidR="000D7229">
        <w:rPr>
          <w:lang w:val="en-US"/>
        </w:rPr>
        <w:fldChar w:fldCharType="end"/>
      </w:r>
      <w:r w:rsidR="0064701F">
        <w:rPr>
          <w:lang w:val="en-US"/>
        </w:rPr>
      </w:r>
      <w:r w:rsidR="0064701F">
        <w:rPr>
          <w:lang w:val="en-US"/>
        </w:rPr>
        <w:fldChar w:fldCharType="separate"/>
      </w:r>
      <w:r w:rsidR="000D7229">
        <w:rPr>
          <w:noProof/>
          <w:lang w:val="en-US"/>
        </w:rPr>
        <w:t>[32]</w:t>
      </w:r>
      <w:r w:rsidR="0064701F">
        <w:rPr>
          <w:lang w:val="en-US"/>
        </w:rPr>
        <w:fldChar w:fldCharType="end"/>
      </w:r>
      <w:r w:rsidR="00B40369">
        <w:rPr>
          <w:lang w:val="en-US"/>
        </w:rPr>
        <w:t>. Fi</w:t>
      </w:r>
      <w:r w:rsidR="00C06E3C">
        <w:rPr>
          <w:lang w:val="en-US"/>
        </w:rPr>
        <w:t>nally,</w:t>
      </w:r>
      <w:r w:rsidR="0064701F">
        <w:rPr>
          <w:lang w:val="en-US"/>
        </w:rPr>
        <w:t xml:space="preserve"> it has been speculated that the S protein of SARS-CoV-2 may have been manipulated.</w:t>
      </w:r>
      <w:r w:rsidR="00C06E3C">
        <w:rPr>
          <w:lang w:val="en-US"/>
        </w:rPr>
        <w:t xml:space="preserve"> </w:t>
      </w:r>
      <w:r w:rsidR="0064701F">
        <w:rPr>
          <w:lang w:val="en-US"/>
        </w:rPr>
        <w:t>T</w:t>
      </w:r>
      <w:r w:rsidR="00E32ABC" w:rsidRPr="00E32ABC">
        <w:rPr>
          <w:lang w:val="en-US"/>
        </w:rPr>
        <w:t xml:space="preserve">he successful </w:t>
      </w:r>
      <w:r w:rsidR="00535432">
        <w:rPr>
          <w:lang w:val="en-US"/>
        </w:rPr>
        <w:t xml:space="preserve">engineered </w:t>
      </w:r>
      <w:r w:rsidR="00E32ABC" w:rsidRPr="00E32ABC">
        <w:rPr>
          <w:lang w:val="en-US"/>
        </w:rPr>
        <w:t xml:space="preserve">swapping of the </w:t>
      </w:r>
      <w:r w:rsidR="00347939">
        <w:rPr>
          <w:lang w:val="en-US"/>
        </w:rPr>
        <w:t>S</w:t>
      </w:r>
      <w:r w:rsidR="00E32ABC" w:rsidRPr="00E32ABC">
        <w:rPr>
          <w:lang w:val="en-US"/>
        </w:rPr>
        <w:t xml:space="preserve"> receptor binding motif (RBM) of </w:t>
      </w:r>
      <w:r w:rsidR="00E32ABC" w:rsidRPr="00E32ABC">
        <w:rPr>
          <w:lang w:val="en-US"/>
        </w:rPr>
        <w:lastRenderedPageBreak/>
        <w:t>SARS</w:t>
      </w:r>
      <w:r w:rsidR="00D15963">
        <w:rPr>
          <w:lang w:val="en-US"/>
        </w:rPr>
        <w:t>-</w:t>
      </w:r>
      <w:r w:rsidR="00E32ABC" w:rsidRPr="00E32ABC">
        <w:rPr>
          <w:lang w:val="en-US"/>
        </w:rPr>
        <w:t>CoV</w:t>
      </w:r>
      <w:r w:rsidR="00032170">
        <w:rPr>
          <w:lang w:val="en-US"/>
        </w:rPr>
        <w:t>, a region of S that is critical for ACE2 recognition,</w:t>
      </w:r>
      <w:r w:rsidR="00E32ABC" w:rsidRPr="00E32ABC">
        <w:rPr>
          <w:lang w:val="en-US"/>
        </w:rPr>
        <w:t xml:space="preserve"> with several closely related bat coronaviruses in 2008, </w:t>
      </w:r>
      <w:r w:rsidR="000E4291">
        <w:rPr>
          <w:lang w:val="en-US"/>
        </w:rPr>
        <w:t>allowed</w:t>
      </w:r>
      <w:r w:rsidR="00E32ABC" w:rsidRPr="00E32ABC">
        <w:rPr>
          <w:lang w:val="en-US"/>
        </w:rPr>
        <w:t xml:space="preserve"> modification of the </w:t>
      </w:r>
      <w:r w:rsidR="00347939">
        <w:rPr>
          <w:lang w:val="en-US"/>
        </w:rPr>
        <w:t>S</w:t>
      </w:r>
      <w:r w:rsidR="00E32ABC" w:rsidRPr="00E32ABC">
        <w:rPr>
          <w:lang w:val="en-US"/>
        </w:rPr>
        <w:t xml:space="preserve"> protein</w:t>
      </w:r>
      <w:r w:rsidR="00051F35">
        <w:rPr>
          <w:lang w:val="en-US"/>
        </w:rPr>
        <w:t xml:space="preserve"> to interact with the ACE2 entry receptor</w:t>
      </w:r>
      <w:r w:rsidR="00E32ABC" w:rsidRPr="00E32ABC">
        <w:rPr>
          <w:lang w:val="en-US"/>
        </w:rPr>
        <w:t xml:space="preserve"> </w:t>
      </w:r>
      <w:r w:rsidR="00E13296">
        <w:rPr>
          <w:lang w:val="en-US"/>
        </w:rPr>
        <w:fldChar w:fldCharType="begin">
          <w:fldData xml:space="preserve">PEVuZE5vdGU+PENpdGU+PEF1dGhvcj5NZW5hY2hlcnk8L0F1dGhvcj48WWVhcj4yMDE1PC9ZZWFy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</w:fldData>
        </w:fldChar>
      </w:r>
      <w:r w:rsidR="000D7229">
        <w:rPr>
          <w:lang w:val="en-US"/>
        </w:rPr>
        <w:instrText xml:space="preserve"> ADDIN EN.CITE </w:instrText>
      </w:r>
      <w:r w:rsidR="000D7229">
        <w:rPr>
          <w:lang w:val="en-US"/>
        </w:rPr>
        <w:fldChar w:fldCharType="begin">
          <w:fldData xml:space="preserve">PEVuZE5vdGU+PENpdGU+PEF1dGhvcj5NZW5hY2hlcnk8L0F1dGhvcj48WWVhcj4yMDE1PC9ZZWFy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</w:fldData>
        </w:fldChar>
      </w:r>
      <w:r w:rsidR="000D7229">
        <w:rPr>
          <w:lang w:val="en-US"/>
        </w:rPr>
        <w:instrText xml:space="preserve"> ADDIN EN.CITE.DATA </w:instrText>
      </w:r>
      <w:r w:rsidR="000D7229">
        <w:rPr>
          <w:lang w:val="en-US"/>
        </w:rPr>
      </w:r>
      <w:r w:rsidR="000D7229">
        <w:rPr>
          <w:lang w:val="en-US"/>
        </w:rPr>
        <w:fldChar w:fldCharType="end"/>
      </w:r>
      <w:r w:rsidR="00E13296">
        <w:rPr>
          <w:lang w:val="en-US"/>
        </w:rPr>
      </w:r>
      <w:r w:rsidR="00E13296">
        <w:rPr>
          <w:lang w:val="en-US"/>
        </w:rPr>
        <w:fldChar w:fldCharType="separate"/>
      </w:r>
      <w:r w:rsidR="000D7229">
        <w:rPr>
          <w:noProof/>
          <w:lang w:val="en-US"/>
        </w:rPr>
        <w:t>[33]</w:t>
      </w:r>
      <w:r w:rsidR="00E13296">
        <w:rPr>
          <w:lang w:val="en-US"/>
        </w:rPr>
        <w:fldChar w:fldCharType="end"/>
      </w:r>
      <w:r w:rsidR="00E32ABC" w:rsidRPr="00E32ABC">
        <w:rPr>
          <w:lang w:val="en-US"/>
        </w:rPr>
        <w:t xml:space="preserve">. </w:t>
      </w:r>
      <w:r w:rsidR="00A734BC">
        <w:rPr>
          <w:lang w:val="en-US"/>
        </w:rPr>
        <w:t xml:space="preserve">Interestingly, the SARS-CoV-2 S ORF contains two unique restriction sites </w:t>
      </w:r>
      <w:proofErr w:type="spellStart"/>
      <w:r w:rsidR="00A734BC">
        <w:rPr>
          <w:lang w:val="en-US"/>
        </w:rPr>
        <w:t>EcoRI</w:t>
      </w:r>
      <w:proofErr w:type="spellEnd"/>
      <w:r w:rsidR="00A734BC">
        <w:rPr>
          <w:lang w:val="en-US"/>
        </w:rPr>
        <w:t xml:space="preserve"> (</w:t>
      </w:r>
      <w:proofErr w:type="spellStart"/>
      <w:r w:rsidR="00A734BC">
        <w:rPr>
          <w:lang w:val="en-US"/>
        </w:rPr>
        <w:t>gaattc</w:t>
      </w:r>
      <w:proofErr w:type="spellEnd"/>
      <w:r w:rsidR="00A734BC">
        <w:rPr>
          <w:lang w:val="en-US"/>
        </w:rPr>
        <w:t xml:space="preserve">) and </w:t>
      </w:r>
      <w:proofErr w:type="spellStart"/>
      <w:r w:rsidR="00A734BC">
        <w:rPr>
          <w:lang w:val="en-US"/>
        </w:rPr>
        <w:t>BstEII</w:t>
      </w:r>
      <w:proofErr w:type="spellEnd"/>
      <w:r w:rsidR="00A734BC">
        <w:rPr>
          <w:lang w:val="en-US"/>
        </w:rPr>
        <w:t xml:space="preserve"> (</w:t>
      </w:r>
      <w:proofErr w:type="spellStart"/>
      <w:r w:rsidR="00A734BC">
        <w:rPr>
          <w:lang w:val="en-US"/>
        </w:rPr>
        <w:t>ggttacc</w:t>
      </w:r>
      <w:proofErr w:type="spellEnd"/>
      <w:r w:rsidR="00A734BC">
        <w:rPr>
          <w:lang w:val="en-US"/>
        </w:rPr>
        <w:t>) flanking the RBM</w:t>
      </w:r>
      <w:r w:rsidR="003B2D73">
        <w:rPr>
          <w:lang w:val="en-US"/>
        </w:rPr>
        <w:t xml:space="preserve"> </w:t>
      </w:r>
      <w:r w:rsidR="000E4291">
        <w:rPr>
          <w:lang w:val="en-US"/>
        </w:rPr>
        <w:t>sequence</w:t>
      </w:r>
      <w:r w:rsidR="00A734BC">
        <w:rPr>
          <w:lang w:val="en-US"/>
        </w:rPr>
        <w:t xml:space="preserve"> that are not present in other human </w:t>
      </w:r>
      <w:proofErr w:type="spellStart"/>
      <w:r w:rsidR="00A734BC">
        <w:rPr>
          <w:lang w:val="en-US"/>
        </w:rPr>
        <w:t>CoVs</w:t>
      </w:r>
      <w:proofErr w:type="spellEnd"/>
      <w:r w:rsidR="00BC0E5D">
        <w:rPr>
          <w:lang w:val="en-US"/>
        </w:rPr>
        <w:t xml:space="preserve"> (HKU1, OC43, MERS, SARS-CoV)</w:t>
      </w:r>
      <w:r w:rsidR="00A734BC">
        <w:rPr>
          <w:lang w:val="en-US"/>
        </w:rPr>
        <w:t xml:space="preserve"> and could facilitate such engineering. </w:t>
      </w:r>
      <w:r w:rsidR="00BC0E5D">
        <w:rPr>
          <w:lang w:val="en-US"/>
        </w:rPr>
        <w:t xml:space="preserve">It is striking that the RaTG13 S ORF contains the identical </w:t>
      </w:r>
      <w:proofErr w:type="spellStart"/>
      <w:r w:rsidR="00BC0E5D">
        <w:rPr>
          <w:lang w:val="en-US"/>
        </w:rPr>
        <w:t>EcoRI</w:t>
      </w:r>
      <w:proofErr w:type="spellEnd"/>
      <w:r w:rsidR="00BC0E5D">
        <w:rPr>
          <w:lang w:val="en-US"/>
        </w:rPr>
        <w:t xml:space="preserve"> and </w:t>
      </w:r>
      <w:proofErr w:type="spellStart"/>
      <w:r w:rsidR="00BC0E5D">
        <w:rPr>
          <w:lang w:val="en-US"/>
        </w:rPr>
        <w:t>BstEII</w:t>
      </w:r>
      <w:proofErr w:type="spellEnd"/>
      <w:r w:rsidR="00BC0E5D">
        <w:rPr>
          <w:lang w:val="en-US"/>
        </w:rPr>
        <w:t xml:space="preserve"> restriction sites. However, the full SARS-CoV-2 genome sequence contains 9 </w:t>
      </w:r>
      <w:proofErr w:type="spellStart"/>
      <w:r w:rsidR="00BC0E5D">
        <w:rPr>
          <w:lang w:val="en-US"/>
        </w:rPr>
        <w:t>EcoRI</w:t>
      </w:r>
      <w:proofErr w:type="spellEnd"/>
      <w:r w:rsidR="00BC0E5D">
        <w:rPr>
          <w:lang w:val="en-US"/>
        </w:rPr>
        <w:t xml:space="preserve"> and 4 </w:t>
      </w:r>
      <w:proofErr w:type="spellStart"/>
      <w:r w:rsidR="00BC0E5D">
        <w:rPr>
          <w:lang w:val="en-US"/>
        </w:rPr>
        <w:t>BstEII</w:t>
      </w:r>
      <w:proofErr w:type="spellEnd"/>
      <w:r w:rsidR="00BC0E5D">
        <w:rPr>
          <w:lang w:val="en-US"/>
        </w:rPr>
        <w:t xml:space="preserve"> sites, rendering these not unique.</w:t>
      </w:r>
    </w:p>
    <w:p w14:paraId="107090E8" w14:textId="0FBC51B0" w:rsidR="00E13296" w:rsidRPr="00E13296" w:rsidRDefault="00A734BC" w:rsidP="00BF7AF9">
      <w:pPr>
        <w:spacing w:line="276" w:lineRule="auto"/>
        <w:jc w:val="both"/>
      </w:pPr>
      <w:r>
        <w:rPr>
          <w:lang w:val="en-US"/>
        </w:rPr>
        <w:t xml:space="preserve">The origin of SARS-CoV-2 remains an area of intense investigation considering the scope of the pandemic. Efforts to understand its evolution via an intermediate species remain at the forefront and would require recombination events between two </w:t>
      </w:r>
      <w:proofErr w:type="spellStart"/>
      <w:r>
        <w:rPr>
          <w:lang w:val="en-US"/>
        </w:rPr>
        <w:t>CoVs</w:t>
      </w:r>
      <w:proofErr w:type="spellEnd"/>
      <w:r w:rsidR="008877A6">
        <w:rPr>
          <w:lang w:val="en-US"/>
        </w:rPr>
        <w:t>,</w:t>
      </w:r>
      <w:r>
        <w:rPr>
          <w:lang w:val="en-US"/>
        </w:rPr>
        <w:t xml:space="preserve"> whereby a S RBM with improved affinity for human ACE2</w:t>
      </w:r>
      <w:r w:rsidR="00032170">
        <w:rPr>
          <w:lang w:val="en-US"/>
        </w:rPr>
        <w:t xml:space="preserve"> was present.</w:t>
      </w:r>
      <w:r w:rsidR="00DC768B">
        <w:rPr>
          <w:lang w:val="en-US"/>
        </w:rPr>
        <w:t xml:space="preserve">  </w:t>
      </w:r>
      <w:r w:rsidR="000B6643">
        <w:rPr>
          <w:lang w:val="en-US"/>
        </w:rPr>
        <w:t xml:space="preserve">Andersen </w:t>
      </w:r>
      <w:r w:rsidR="000B6643" w:rsidRPr="001447FA">
        <w:rPr>
          <w:i/>
          <w:iCs/>
          <w:lang w:val="en-US"/>
        </w:rPr>
        <w:t>et al</w:t>
      </w:r>
      <w:r w:rsidR="00DC768B" w:rsidRPr="001447FA">
        <w:rPr>
          <w:i/>
          <w:iCs/>
          <w:lang w:val="en-US"/>
        </w:rPr>
        <w:t>.,</w:t>
      </w:r>
      <w:r w:rsidR="000B6643" w:rsidRPr="001447FA">
        <w:rPr>
          <w:i/>
          <w:iCs/>
          <w:lang w:val="en-US"/>
        </w:rPr>
        <w:t xml:space="preserve"> </w:t>
      </w:r>
      <w:r w:rsidR="000B6643">
        <w:rPr>
          <w:lang w:val="en-US"/>
        </w:rPr>
        <w:fldChar w:fldCharType="begin">
          <w:fldData xml:space="preserve">PEVuZE5vdGU+PENpdGU+PEF1dGhvcj5BbmRlcnNlbjwvQXV0aG9yPjxZZWFyPjIwMjA8L1llYXI+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0NTAtNDUyPC9wYWdlcz48dm9sdW1lPjI2PC92b2x1bWU+PG51bWJlcj40PC9udW1iZXI+PGVk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</w:fldData>
        </w:fldChar>
      </w:r>
      <w:r w:rsidR="000D7229">
        <w:rPr>
          <w:lang w:val="en-US"/>
        </w:rPr>
        <w:instrText xml:space="preserve"> ADDIN EN.CITE </w:instrText>
      </w:r>
      <w:r w:rsidR="000D7229">
        <w:rPr>
          <w:lang w:val="en-US"/>
        </w:rPr>
        <w:fldChar w:fldCharType="begin">
          <w:fldData xml:space="preserve">PEVuZE5vdGU+PENpdGU+PEF1dGhvcj5BbmRlcnNlbjwvQXV0aG9yPjxZZWFyPjIwMjA8L1llYXI+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0NTAtNDUyPC9wYWdlcz48dm9sdW1lPjI2PC92b2x1bWU+PG51bWJlcj40PC9udW1iZXI+PGVk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</w:fldData>
        </w:fldChar>
      </w:r>
      <w:r w:rsidR="000D7229">
        <w:rPr>
          <w:lang w:val="en-US"/>
        </w:rPr>
        <w:instrText xml:space="preserve"> ADDIN EN.CITE.DATA </w:instrText>
      </w:r>
      <w:r w:rsidR="000D7229">
        <w:rPr>
          <w:lang w:val="en-US"/>
        </w:rPr>
      </w:r>
      <w:r w:rsidR="000D7229">
        <w:rPr>
          <w:lang w:val="en-US"/>
        </w:rPr>
        <w:fldChar w:fldCharType="end"/>
      </w:r>
      <w:r w:rsidR="000B6643">
        <w:rPr>
          <w:lang w:val="en-US"/>
        </w:rPr>
      </w:r>
      <w:r w:rsidR="000B6643">
        <w:rPr>
          <w:lang w:val="en-US"/>
        </w:rPr>
        <w:fldChar w:fldCharType="separate"/>
      </w:r>
      <w:r w:rsidR="000D7229">
        <w:rPr>
          <w:noProof/>
          <w:lang w:val="en-US"/>
        </w:rPr>
        <w:t>[5]</w:t>
      </w:r>
      <w:r w:rsidR="000B6643">
        <w:rPr>
          <w:lang w:val="en-US"/>
        </w:rPr>
        <w:fldChar w:fldCharType="end"/>
      </w:r>
      <w:r w:rsidR="000B6643">
        <w:rPr>
          <w:lang w:val="en-US"/>
        </w:rPr>
        <w:t xml:space="preserve"> argue that the RBM of SARS-CoV-2 contains substituted amino acids diverging from SARS-CoV that indicate “</w:t>
      </w:r>
      <w:r w:rsidR="000B6643" w:rsidRPr="000B6643">
        <w:t>the high-affinity binding of the SARS-CoV-2 spike protein to human ACE2 is most likely the result of natural selection on a human or human-like ACE2 that permits another optimal binding solution to arise</w:t>
      </w:r>
      <w:r w:rsidR="000B6643">
        <w:t>”</w:t>
      </w:r>
      <w:r w:rsidR="000B6643" w:rsidRPr="000B6643">
        <w:t>.</w:t>
      </w:r>
      <w:r w:rsidR="000B6643">
        <w:t xml:space="preserve"> The </w:t>
      </w:r>
      <w:r w:rsidR="00EB732F">
        <w:t>authors</w:t>
      </w:r>
      <w:r w:rsidR="000B6643">
        <w:t xml:space="preserve"> propose the origin of SARS-CoV-2 as either 1) natural selection in an animal host before zoonotic transfer and 2) natural selection in humans following zoonotic transfer</w:t>
      </w:r>
      <w:r w:rsidR="00EB732F">
        <w:t xml:space="preserve"> </w:t>
      </w:r>
      <w:r w:rsidR="00EB732F">
        <w:fldChar w:fldCharType="begin">
          <w:fldData xml:space="preserve">PEVuZE5vdGU+PENpdGU+PEF1dGhvcj5BbmRlcnNlbjwvQXV0aG9yPjxZZWFyPjIwMjA8L1llYXI+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0NTAtNDUyPC9wYWdlcz48dm9sdW1lPjI2PC92b2x1bWU+PG51bWJlcj40PC9udW1iZXI+PGVk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</w:fldData>
        </w:fldChar>
      </w:r>
      <w:r w:rsidR="000D7229">
        <w:instrText xml:space="preserve"> ADDIN EN.CITE </w:instrText>
      </w:r>
      <w:r w:rsidR="000D7229">
        <w:fldChar w:fldCharType="begin">
          <w:fldData xml:space="preserve">PEVuZE5vdGU+PENpdGU+PEF1dGhvcj5BbmRlcnNlbjwvQXV0aG9yPjxZZWFyPjIwMjA8L1llYXI+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0NTAtNDUyPC9wYWdlcz48dm9sdW1lPjI2PC92b2x1bWU+PG51bWJlcj40PC9udW1iZXI+PGVk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</w:fldData>
        </w:fldChar>
      </w:r>
      <w:r w:rsidR="000D7229">
        <w:instrText xml:space="preserve"> ADDIN EN.CITE.DATA </w:instrText>
      </w:r>
      <w:r w:rsidR="000D7229">
        <w:fldChar w:fldCharType="end"/>
      </w:r>
      <w:r w:rsidR="00EB732F">
        <w:fldChar w:fldCharType="separate"/>
      </w:r>
      <w:r w:rsidR="000D7229">
        <w:rPr>
          <w:noProof/>
        </w:rPr>
        <w:t>[5]</w:t>
      </w:r>
      <w:r w:rsidR="00EB732F">
        <w:fldChar w:fldCharType="end"/>
      </w:r>
      <w:r w:rsidR="000B6643">
        <w:t xml:space="preserve">. </w:t>
      </w:r>
      <w:r w:rsidR="000B6643">
        <w:rPr>
          <w:lang w:val="en-US"/>
        </w:rPr>
        <w:t xml:space="preserve"> </w:t>
      </w:r>
      <w:r w:rsidR="004F0924">
        <w:rPr>
          <w:lang w:val="en-US"/>
        </w:rPr>
        <w:t>Until an intermediate CoV with the key features of the S gene found in SARS-CoV-2 is discovered, these proposals and the unnatural origin theory are impossible to prove</w:t>
      </w:r>
      <w:r w:rsidR="00DC768B">
        <w:rPr>
          <w:lang w:val="en-US"/>
        </w:rPr>
        <w:t xml:space="preserve"> or disprove</w:t>
      </w:r>
      <w:r w:rsidR="004F0924">
        <w:rPr>
          <w:lang w:val="en-US"/>
        </w:rPr>
        <w:t>.</w:t>
      </w:r>
    </w:p>
    <w:p w14:paraId="4973E0EF" w14:textId="77777777" w:rsidR="00BB5F79" w:rsidRPr="00D43BD7" w:rsidRDefault="00BB5F79" w:rsidP="00BB5F79">
      <w:pPr>
        <w:spacing w:line="276" w:lineRule="auto"/>
        <w:jc w:val="both"/>
        <w:rPr>
          <w:b/>
          <w:bCs/>
          <w:i/>
          <w:iCs/>
          <w:lang w:val="en-US"/>
        </w:rPr>
      </w:pPr>
      <w:r w:rsidRPr="00D43BD7">
        <w:rPr>
          <w:b/>
          <w:bCs/>
          <w:i/>
          <w:iCs/>
          <w:lang w:val="en-US"/>
        </w:rPr>
        <w:t xml:space="preserve">The SARS-CoV-2 spike </w:t>
      </w:r>
      <w:r w:rsidR="00000C01">
        <w:rPr>
          <w:b/>
          <w:bCs/>
          <w:i/>
          <w:iCs/>
          <w:lang w:val="en-US"/>
        </w:rPr>
        <w:t>protein</w:t>
      </w:r>
      <w:r w:rsidRPr="00D43BD7">
        <w:rPr>
          <w:b/>
          <w:bCs/>
          <w:i/>
          <w:iCs/>
          <w:lang w:val="en-US"/>
        </w:rPr>
        <w:t xml:space="preserve"> determines cell and tissue tropism</w:t>
      </w:r>
    </w:p>
    <w:p w14:paraId="7D8903B1" w14:textId="02C1F17C" w:rsidR="00BB5F79" w:rsidRDefault="00032170" w:rsidP="00BB5F79">
      <w:pPr>
        <w:spacing w:line="276" w:lineRule="auto"/>
        <w:jc w:val="both"/>
        <w:rPr>
          <w:color w:val="FF0000"/>
          <w:lang w:val="en-US"/>
        </w:rPr>
      </w:pPr>
      <w:r w:rsidRPr="00032170">
        <w:rPr>
          <w:lang w:val="en-US"/>
        </w:rPr>
        <w:t xml:space="preserve">The S ORF of human </w:t>
      </w:r>
      <w:proofErr w:type="spellStart"/>
      <w:r w:rsidRPr="00032170">
        <w:rPr>
          <w:lang w:val="en-US"/>
        </w:rPr>
        <w:t>CoVs</w:t>
      </w:r>
      <w:proofErr w:type="spellEnd"/>
      <w:r w:rsidRPr="00032170">
        <w:rPr>
          <w:lang w:val="en-US"/>
        </w:rPr>
        <w:t xml:space="preserve"> encodes the critical S protein that</w:t>
      </w:r>
      <w:r>
        <w:rPr>
          <w:lang w:val="en-US"/>
        </w:rPr>
        <w:t xml:space="preserve"> covers the surface of the viral particle and</w:t>
      </w:r>
      <w:r w:rsidRPr="00032170">
        <w:rPr>
          <w:lang w:val="en-US"/>
        </w:rPr>
        <w:t xml:space="preserve"> facilitates entry into cells. </w:t>
      </w:r>
      <w:r>
        <w:rPr>
          <w:lang w:val="en-US"/>
        </w:rPr>
        <w:t>The S protein</w:t>
      </w:r>
      <w:r w:rsidR="00236020">
        <w:rPr>
          <w:lang w:val="en-US"/>
        </w:rPr>
        <w:t xml:space="preserve"> sequence has high homology to that of RaTG13 (94.9%) and also to SARS-CoV (84.74%) therefore the SARS-CoV-2 S is well-adapted to bind human ACE2. </w:t>
      </w:r>
      <w:r w:rsidR="00D04878" w:rsidRPr="00032170">
        <w:rPr>
          <w:lang w:val="en-US"/>
        </w:rPr>
        <w:t xml:space="preserve">SARS-CoV-2 has high affinity for human ACE2 which is the entry receptor </w:t>
      </w:r>
      <w:r w:rsidR="00D04878" w:rsidRPr="00032170">
        <w:rPr>
          <w:lang w:val="en-US"/>
        </w:rPr>
        <w:fldChar w:fldCharType="begin">
          <w:fldData xml:space="preserve">PEVuZE5vdGU+PENpdGU+PEF1dGhvcj5XYW5nPC9BdXRob3I+PFllYXI+MjAyMDwvWWVhcj48UmVj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Mzk2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</w:fldData>
        </w:fldChar>
      </w:r>
      <w:r w:rsidR="000D7229">
        <w:rPr>
          <w:lang w:val="en-US"/>
        </w:rPr>
        <w:instrText xml:space="preserve"> ADDIN EN.CITE </w:instrText>
      </w:r>
      <w:r w:rsidR="000D7229">
        <w:rPr>
          <w:lang w:val="en-US"/>
        </w:rPr>
        <w:fldChar w:fldCharType="begin">
          <w:fldData xml:space="preserve">PEVuZE5vdGU+PENpdGU+PEF1dGhvcj5XYW5nPC9BdXRob3I+PFllYXI+MjAyMDwvWWVhcj48UmVj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Mzk2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</w:fldData>
        </w:fldChar>
      </w:r>
      <w:r w:rsidR="000D7229">
        <w:rPr>
          <w:lang w:val="en-US"/>
        </w:rPr>
        <w:instrText xml:space="preserve"> ADDIN EN.CITE.DATA </w:instrText>
      </w:r>
      <w:r w:rsidR="000D7229">
        <w:rPr>
          <w:lang w:val="en-US"/>
        </w:rPr>
      </w:r>
      <w:r w:rsidR="000D7229">
        <w:rPr>
          <w:lang w:val="en-US"/>
        </w:rPr>
        <w:fldChar w:fldCharType="end"/>
      </w:r>
      <w:r w:rsidR="00D04878" w:rsidRPr="00032170">
        <w:rPr>
          <w:lang w:val="en-US"/>
        </w:rPr>
      </w:r>
      <w:r w:rsidR="00D04878" w:rsidRPr="00032170">
        <w:rPr>
          <w:lang w:val="en-US"/>
        </w:rPr>
        <w:fldChar w:fldCharType="separate"/>
      </w:r>
      <w:r w:rsidR="000D7229">
        <w:rPr>
          <w:noProof/>
          <w:lang w:val="en-US"/>
        </w:rPr>
        <w:t>[6]</w:t>
      </w:r>
      <w:r w:rsidR="00D04878" w:rsidRPr="00032170">
        <w:rPr>
          <w:lang w:val="en-US"/>
        </w:rPr>
        <w:fldChar w:fldCharType="end"/>
      </w:r>
      <w:r w:rsidR="00D04878" w:rsidRPr="00032170">
        <w:rPr>
          <w:lang w:val="en-US"/>
        </w:rPr>
        <w:t>.</w:t>
      </w:r>
      <w:r w:rsidR="00D04878">
        <w:rPr>
          <w:lang w:val="en-US"/>
        </w:rPr>
        <w:t xml:space="preserve"> </w:t>
      </w:r>
      <w:r w:rsidR="00236020">
        <w:rPr>
          <w:lang w:val="en-US"/>
        </w:rPr>
        <w:t xml:space="preserve">Homology with the remaining human </w:t>
      </w:r>
      <w:proofErr w:type="spellStart"/>
      <w:r w:rsidR="00236020">
        <w:rPr>
          <w:lang w:val="en-US"/>
        </w:rPr>
        <w:t>CoVs</w:t>
      </w:r>
      <w:proofErr w:type="spellEnd"/>
      <w:r w:rsidR="00236020">
        <w:rPr>
          <w:lang w:val="en-US"/>
        </w:rPr>
        <w:t xml:space="preserve"> that do not bind ACE2 and use a variety of different entry receptors is not surprisingly lower (</w:t>
      </w:r>
      <w:r w:rsidR="00236020" w:rsidRPr="00236020">
        <w:rPr>
          <w:b/>
          <w:bCs/>
          <w:lang w:val="en-US"/>
        </w:rPr>
        <w:t>Figure 2A</w:t>
      </w:r>
      <w:r w:rsidR="00236020">
        <w:rPr>
          <w:lang w:val="en-US"/>
        </w:rPr>
        <w:t xml:space="preserve">). S is a large protein of over 1200 amino acids that can be broken down into two subunits S1 and S2 by host cell enzymatic cleavage. The S1 subunit is the most external region and </w:t>
      </w:r>
      <w:r w:rsidR="00B03FD0">
        <w:rPr>
          <w:lang w:val="en-US"/>
        </w:rPr>
        <w:t>determines</w:t>
      </w:r>
      <w:r w:rsidR="00236020">
        <w:rPr>
          <w:lang w:val="en-US"/>
        </w:rPr>
        <w:t xml:space="preserve"> interaction with ACE2 through its RBM (</w:t>
      </w:r>
      <w:r w:rsidR="00236020" w:rsidRPr="00236020">
        <w:rPr>
          <w:b/>
          <w:bCs/>
          <w:lang w:val="en-US"/>
        </w:rPr>
        <w:t>Figure 2B</w:t>
      </w:r>
      <w:r w:rsidR="00236020">
        <w:rPr>
          <w:lang w:val="en-US"/>
        </w:rPr>
        <w:t>).</w:t>
      </w:r>
      <w:r w:rsidR="00D04878">
        <w:rPr>
          <w:lang w:val="en-US"/>
        </w:rPr>
        <w:t xml:space="preserve"> </w:t>
      </w:r>
      <w:r w:rsidR="007F6867">
        <w:rPr>
          <w:lang w:val="en-US"/>
        </w:rPr>
        <w:t>Alignment of the SARS-CoV-2, SARS-CoV and RaTG13 RBM demonstrate homologous regions that specify interaction with ACE2 (</w:t>
      </w:r>
      <w:r w:rsidR="007F6867" w:rsidRPr="0023499F">
        <w:rPr>
          <w:b/>
          <w:bCs/>
          <w:lang w:val="en-US"/>
        </w:rPr>
        <w:t>Figure 3C</w:t>
      </w:r>
      <w:r w:rsidR="007F6867">
        <w:rPr>
          <w:lang w:val="en-US"/>
        </w:rPr>
        <w:t xml:space="preserve">). </w:t>
      </w:r>
      <w:r w:rsidR="00BB5F79" w:rsidRPr="0023499F">
        <w:rPr>
          <w:lang w:val="en-US"/>
        </w:rPr>
        <w:t>To infect cells</w:t>
      </w:r>
      <w:r w:rsidRPr="0023499F">
        <w:rPr>
          <w:lang w:val="en-US"/>
        </w:rPr>
        <w:t>,</w:t>
      </w:r>
      <w:r w:rsidR="00BB5F79" w:rsidRPr="0023499F">
        <w:rPr>
          <w:lang w:val="en-US"/>
        </w:rPr>
        <w:t xml:space="preserve"> </w:t>
      </w:r>
      <w:r w:rsidR="007F6867" w:rsidRPr="0023499F">
        <w:rPr>
          <w:lang w:val="en-US"/>
        </w:rPr>
        <w:t xml:space="preserve">SARS-like </w:t>
      </w:r>
      <w:proofErr w:type="spellStart"/>
      <w:r w:rsidR="007F6867" w:rsidRPr="0023499F">
        <w:rPr>
          <w:lang w:val="en-US"/>
        </w:rPr>
        <w:t>CoVs</w:t>
      </w:r>
      <w:proofErr w:type="spellEnd"/>
      <w:r w:rsidR="00BB5F79" w:rsidRPr="0023499F">
        <w:rPr>
          <w:lang w:val="en-US"/>
        </w:rPr>
        <w:t xml:space="preserve"> must first </w:t>
      </w:r>
      <w:r w:rsidR="007F6867" w:rsidRPr="0023499F">
        <w:rPr>
          <w:lang w:val="en-US"/>
        </w:rPr>
        <w:t>with ACE2</w:t>
      </w:r>
      <w:r w:rsidR="00BB5F79" w:rsidRPr="0023499F">
        <w:rPr>
          <w:lang w:val="en-US"/>
        </w:rPr>
        <w:t xml:space="preserve"> on the surface of cells</w:t>
      </w:r>
      <w:r w:rsidR="007F6867" w:rsidRPr="0023499F">
        <w:rPr>
          <w:lang w:val="en-US"/>
        </w:rPr>
        <w:t xml:space="preserve"> followed </w:t>
      </w:r>
      <w:r w:rsidR="0023499F" w:rsidRPr="0023499F">
        <w:rPr>
          <w:lang w:val="en-US"/>
        </w:rPr>
        <w:t>conformational changes</w:t>
      </w:r>
      <w:r w:rsidRPr="0023499F">
        <w:rPr>
          <w:lang w:val="en-US"/>
        </w:rPr>
        <w:t xml:space="preserve"> which precedes </w:t>
      </w:r>
      <w:r w:rsidR="0023499F" w:rsidRPr="0023499F">
        <w:rPr>
          <w:lang w:val="en-US"/>
        </w:rPr>
        <w:t>membrane</w:t>
      </w:r>
      <w:r w:rsidRPr="0023499F">
        <w:rPr>
          <w:lang w:val="en-US"/>
        </w:rPr>
        <w:t xml:space="preserve"> fusion event</w:t>
      </w:r>
      <w:r w:rsidR="0023499F" w:rsidRPr="0023499F">
        <w:rPr>
          <w:lang w:val="en-US"/>
        </w:rPr>
        <w:t>s</w:t>
      </w:r>
      <w:r w:rsidRPr="0023499F">
        <w:rPr>
          <w:lang w:val="en-US"/>
        </w:rPr>
        <w:t xml:space="preserve"> and uptake of </w:t>
      </w:r>
      <w:r w:rsidR="0023499F" w:rsidRPr="0023499F">
        <w:rPr>
          <w:lang w:val="en-US"/>
        </w:rPr>
        <w:t xml:space="preserve">the </w:t>
      </w:r>
      <w:r w:rsidRPr="0023499F">
        <w:rPr>
          <w:lang w:val="en-US"/>
        </w:rPr>
        <w:t>virus into cells</w:t>
      </w:r>
      <w:r w:rsidR="0023499F">
        <w:rPr>
          <w:lang w:val="en-US"/>
        </w:rPr>
        <w:t xml:space="preserve"> </w:t>
      </w:r>
      <w:r w:rsidR="0023499F">
        <w:rPr>
          <w:lang w:val="en-US"/>
        </w:rPr>
        <w:fldChar w:fldCharType="begin"/>
      </w:r>
      <w:r w:rsidR="000D7229">
        <w:rPr>
          <w:lang w:val="en-US"/>
        </w:rPr>
        <w:instrText xml:space="preserve"> ADDIN EN.CITE &lt;EndNote&gt;&lt;Cite&gt;&lt;Author&gt;Chen&lt;/Author&gt;&lt;Year&gt;2007&lt;/Year&gt;&lt;RecNum&gt;25&lt;/RecNum&gt;&lt;DisplayText&gt;[34]&lt;/DisplayText&gt;&lt;record&gt;&lt;rec-number&gt;25&lt;/rec-number&gt;&lt;foreign-keys&gt;&lt;key app="EN" db-id="za0pwvr0m5tfsreexf3xrdxhrstrrdf5vdwe" timestamp="1601816800"&gt;25&lt;/key&gt;&lt;/foreign-keys&gt;&lt;ref-type name="Journal Article"&gt;17&lt;/ref-type&gt;&lt;contributors&gt;&lt;authors&gt;&lt;author&gt;Chen, J.&lt;/author&gt;&lt;author&gt;Subbarao, K.&lt;/author&gt;&lt;/authors&gt;&lt;/contributors&gt;&lt;auth-address&gt;Laboratory of Infectious Diseases, NIAID, NIH, Bethesda, Maryland 20892, USA. chenju@niaid.nih.gov&lt;/auth-address&gt;&lt;titles&gt;&lt;title&gt;The Immunobiology of SAR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443-72&lt;/pages&gt;&lt;volume&gt;25&lt;/volume&gt;&lt;edition&gt;2007/01/25&lt;/edition&gt;&lt;keywords&gt;&lt;keyword&gt;Animals&lt;/keyword&gt;&lt;keyword&gt;Antibodies, Viral/*immunology&lt;/keyword&gt;&lt;keyword&gt;Cell Adhesion Molecules/immunology&lt;/keyword&gt;&lt;keyword&gt;Chemokines/*immunology&lt;/keyword&gt;&lt;keyword&gt;Disease Models, Animal&lt;/keyword&gt;&lt;keyword&gt;Humans&lt;/keyword&gt;&lt;keyword&gt;Inflammation/immunology&lt;/keyword&gt;&lt;keyword&gt;Interferon Type I/*immunology&lt;/keyword&gt;&lt;keyword&gt;Lectins, C-Type/immunology&lt;/keyword&gt;&lt;keyword&gt;Organ Specificity&lt;/keyword&gt;&lt;keyword&gt;Peptidyl-Dipeptidase A/immunology&lt;/keyword&gt;&lt;keyword&gt;Receptors, Cell Surface/immunology&lt;/keyword&gt;&lt;keyword&gt;SARS Virus/*immunology&lt;/keyword&gt;&lt;keyword&gt;Severe Acute Respiratory Syndrome/*immunology&lt;/keyword&gt;&lt;/keywords&gt;&lt;dates&gt;&lt;year&gt;2007&lt;/year&gt;&lt;/dates&gt;&lt;isbn&gt;0732-0582 (Print)&amp;#xD;0732-0582&lt;/isbn&gt;&lt;accession-num&gt;17243893&lt;/accession-num&gt;&lt;urls&gt;&lt;/urls&gt;&lt;electronic-resource-num&gt;10.1146/annurev.immunol.25.022106.141706&lt;/electronic-resource-num&gt;&lt;remote-database-provider&gt;NLM&lt;/remote-database-provider&gt;&lt;language&gt;eng&lt;/language&gt;&lt;/record&gt;&lt;/Cite&gt;&lt;/EndNote&gt;</w:instrText>
      </w:r>
      <w:r w:rsidR="0023499F">
        <w:rPr>
          <w:lang w:val="en-US"/>
        </w:rPr>
        <w:fldChar w:fldCharType="separate"/>
      </w:r>
      <w:r w:rsidR="000D7229">
        <w:rPr>
          <w:noProof/>
          <w:lang w:val="en-US"/>
        </w:rPr>
        <w:t>[34]</w:t>
      </w:r>
      <w:r w:rsidR="0023499F">
        <w:rPr>
          <w:lang w:val="en-US"/>
        </w:rPr>
        <w:fldChar w:fldCharType="end"/>
      </w:r>
      <w:r w:rsidR="00BB5F79" w:rsidRPr="0023499F">
        <w:rPr>
          <w:lang w:val="en-US"/>
        </w:rPr>
        <w:t xml:space="preserve">. This interaction between </w:t>
      </w:r>
      <w:r w:rsidR="0023499F" w:rsidRPr="0023499F">
        <w:rPr>
          <w:lang w:val="en-US"/>
        </w:rPr>
        <w:t>SARS-CoV-2</w:t>
      </w:r>
      <w:r w:rsidR="00BB5F79" w:rsidRPr="0023499F">
        <w:rPr>
          <w:lang w:val="en-US"/>
        </w:rPr>
        <w:t xml:space="preserve"> and </w:t>
      </w:r>
      <w:r w:rsidR="0023499F" w:rsidRPr="0023499F">
        <w:rPr>
          <w:lang w:val="en-US"/>
        </w:rPr>
        <w:t>ACE2</w:t>
      </w:r>
      <w:r w:rsidR="00BB5F79" w:rsidRPr="0023499F">
        <w:rPr>
          <w:lang w:val="en-US"/>
        </w:rPr>
        <w:t xml:space="preserve"> defines the cells and tissues that </w:t>
      </w:r>
      <w:r w:rsidR="0023499F" w:rsidRPr="0023499F">
        <w:rPr>
          <w:lang w:val="en-US"/>
        </w:rPr>
        <w:t>the</w:t>
      </w:r>
      <w:r w:rsidR="00BB5F79" w:rsidRPr="0023499F">
        <w:rPr>
          <w:lang w:val="en-US"/>
        </w:rPr>
        <w:t xml:space="preserve"> virus can infect</w:t>
      </w:r>
      <w:r w:rsidR="0023499F" w:rsidRPr="0023499F">
        <w:rPr>
          <w:lang w:val="en-US"/>
        </w:rPr>
        <w:t xml:space="preserve"> and subsequent pathology</w:t>
      </w:r>
      <w:r w:rsidR="00BB5F79" w:rsidRPr="0023499F">
        <w:rPr>
          <w:lang w:val="en-US"/>
        </w:rPr>
        <w:t xml:space="preserve">. </w:t>
      </w:r>
    </w:p>
    <w:p w14:paraId="0C5F9976" w14:textId="78FD3C5B" w:rsidR="00450366" w:rsidRPr="001F3FFE" w:rsidRDefault="00716CE2" w:rsidP="00E32ABC">
      <w:pPr>
        <w:spacing w:line="276" w:lineRule="auto"/>
        <w:jc w:val="both"/>
      </w:pPr>
      <w:r w:rsidRPr="00716CE2">
        <w:t>Cellular entry of SARS-CoV-2 depends</w:t>
      </w:r>
      <w:r w:rsidRPr="00E5038E">
        <w:t xml:space="preserve"> not only</w:t>
      </w:r>
      <w:r w:rsidRPr="00716CE2">
        <w:t xml:space="preserve"> on the binding of the S protein to ACE2 </w:t>
      </w:r>
      <w:r w:rsidRPr="00E5038E">
        <w:t>but also the</w:t>
      </w:r>
      <w:r w:rsidRPr="00716CE2">
        <w:t xml:space="preserve"> subsequent S protein priming by cellular proteases</w:t>
      </w:r>
      <w:r w:rsidR="00E5038E" w:rsidRPr="00E5038E">
        <w:t>,</w:t>
      </w:r>
      <w:r w:rsidRPr="00716CE2">
        <w:t xml:space="preserve"> in particular TMPRSS2 and cathepsin B/L activity which </w:t>
      </w:r>
      <w:r w:rsidRPr="00716CE2">
        <w:rPr>
          <w:i/>
        </w:rPr>
        <w:t xml:space="preserve">in vitro </w:t>
      </w:r>
      <w:r w:rsidRPr="00716CE2">
        <w:t>can substitute for TMPRSS2</w:t>
      </w:r>
      <w:r w:rsidR="00E5038E" w:rsidRPr="00E5038E">
        <w:t xml:space="preserve"> </w:t>
      </w:r>
      <w:r w:rsidR="00E5038E" w:rsidRPr="00E5038E">
        <w:fldChar w:fldCharType="begin">
          <w:fldData xml:space="preserve">PEVuZE5vdGU+PENpdGU+PEF1dGhvcj5Ib2ZmbWFubjwvQXV0aG9yPjxZZWFyPjIwMjA8L1llYXI+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yNzEtMjgwLmU4PC9wYWdlcz48dm9sdW1lPjE4MTwv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</w:fldData>
        </w:fldChar>
      </w:r>
      <w:r w:rsidR="000D7229">
        <w:instrText xml:space="preserve"> ADDIN EN.CITE </w:instrText>
      </w:r>
      <w:r w:rsidR="000D7229">
        <w:fldChar w:fldCharType="begin">
          <w:fldData xml:space="preserve">PEVuZE5vdGU+PENpdGU+PEF1dGhvcj5Ib2ZmbWFubjwvQXV0aG9yPjxZZWFyPjIwMjA8L1llYXI+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yNzEtMjgwLmU4PC9wYWdlcz48dm9sdW1lPjE4MTwv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</w:fldData>
        </w:fldChar>
      </w:r>
      <w:r w:rsidR="000D7229">
        <w:instrText xml:space="preserve"> ADDIN EN.CITE.DATA </w:instrText>
      </w:r>
      <w:r w:rsidR="000D7229">
        <w:fldChar w:fldCharType="end"/>
      </w:r>
      <w:r w:rsidR="00E5038E" w:rsidRPr="00E5038E">
        <w:fldChar w:fldCharType="separate"/>
      </w:r>
      <w:r w:rsidR="000D7229">
        <w:rPr>
          <w:noProof/>
        </w:rPr>
        <w:t>[35]</w:t>
      </w:r>
      <w:r w:rsidR="00E5038E" w:rsidRPr="00E5038E">
        <w:fldChar w:fldCharType="end"/>
      </w:r>
      <w:r w:rsidR="00E5038E" w:rsidRPr="00E5038E">
        <w:t>.</w:t>
      </w:r>
      <w:r w:rsidRPr="00716CE2">
        <w:t xml:space="preserve"> ACE2 and TMPRSS2 have been detected in both nasal and bronchial epithelium by immunohistochemistry </w:t>
      </w:r>
      <w:r w:rsidR="00E5038E" w:rsidRPr="00E5038E">
        <w:fldChar w:fldCharType="begin">
          <w:fldData xml:space="preserve">PEVuZE5vdGU+PENpdGU+PEF1dGhvcj5CZXJ0cmFtPC9BdXRob3I+PFllYXI+MjAxMjwvWWVhcj48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zU4NzY8L3BhZ2VzPjx2b2x1bWU+Nzwvdm9sdW1lPjxudW1iZXI+NDwvbnVtYmVy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</w:fldData>
        </w:fldChar>
      </w:r>
      <w:r w:rsidR="000D7229">
        <w:instrText xml:space="preserve"> ADDIN EN.CITE </w:instrText>
      </w:r>
      <w:r w:rsidR="000D7229">
        <w:fldChar w:fldCharType="begin">
          <w:fldData xml:space="preserve">PEVuZE5vdGU+PENpdGU+PEF1dGhvcj5CZXJ0cmFtPC9BdXRob3I+PFllYXI+MjAxMjwvWWVhcj48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zU4NzY8L3BhZ2VzPjx2b2x1bWU+Nzwvdm9sdW1lPjxudW1iZXI+NDwvbnVtYmVy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</w:fldData>
        </w:fldChar>
      </w:r>
      <w:r w:rsidR="000D7229">
        <w:instrText xml:space="preserve"> ADDIN EN.CITE.DATA </w:instrText>
      </w:r>
      <w:r w:rsidR="000D7229">
        <w:fldChar w:fldCharType="end"/>
      </w:r>
      <w:r w:rsidR="00E5038E" w:rsidRPr="00E5038E">
        <w:fldChar w:fldCharType="separate"/>
      </w:r>
      <w:r w:rsidR="000D7229">
        <w:rPr>
          <w:noProof/>
        </w:rPr>
        <w:t>[36]</w:t>
      </w:r>
      <w:r w:rsidR="00E5038E" w:rsidRPr="00E5038E">
        <w:fldChar w:fldCharType="end"/>
      </w:r>
      <w:r w:rsidRPr="00716CE2">
        <w:t>. Single cell transcriptomics datasets from different tissues, including those of the cornea,</w:t>
      </w:r>
      <w:r w:rsidR="00E5038E" w:rsidRPr="00484331">
        <w:t xml:space="preserve"> </w:t>
      </w:r>
      <w:r w:rsidRPr="00716CE2">
        <w:t xml:space="preserve">retina, respiratory tract, oesophagus, ileum, colon, heart, skeletal muscle, spleen, liver, placenta/decidua, kidney, testis, pancreas, prostate gland, brain and skin </w:t>
      </w:r>
      <w:r w:rsidR="00E5038E" w:rsidRPr="00484331">
        <w:t>have been</w:t>
      </w:r>
      <w:r w:rsidRPr="00716CE2">
        <w:t xml:space="preserve"> used to map the expression of </w:t>
      </w:r>
      <w:r w:rsidRPr="00276EF3">
        <w:rPr>
          <w:i/>
        </w:rPr>
        <w:t>ACE2</w:t>
      </w:r>
      <w:r w:rsidRPr="00716CE2">
        <w:t xml:space="preserve"> and </w:t>
      </w:r>
      <w:r w:rsidRPr="00276EF3">
        <w:rPr>
          <w:i/>
        </w:rPr>
        <w:t>TMPRSS2</w:t>
      </w:r>
      <w:r w:rsidR="00276EF3">
        <w:rPr>
          <w:i/>
        </w:rPr>
        <w:t xml:space="preserve"> </w:t>
      </w:r>
      <w:r w:rsidR="00276EF3" w:rsidRPr="00276EF3">
        <w:t>genes</w:t>
      </w:r>
      <w:r w:rsidRPr="00716CE2">
        <w:t xml:space="preserve"> </w:t>
      </w:r>
      <w:r w:rsidR="00532B9A" w:rsidRPr="00484331">
        <w:fldChar w:fldCharType="begin">
          <w:fldData xml:space="preserve">PEVuZE5vdGU+PENpdGU+PEF1dGhvcj5ab3U8L0F1dGhvcj48WWVhcj4yMDIwPC9ZZWFyPjxSZWNO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</w:fldData>
        </w:fldChar>
      </w:r>
      <w:r w:rsidR="000D7229">
        <w:instrText xml:space="preserve"> ADDIN EN.CITE </w:instrText>
      </w:r>
      <w:r w:rsidR="000D7229">
        <w:fldChar w:fldCharType="begin">
          <w:fldData xml:space="preserve">PEVuZE5vdGU+PENpdGU+PEF1dGhvcj5ab3U8L0F1dGhvcj48WWVhcj4yMDIwPC9ZZWFyPjxSZWNO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</w:fldData>
        </w:fldChar>
      </w:r>
      <w:r w:rsidR="000D7229">
        <w:instrText xml:space="preserve"> ADDIN EN.CITE.DATA </w:instrText>
      </w:r>
      <w:r w:rsidR="000D7229">
        <w:fldChar w:fldCharType="end"/>
      </w:r>
      <w:r w:rsidR="00532B9A" w:rsidRPr="00484331">
        <w:fldChar w:fldCharType="separate"/>
      </w:r>
      <w:r w:rsidR="000D7229">
        <w:rPr>
          <w:noProof/>
        </w:rPr>
        <w:t>[37, 38]</w:t>
      </w:r>
      <w:r w:rsidR="00532B9A" w:rsidRPr="00484331">
        <w:fldChar w:fldCharType="end"/>
      </w:r>
      <w:r w:rsidRPr="00716CE2">
        <w:t xml:space="preserve">. </w:t>
      </w:r>
      <w:r w:rsidR="00507F9A">
        <w:t xml:space="preserve">Notably, </w:t>
      </w:r>
      <w:r w:rsidR="006A45B3">
        <w:t xml:space="preserve">although </w:t>
      </w:r>
      <w:r w:rsidR="006A45B3" w:rsidRPr="00716CE2">
        <w:t>the absence of gene expression should be interpreted with caution</w:t>
      </w:r>
      <w:r w:rsidR="006A45B3">
        <w:t xml:space="preserve"> as analysis of</w:t>
      </w:r>
      <w:r w:rsidRPr="00716CE2">
        <w:t xml:space="preserve"> single cell transcriptomic</w:t>
      </w:r>
      <w:r w:rsidR="00532B9A" w:rsidRPr="00484331">
        <w:t>s</w:t>
      </w:r>
      <w:r w:rsidRPr="00716CE2">
        <w:t xml:space="preserve"> may lack specific cell types due to their rarity, </w:t>
      </w:r>
      <w:r w:rsidR="00176449">
        <w:t xml:space="preserve">to </w:t>
      </w:r>
      <w:r w:rsidRPr="00716CE2">
        <w:t>the limitations of cell isolation protocols, methods of analysis and dropout effects, detection</w:t>
      </w:r>
      <w:r w:rsidR="00176449">
        <w:t xml:space="preserve"> of </w:t>
      </w:r>
      <w:r w:rsidR="00176449" w:rsidRPr="00176449">
        <w:rPr>
          <w:i/>
        </w:rPr>
        <w:t xml:space="preserve">ACE2 </w:t>
      </w:r>
      <w:r w:rsidR="00176449">
        <w:t xml:space="preserve">and </w:t>
      </w:r>
      <w:r w:rsidR="00176449" w:rsidRPr="00176449">
        <w:rPr>
          <w:i/>
        </w:rPr>
        <w:t>TMPRSS2</w:t>
      </w:r>
      <w:r w:rsidRPr="00716CE2">
        <w:t xml:space="preserve"> is highly reliable</w:t>
      </w:r>
      <w:r w:rsidR="00176449">
        <w:t>.</w:t>
      </w:r>
      <w:r w:rsidR="00484331" w:rsidRPr="00484331">
        <w:t xml:space="preserve"> </w:t>
      </w:r>
      <w:r w:rsidRPr="00716CE2">
        <w:t xml:space="preserve"> </w:t>
      </w:r>
      <w:r w:rsidRPr="00792654">
        <w:rPr>
          <w:i/>
          <w:iCs/>
        </w:rPr>
        <w:t>ACE2</w:t>
      </w:r>
      <w:r w:rsidRPr="00716CE2">
        <w:t xml:space="preserve"> is detected in cells of many tissues, including cornea, respiratory tract, heart, kidney, testis, along the digestive tract in the oesophagus, ileum, colon and in accessory digestive organs - liver and gallbladder. Some cells co-express both</w:t>
      </w:r>
      <w:r w:rsidRPr="00716CE2">
        <w:rPr>
          <w:i/>
        </w:rPr>
        <w:t xml:space="preserve"> </w:t>
      </w:r>
      <w:r w:rsidRPr="00716CE2">
        <w:rPr>
          <w:iCs/>
        </w:rPr>
        <w:t>ACE2</w:t>
      </w:r>
      <w:r w:rsidRPr="00716CE2">
        <w:t xml:space="preserve"> and </w:t>
      </w:r>
      <w:r w:rsidRPr="00716CE2">
        <w:rPr>
          <w:iCs/>
        </w:rPr>
        <w:t>TMPRSS2</w:t>
      </w:r>
      <w:r w:rsidRPr="00716CE2">
        <w:t xml:space="preserve"> such as cells of the cornea </w:t>
      </w:r>
      <w:r w:rsidR="00792654">
        <w:t xml:space="preserve">and of the </w:t>
      </w:r>
      <w:r w:rsidRPr="00716CE2">
        <w:t xml:space="preserve">airways.  Interestingly, </w:t>
      </w:r>
      <w:r w:rsidRPr="00716CE2">
        <w:rPr>
          <w:i/>
        </w:rPr>
        <w:t>TMPRSS2</w:t>
      </w:r>
      <w:r w:rsidRPr="00716CE2">
        <w:t xml:space="preserve"> expression shows a broader distribution suggesting that </w:t>
      </w:r>
      <w:r w:rsidRPr="00716CE2">
        <w:rPr>
          <w:iCs/>
        </w:rPr>
        <w:t>ACE2</w:t>
      </w:r>
      <w:r w:rsidRPr="00716CE2">
        <w:t xml:space="preserve"> may be a limiting factor </w:t>
      </w:r>
      <w:r w:rsidRPr="00716CE2">
        <w:lastRenderedPageBreak/>
        <w:t xml:space="preserve">for viral entry </w:t>
      </w:r>
      <w:r w:rsidR="00484331" w:rsidRPr="00484331">
        <w:fldChar w:fldCharType="begin">
          <w:fldData xml:space="preserve">PEVuZE5vdGU+PENpdGU+PEF1dGhvcj5TdW5nbmFrPC9BdXRob3I+PFllYXI+MjAyMDwvWWVhcj48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</w:fldData>
        </w:fldChar>
      </w:r>
      <w:r w:rsidR="000D7229">
        <w:instrText xml:space="preserve"> ADDIN EN.CITE </w:instrText>
      </w:r>
      <w:r w:rsidR="000D7229">
        <w:fldChar w:fldCharType="begin">
          <w:fldData xml:space="preserve">PEVuZE5vdGU+PENpdGU+PEF1dGhvcj5TdW5nbmFrPC9BdXRob3I+PFllYXI+MjAyMDwvWWVhcj48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</w:fldData>
        </w:fldChar>
      </w:r>
      <w:r w:rsidR="000D7229">
        <w:instrText xml:space="preserve"> ADDIN EN.CITE.DATA </w:instrText>
      </w:r>
      <w:r w:rsidR="000D7229">
        <w:fldChar w:fldCharType="end"/>
      </w:r>
      <w:r w:rsidR="00484331" w:rsidRPr="00484331">
        <w:fldChar w:fldCharType="separate"/>
      </w:r>
      <w:r w:rsidR="000D7229">
        <w:rPr>
          <w:noProof/>
        </w:rPr>
        <w:t>[38]</w:t>
      </w:r>
      <w:r w:rsidR="00484331" w:rsidRPr="00484331">
        <w:fldChar w:fldCharType="end"/>
      </w:r>
      <w:r w:rsidRPr="00716CE2">
        <w:t xml:space="preserve">. </w:t>
      </w:r>
      <w:r w:rsidR="00D92165">
        <w:t xml:space="preserve">Specifically, co-expression </w:t>
      </w:r>
      <w:r w:rsidR="00484331">
        <w:t xml:space="preserve">of </w:t>
      </w:r>
      <w:r w:rsidRPr="00D92165">
        <w:rPr>
          <w:i/>
          <w:iCs/>
        </w:rPr>
        <w:t>ACE2/TMPRSS2</w:t>
      </w:r>
      <w:r w:rsidRPr="00716CE2">
        <w:t xml:space="preserve"> in nasal goblet and ciliated cells implicate</w:t>
      </w:r>
      <w:r w:rsidR="00484331">
        <w:t>s</w:t>
      </w:r>
      <w:r w:rsidRPr="00716CE2">
        <w:t xml:space="preserve"> </w:t>
      </w:r>
      <w:r w:rsidR="00484331">
        <w:t xml:space="preserve">their </w:t>
      </w:r>
      <w:r w:rsidRPr="00716CE2">
        <w:t xml:space="preserve">potential </w:t>
      </w:r>
      <w:r w:rsidR="00484331">
        <w:t xml:space="preserve">importance as </w:t>
      </w:r>
      <w:r w:rsidRPr="00716CE2">
        <w:t xml:space="preserve">entry sites and reservoirs for </w:t>
      </w:r>
      <w:r w:rsidR="00484331">
        <w:t>SARS-CoV-2</w:t>
      </w:r>
      <w:r w:rsidRPr="00716CE2">
        <w:t xml:space="preserve">. Notably, although gene expression data clearly show nasal </w:t>
      </w:r>
      <w:r w:rsidRPr="00D92165">
        <w:rPr>
          <w:i/>
          <w:iCs/>
        </w:rPr>
        <w:t>ACE2</w:t>
      </w:r>
      <w:r w:rsidRPr="00716CE2">
        <w:t xml:space="preserve"> mRNA expression, </w:t>
      </w:r>
      <w:r w:rsidR="007412A7">
        <w:t>detection</w:t>
      </w:r>
      <w:r w:rsidRPr="00716CE2">
        <w:t xml:space="preserve"> </w:t>
      </w:r>
      <w:r w:rsidR="007412A7">
        <w:t xml:space="preserve">of </w:t>
      </w:r>
      <w:r w:rsidRPr="00716CE2">
        <w:t>its protein is</w:t>
      </w:r>
      <w:r w:rsidR="00484331">
        <w:t xml:space="preserve"> less</w:t>
      </w:r>
      <w:r w:rsidRPr="00716CE2">
        <w:t xml:space="preserve"> clear</w:t>
      </w:r>
      <w:r w:rsidR="00484331">
        <w:t xml:space="preserve"> </w:t>
      </w:r>
      <w:r w:rsidR="00484331" w:rsidRPr="001F3FFE">
        <w:fldChar w:fldCharType="begin">
          <w:fldData xml:space="preserve">PEVuZE5vdGU+PENpdGU+PEF1dGhvcj5TdW5nbmFrPC9BdXRob3I+PFllYXI+MjAyMDwvWWVhcj48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1ODc2PC9wYWdlcz48dm9sdW1lPjc8L3ZvbHVtZT48bnVtYmVyPjQ8L251bWJlcj48ZWRp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</w:fldData>
        </w:fldChar>
      </w:r>
      <w:r w:rsidR="00FB1593">
        <w:instrText xml:space="preserve"> ADDIN EN.CITE </w:instrText>
      </w:r>
      <w:r w:rsidR="00FB1593">
        <w:fldChar w:fldCharType="begin">
          <w:fldData xml:space="preserve">PEVuZE5vdGU+PENpdGU+PEF1dGhvcj5TdW5nbmFrPC9BdXRob3I+PFllYXI+MjAyMDwvWWVhcj48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1ODc2PC9wYWdlcz48dm9sdW1lPjc8L3ZvbHVtZT48bnVtYmVyPjQ8L251bWJlcj48ZWRp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</w:fldData>
        </w:fldChar>
      </w:r>
      <w:r w:rsidR="00FB1593">
        <w:instrText xml:space="preserve"> ADDIN EN.CITE.DATA </w:instrText>
      </w:r>
      <w:r w:rsidR="00FB1593">
        <w:fldChar w:fldCharType="end"/>
      </w:r>
      <w:r w:rsidR="00484331" w:rsidRPr="001F3FFE">
        <w:fldChar w:fldCharType="separate"/>
      </w:r>
      <w:r w:rsidR="00FB1593">
        <w:rPr>
          <w:noProof/>
        </w:rPr>
        <w:t>[38, 36, 39]</w:t>
      </w:r>
      <w:r w:rsidR="00484331" w:rsidRPr="001F3FFE">
        <w:fldChar w:fldCharType="end"/>
      </w:r>
      <w:r w:rsidR="00484331" w:rsidRPr="001F3FFE">
        <w:t>.</w:t>
      </w:r>
      <w:r w:rsidRPr="00716CE2">
        <w:t xml:space="preserve">  The co-expression in conjunctival cells could also imply a putative spread through the nasolacrimal duct and it explains ocular symptoms observed in some C</w:t>
      </w:r>
      <w:r w:rsidR="001F3FFE">
        <w:t>ovid</w:t>
      </w:r>
      <w:r w:rsidRPr="00716CE2">
        <w:t>-19 patients</w:t>
      </w:r>
      <w:r w:rsidR="008877A6">
        <w:t xml:space="preserve"> </w:t>
      </w:r>
      <w:r w:rsidR="008877A6">
        <w:fldChar w:fldCharType="begin"/>
      </w:r>
      <w:r w:rsidR="000D7229">
        <w:instrText xml:space="preserve"> ADDIN EN.CITE &lt;EndNote&gt;&lt;Cite&gt;&lt;Author&gt;Hong&lt;/Author&gt;&lt;Year&gt;2020&lt;/Year&gt;&lt;RecNum&gt;67&lt;/RecNum&gt;&lt;DisplayText&gt;[40]&lt;/DisplayText&gt;&lt;record&gt;&lt;rec-number&gt;67&lt;/rec-number&gt;&lt;foreign-keys&gt;&lt;key app="EN" db-id="za0pwvr0m5tfsreexf3xrdxhrstrrdf5vdwe" timestamp="1601890995"&gt;67&lt;/key&gt;&lt;/foreign-keys&gt;&lt;ref-type name="Journal Article"&gt;17&lt;/ref-type&gt;&lt;contributors&gt;&lt;authors&gt;&lt;author&gt;Hong, Nan&lt;/author&gt;&lt;author&gt;Yu, Wangshu&lt;/author&gt;&lt;author&gt;Xia, Jianhua&lt;/author&gt;&lt;author&gt;Shen, Ye&lt;/author&gt;&lt;author&gt;Yap, Maurice&lt;/author&gt;&lt;author&gt;Han, Wei&lt;/author&gt;&lt;/authors&gt;&lt;/contributors&gt;&lt;titles&gt;&lt;title&gt;Evaluation of ocular symptoms and tropism of SARS-CoV-2 in patients confirmed with COVID-19&lt;/title&gt;&lt;secondary-title&gt;Acta Ophthalmologica&lt;/secondary-title&gt;&lt;/titles&gt;&lt;periodical&gt;&lt;full-title&gt;Acta Ophthalmologica&lt;/full-title&gt;&lt;/periodical&gt;&lt;pages&gt;e649-e655&lt;/pages&gt;&lt;volume&gt;98&lt;/volume&gt;&lt;number&gt;5&lt;/number&gt;&lt;dates&gt;&lt;year&gt;2020&lt;/year&gt;&lt;/dates&gt;&lt;isbn&gt;1755-375X&lt;/isbn&gt;&lt;urls&gt;&lt;related-urls&gt;&lt;url&gt;https://onlinelibrary.wiley.com/doi/abs/10.1111/aos.14445&lt;/url&gt;&lt;/related-urls&gt;&lt;/urls&gt;&lt;electronic-resource-num&gt;10.1111/aos.14445&lt;/electronic-resource-num&gt;&lt;/record&gt;&lt;/Cite&gt;&lt;/EndNote&gt;</w:instrText>
      </w:r>
      <w:r w:rsidR="008877A6">
        <w:fldChar w:fldCharType="separate"/>
      </w:r>
      <w:r w:rsidR="000D7229">
        <w:rPr>
          <w:noProof/>
        </w:rPr>
        <w:t>[40]</w:t>
      </w:r>
      <w:r w:rsidR="008877A6">
        <w:fldChar w:fldCharType="end"/>
      </w:r>
      <w:r w:rsidR="008877A6">
        <w:t xml:space="preserve">. </w:t>
      </w:r>
      <w:r w:rsidRPr="00716CE2">
        <w:t xml:space="preserve">The concomitant presence of </w:t>
      </w:r>
      <w:r w:rsidRPr="00EC7B5C">
        <w:rPr>
          <w:i/>
          <w:iCs/>
        </w:rPr>
        <w:t>ACE2</w:t>
      </w:r>
      <w:r w:rsidRPr="00716CE2">
        <w:rPr>
          <w:iCs/>
        </w:rPr>
        <w:t xml:space="preserve"> </w:t>
      </w:r>
      <w:r w:rsidRPr="00716CE2">
        <w:t xml:space="preserve">and </w:t>
      </w:r>
      <w:r w:rsidRPr="00EC7B5C">
        <w:rPr>
          <w:i/>
          <w:iCs/>
        </w:rPr>
        <w:t>TMPRSS2</w:t>
      </w:r>
      <w:r w:rsidRPr="00716CE2">
        <w:rPr>
          <w:iCs/>
        </w:rPr>
        <w:t xml:space="preserve"> </w:t>
      </w:r>
      <w:r w:rsidRPr="00716CE2">
        <w:t xml:space="preserve">transcripts in cells of the oesophagus, ileum and colon could explain viral </w:t>
      </w:r>
      <w:proofErr w:type="spellStart"/>
      <w:r w:rsidRPr="00716CE2">
        <w:t>fecal</w:t>
      </w:r>
      <w:proofErr w:type="spellEnd"/>
      <w:r w:rsidRPr="00716CE2">
        <w:t xml:space="preserve"> shedding previously reported </w:t>
      </w:r>
      <w:r w:rsidR="001F3FFE">
        <w:fldChar w:fldCharType="begin">
          <w:fldData xml:space="preserve">PEVuZE5vdGU+PENpdGU+PEF1dGhvcj5YdTwvQXV0aG9yPjxZZWFyPjIwMjA8L1llYXI+PFJlY051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TAyLTUwNTwvcGFnZXM+PHZvbHVtZT4yNjwvdm9sdW1lPjxudW1i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</w:fldData>
        </w:fldChar>
      </w:r>
      <w:r w:rsidR="000D7229">
        <w:instrText xml:space="preserve"> ADDIN EN.CITE </w:instrText>
      </w:r>
      <w:r w:rsidR="000D7229">
        <w:fldChar w:fldCharType="begin">
          <w:fldData xml:space="preserve">PEVuZE5vdGU+PENpdGU+PEF1dGhvcj5YdTwvQXV0aG9yPjxZZWFyPjIwMjA8L1llYXI+PFJlY051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TAyLTUwNTwvcGFnZXM+PHZvbHVtZT4yNjwvdm9sdW1lPjxudW1i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</w:fldData>
        </w:fldChar>
      </w:r>
      <w:r w:rsidR="000D7229">
        <w:instrText xml:space="preserve"> ADDIN EN.CITE.DATA </w:instrText>
      </w:r>
      <w:r w:rsidR="000D7229">
        <w:fldChar w:fldCharType="end"/>
      </w:r>
      <w:r w:rsidR="001F3FFE">
        <w:fldChar w:fldCharType="separate"/>
      </w:r>
      <w:r w:rsidR="000D7229">
        <w:rPr>
          <w:noProof/>
        </w:rPr>
        <w:t>[41]</w:t>
      </w:r>
      <w:r w:rsidR="001F3FFE">
        <w:fldChar w:fldCharType="end"/>
      </w:r>
      <w:r w:rsidRPr="00716CE2">
        <w:t xml:space="preserve"> and suggests a potential </w:t>
      </w:r>
      <w:proofErr w:type="spellStart"/>
      <w:r w:rsidRPr="00716CE2">
        <w:t>fecal</w:t>
      </w:r>
      <w:proofErr w:type="spellEnd"/>
      <w:r w:rsidRPr="00716CE2">
        <w:t>–oral transmission</w:t>
      </w:r>
      <w:r w:rsidR="001F3FFE">
        <w:t xml:space="preserve"> of SARS-CoV-2,</w:t>
      </w:r>
      <w:r w:rsidRPr="00716CE2">
        <w:t xml:space="preserve"> which so far does not have other support. </w:t>
      </w:r>
    </w:p>
    <w:p w14:paraId="4A8EF698" w14:textId="77777777" w:rsidR="00450366" w:rsidRPr="00450366" w:rsidRDefault="00450366" w:rsidP="00E32ABC">
      <w:pPr>
        <w:spacing w:line="276" w:lineRule="auto"/>
        <w:jc w:val="both"/>
        <w:rPr>
          <w:b/>
          <w:bCs/>
          <w:i/>
          <w:iCs/>
          <w:lang w:val="en-US"/>
        </w:rPr>
      </w:pPr>
      <w:r w:rsidRPr="00450366">
        <w:rPr>
          <w:b/>
          <w:bCs/>
          <w:i/>
          <w:iCs/>
          <w:lang w:val="en-US"/>
        </w:rPr>
        <w:t xml:space="preserve">SARS-CoV-2 </w:t>
      </w:r>
      <w:r w:rsidR="00627F99">
        <w:rPr>
          <w:b/>
          <w:bCs/>
          <w:i/>
          <w:iCs/>
          <w:lang w:val="en-US"/>
        </w:rPr>
        <w:t>spike ORF</w:t>
      </w:r>
      <w:r w:rsidRPr="00450366">
        <w:rPr>
          <w:b/>
          <w:bCs/>
          <w:i/>
          <w:iCs/>
          <w:lang w:val="en-US"/>
        </w:rPr>
        <w:t xml:space="preserve"> contains a unique insertion encoding a </w:t>
      </w:r>
      <w:proofErr w:type="spellStart"/>
      <w:r w:rsidRPr="00450366">
        <w:rPr>
          <w:b/>
          <w:bCs/>
          <w:i/>
          <w:iCs/>
          <w:lang w:val="en-US"/>
        </w:rPr>
        <w:t>furin</w:t>
      </w:r>
      <w:proofErr w:type="spellEnd"/>
      <w:r w:rsidRPr="00450366">
        <w:rPr>
          <w:b/>
          <w:bCs/>
          <w:i/>
          <w:iCs/>
          <w:lang w:val="en-US"/>
        </w:rPr>
        <w:t xml:space="preserve"> cleavage site</w:t>
      </w:r>
    </w:p>
    <w:p w14:paraId="6996FDEE" w14:textId="7C9C534F" w:rsidR="00D43BD7" w:rsidRDefault="007B2B93" w:rsidP="0080086D">
      <w:pPr>
        <w:spacing w:line="276" w:lineRule="auto"/>
        <w:jc w:val="both"/>
        <w:rPr>
          <w:lang w:val="en-US"/>
        </w:rPr>
      </w:pPr>
      <w:r>
        <w:t>After</w:t>
      </w:r>
      <w:r w:rsidRPr="007B2B93">
        <w:t xml:space="preserve"> receptor interaction</w:t>
      </w:r>
      <w:r>
        <w:t xml:space="preserve"> through the </w:t>
      </w:r>
      <w:r w:rsidR="0023499F">
        <w:t>S</w:t>
      </w:r>
      <w:r>
        <w:t xml:space="preserve"> glycoprotein</w:t>
      </w:r>
      <w:r w:rsidRPr="007B2B93">
        <w:t xml:space="preserve">, </w:t>
      </w:r>
      <w:proofErr w:type="spellStart"/>
      <w:r w:rsidR="005A6F2D">
        <w:t>CoVs</w:t>
      </w:r>
      <w:proofErr w:type="spellEnd"/>
      <w:r w:rsidRPr="007B2B93">
        <w:t xml:space="preserve"> utilize diverse host</w:t>
      </w:r>
      <w:r>
        <w:t xml:space="preserve"> cell</w:t>
      </w:r>
      <w:r w:rsidRPr="007B2B93">
        <w:t xml:space="preserve"> proteases for cleavage activation of virus-host cell membrane fusion and subsequent genome delivery. </w:t>
      </w:r>
      <w:r w:rsidR="00450366">
        <w:rPr>
          <w:lang w:val="en-US"/>
        </w:rPr>
        <w:t>Inspection of the SARS-CoV-2 genome reveals</w:t>
      </w:r>
      <w:r w:rsidR="00E32ABC" w:rsidRPr="00E32ABC">
        <w:rPr>
          <w:lang w:val="en-US"/>
        </w:rPr>
        <w:t xml:space="preserve"> th</w:t>
      </w:r>
      <w:r w:rsidR="00450366">
        <w:rPr>
          <w:lang w:val="en-US"/>
        </w:rPr>
        <w:t>e presence of</w:t>
      </w:r>
      <w:r w:rsidR="00E32ABC" w:rsidRPr="00E32ABC">
        <w:rPr>
          <w:lang w:val="en-US"/>
        </w:rPr>
        <w:t xml:space="preserve"> a </w:t>
      </w:r>
      <w:proofErr w:type="spellStart"/>
      <w:r w:rsidR="00E32ABC" w:rsidRPr="00E32ABC">
        <w:rPr>
          <w:lang w:val="en-US"/>
        </w:rPr>
        <w:t>furin</w:t>
      </w:r>
      <w:proofErr w:type="spellEnd"/>
      <w:r w:rsidR="00E32ABC" w:rsidRPr="00E32ABC">
        <w:rPr>
          <w:lang w:val="en-US"/>
        </w:rPr>
        <w:t xml:space="preserve">-cleavage site at the S1/S2 junction of the </w:t>
      </w:r>
      <w:r w:rsidR="00032170">
        <w:rPr>
          <w:lang w:val="en-US"/>
        </w:rPr>
        <w:t>S</w:t>
      </w:r>
      <w:r w:rsidR="00E32ABC" w:rsidRPr="00E32ABC">
        <w:rPr>
          <w:lang w:val="en-US"/>
        </w:rPr>
        <w:t xml:space="preserve"> protein </w:t>
      </w:r>
      <w:r w:rsidR="00450366">
        <w:rPr>
          <w:lang w:val="en-US"/>
        </w:rPr>
        <w:t xml:space="preserve">that </w:t>
      </w:r>
      <w:r w:rsidR="00E32ABC" w:rsidRPr="00E32ABC">
        <w:rPr>
          <w:lang w:val="en-US"/>
        </w:rPr>
        <w:t>is not found in other beta-</w:t>
      </w:r>
      <w:proofErr w:type="spellStart"/>
      <w:r w:rsidR="005A6F2D">
        <w:rPr>
          <w:lang w:val="en-US"/>
        </w:rPr>
        <w:t>CoVs</w:t>
      </w:r>
      <w:proofErr w:type="spellEnd"/>
      <w:r w:rsidR="00EB732F">
        <w:rPr>
          <w:lang w:val="en-US"/>
        </w:rPr>
        <w:t xml:space="preserve"> of any species</w:t>
      </w:r>
      <w:r w:rsidR="00E32ABC" w:rsidRPr="00E32ABC">
        <w:rPr>
          <w:lang w:val="en-US"/>
        </w:rPr>
        <w:t xml:space="preserve">. </w:t>
      </w:r>
      <w:r w:rsidR="00450366">
        <w:rPr>
          <w:lang w:val="en-US"/>
        </w:rPr>
        <w:t>This is achieved by a 12</w:t>
      </w:r>
      <w:r w:rsidR="008879C7">
        <w:rPr>
          <w:lang w:val="en-US"/>
        </w:rPr>
        <w:t>-</w:t>
      </w:r>
      <w:r w:rsidR="00450366">
        <w:rPr>
          <w:lang w:val="en-US"/>
        </w:rPr>
        <w:t>base insertion (</w:t>
      </w:r>
      <w:proofErr w:type="spellStart"/>
      <w:r w:rsidR="00450366">
        <w:rPr>
          <w:lang w:val="en-US"/>
        </w:rPr>
        <w:t>cctcggcgggca</w:t>
      </w:r>
      <w:proofErr w:type="spellEnd"/>
      <w:r w:rsidR="00450366">
        <w:rPr>
          <w:lang w:val="en-US"/>
        </w:rPr>
        <w:t>) encoding PRRA</w:t>
      </w:r>
      <w:r w:rsidR="00051F35">
        <w:rPr>
          <w:lang w:val="en-US"/>
        </w:rPr>
        <w:t xml:space="preserve"> amino acids</w:t>
      </w:r>
      <w:r w:rsidR="0023499F">
        <w:rPr>
          <w:lang w:val="en-US"/>
        </w:rPr>
        <w:t xml:space="preserve"> (</w:t>
      </w:r>
      <w:r w:rsidR="0023499F" w:rsidRPr="0023499F">
        <w:rPr>
          <w:b/>
          <w:bCs/>
          <w:lang w:val="en-US"/>
        </w:rPr>
        <w:t xml:space="preserve">Figure </w:t>
      </w:r>
      <w:r w:rsidR="0023499F">
        <w:rPr>
          <w:b/>
          <w:bCs/>
          <w:lang w:val="en-US"/>
        </w:rPr>
        <w:t>2</w:t>
      </w:r>
      <w:r w:rsidR="0023499F" w:rsidRPr="0023499F">
        <w:rPr>
          <w:b/>
          <w:bCs/>
          <w:lang w:val="en-US"/>
        </w:rPr>
        <w:t>D</w:t>
      </w:r>
      <w:r w:rsidR="0023499F">
        <w:rPr>
          <w:lang w:val="en-US"/>
        </w:rPr>
        <w:t>)</w:t>
      </w:r>
      <w:r w:rsidR="00450366">
        <w:rPr>
          <w:lang w:val="en-US"/>
        </w:rPr>
        <w:t xml:space="preserve">. </w:t>
      </w:r>
      <w:r w:rsidR="00E32ABC" w:rsidRPr="00E32ABC">
        <w:rPr>
          <w:lang w:val="en-US"/>
        </w:rPr>
        <w:t xml:space="preserve">Protease cleavage of the </w:t>
      </w:r>
      <w:r w:rsidR="00032170">
        <w:rPr>
          <w:lang w:val="en-US"/>
        </w:rPr>
        <w:t>S</w:t>
      </w:r>
      <w:r w:rsidR="00E32ABC" w:rsidRPr="00E32ABC">
        <w:rPr>
          <w:lang w:val="en-US"/>
        </w:rPr>
        <w:t xml:space="preserve"> protein is necessary for initiating host cell invasion after ACE2 attachment</w:t>
      </w:r>
      <w:r w:rsidR="00402305">
        <w:rPr>
          <w:lang w:val="en-US"/>
        </w:rPr>
        <w:t xml:space="preserve"> and </w:t>
      </w:r>
      <w:r w:rsidR="00402305" w:rsidRPr="008877A6">
        <w:rPr>
          <w:lang w:val="en-US"/>
        </w:rPr>
        <w:t xml:space="preserve">is usually achieved by the S2’ cleavage site </w:t>
      </w:r>
      <w:r w:rsidR="00051F35" w:rsidRPr="008877A6">
        <w:rPr>
          <w:lang w:val="en-US"/>
        </w:rPr>
        <w:t>that is</w:t>
      </w:r>
      <w:r w:rsidR="00402305" w:rsidRPr="008877A6">
        <w:rPr>
          <w:lang w:val="en-US"/>
        </w:rPr>
        <w:t xml:space="preserve"> catalyzed by </w:t>
      </w:r>
      <w:r w:rsidR="008877A6">
        <w:rPr>
          <w:lang w:val="en-US"/>
        </w:rPr>
        <w:t xml:space="preserve">the </w:t>
      </w:r>
      <w:r w:rsidR="00051F35" w:rsidRPr="008877A6">
        <w:rPr>
          <w:lang w:val="en-US"/>
        </w:rPr>
        <w:t>host</w:t>
      </w:r>
      <w:r w:rsidR="00852C36" w:rsidRPr="008877A6">
        <w:rPr>
          <w:lang w:val="en-US"/>
        </w:rPr>
        <w:t xml:space="preserve"> cell</w:t>
      </w:r>
      <w:r w:rsidR="00051F35" w:rsidRPr="008877A6">
        <w:rPr>
          <w:lang w:val="en-US"/>
        </w:rPr>
        <w:t xml:space="preserve"> </w:t>
      </w:r>
      <w:r w:rsidR="00051F35" w:rsidRPr="008877A6">
        <w:t>serine protease TMPRSS</w:t>
      </w:r>
      <w:r w:rsidR="00852C36">
        <w:t xml:space="preserve"> </w:t>
      </w:r>
      <w:r w:rsidR="00852C36">
        <w:fldChar w:fldCharType="begin">
          <w:fldData xml:space="preserve">PEVuZE5vdGU+PENpdGU+PEF1dGhvcj5Ib2ZmbWFubjwvQXV0aG9yPjxZZWFyPjIwMjA8L1llYXI+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yNzEtMjgwLmU4PC9wYWdlcz48dm9sdW1lPjE4MTwv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</w:fldData>
        </w:fldChar>
      </w:r>
      <w:r w:rsidR="000D7229">
        <w:instrText xml:space="preserve"> ADDIN EN.CITE </w:instrText>
      </w:r>
      <w:r w:rsidR="000D7229">
        <w:fldChar w:fldCharType="begin">
          <w:fldData xml:space="preserve">PEVuZE5vdGU+PENpdGU+PEF1dGhvcj5Ib2ZmbWFubjwvQXV0aG9yPjxZZWFyPjIwMjA8L1llYXI+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yNzEtMjgwLmU4PC9wYWdlcz48dm9sdW1lPjE4MTwv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</w:fldData>
        </w:fldChar>
      </w:r>
      <w:r w:rsidR="000D7229">
        <w:instrText xml:space="preserve"> ADDIN EN.CITE.DATA </w:instrText>
      </w:r>
      <w:r w:rsidR="000D7229">
        <w:fldChar w:fldCharType="end"/>
      </w:r>
      <w:r w:rsidR="00852C36">
        <w:fldChar w:fldCharType="separate"/>
      </w:r>
      <w:r w:rsidR="000D7229">
        <w:rPr>
          <w:noProof/>
        </w:rPr>
        <w:t>[35]</w:t>
      </w:r>
      <w:r w:rsidR="00852C36">
        <w:fldChar w:fldCharType="end"/>
      </w:r>
      <w:r w:rsidR="00E32ABC" w:rsidRPr="00E32ABC">
        <w:rPr>
          <w:lang w:val="en-US"/>
        </w:rPr>
        <w:t xml:space="preserve">. </w:t>
      </w:r>
      <w:r w:rsidR="00051F35">
        <w:rPr>
          <w:lang w:val="en-US"/>
        </w:rPr>
        <w:t xml:space="preserve">Dual protease cleavage of SARS-CoV-2 spike would therefore provide a fusion and entry advantage over that of related human </w:t>
      </w:r>
      <w:proofErr w:type="spellStart"/>
      <w:r w:rsidR="005A6F2D">
        <w:rPr>
          <w:lang w:val="en-US"/>
        </w:rPr>
        <w:t>CoVs</w:t>
      </w:r>
      <w:proofErr w:type="spellEnd"/>
      <w:r w:rsidR="00051F35">
        <w:rPr>
          <w:lang w:val="en-US"/>
        </w:rPr>
        <w:t>, potentially</w:t>
      </w:r>
      <w:r w:rsidR="0023499F">
        <w:rPr>
          <w:lang w:val="en-US"/>
        </w:rPr>
        <w:t xml:space="preserve"> priming S for optimal conformation and entry receptor interaction that could</w:t>
      </w:r>
      <w:r w:rsidR="00051F35">
        <w:rPr>
          <w:lang w:val="en-US"/>
        </w:rPr>
        <w:t xml:space="preserve"> enhanc</w:t>
      </w:r>
      <w:r w:rsidR="0023499F">
        <w:rPr>
          <w:lang w:val="en-US"/>
        </w:rPr>
        <w:t>e</w:t>
      </w:r>
      <w:r w:rsidR="00051F35">
        <w:rPr>
          <w:lang w:val="en-US"/>
        </w:rPr>
        <w:t xml:space="preserve"> replication and transmission. This concept is not without precedent</w:t>
      </w:r>
      <w:r w:rsidR="00E32ABC" w:rsidRPr="00E32ABC">
        <w:rPr>
          <w:lang w:val="en-US"/>
        </w:rPr>
        <w:t xml:space="preserve">, </w:t>
      </w:r>
      <w:r w:rsidR="00377400">
        <w:rPr>
          <w:lang w:val="en-US"/>
        </w:rPr>
        <w:t xml:space="preserve">as </w:t>
      </w:r>
      <w:r w:rsidR="00E32ABC" w:rsidRPr="00E32ABC">
        <w:rPr>
          <w:lang w:val="en-US"/>
        </w:rPr>
        <w:t xml:space="preserve">manipulation of a porcine </w:t>
      </w:r>
      <w:r w:rsidR="00051F35">
        <w:rPr>
          <w:lang w:val="en-US"/>
        </w:rPr>
        <w:t>CoV</w:t>
      </w:r>
      <w:r w:rsidR="00E32ABC" w:rsidRPr="00E32ABC">
        <w:rPr>
          <w:lang w:val="en-US"/>
        </w:rPr>
        <w:t xml:space="preserve"> enabled researchers to alter the trypsin-dependent protease cleavage site to be activated instead by </w:t>
      </w:r>
      <w:proofErr w:type="spellStart"/>
      <w:r w:rsidR="00E32ABC" w:rsidRPr="00E32ABC">
        <w:rPr>
          <w:lang w:val="en-US"/>
        </w:rPr>
        <w:t>furin</w:t>
      </w:r>
      <w:proofErr w:type="spellEnd"/>
      <w:r w:rsidR="00E32ABC" w:rsidRPr="00E32ABC">
        <w:rPr>
          <w:lang w:val="en-US"/>
        </w:rPr>
        <w:t>, which enhanced infectivity of target cells</w:t>
      </w:r>
      <w:r w:rsidR="00DA383D">
        <w:rPr>
          <w:lang w:val="en-US"/>
        </w:rPr>
        <w:t xml:space="preserve"> </w:t>
      </w:r>
      <w:r w:rsidR="00DA383D">
        <w:rPr>
          <w:lang w:val="en-US"/>
        </w:rPr>
        <w:fldChar w:fldCharType="begin">
          <w:fldData xml:space="preserve">PEVuZE5vdGU+PENpdGU+PEF1dGhvcj5MaTwvQXV0aG9yPjxZZWFyPjIwMTU8L1llYXI+PFJlY051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ODA3Ny04MTwvcGFn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</w:fldData>
        </w:fldChar>
      </w:r>
      <w:r w:rsidR="000D7229">
        <w:rPr>
          <w:lang w:val="en-US"/>
        </w:rPr>
        <w:instrText xml:space="preserve"> ADDIN EN.CITE </w:instrText>
      </w:r>
      <w:r w:rsidR="000D7229">
        <w:rPr>
          <w:lang w:val="en-US"/>
        </w:rPr>
        <w:fldChar w:fldCharType="begin">
          <w:fldData xml:space="preserve">PEVuZE5vdGU+PENpdGU+PEF1dGhvcj5MaTwvQXV0aG9yPjxZZWFyPjIwMTU8L1llYXI+PFJlY051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ODA3Ny04MTwvcGFn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</w:fldData>
        </w:fldChar>
      </w:r>
      <w:r w:rsidR="000D7229">
        <w:rPr>
          <w:lang w:val="en-US"/>
        </w:rPr>
        <w:instrText xml:space="preserve"> ADDIN EN.CITE.DATA </w:instrText>
      </w:r>
      <w:r w:rsidR="000D7229">
        <w:rPr>
          <w:lang w:val="en-US"/>
        </w:rPr>
      </w:r>
      <w:r w:rsidR="000D7229">
        <w:rPr>
          <w:lang w:val="en-US"/>
        </w:rPr>
        <w:fldChar w:fldCharType="end"/>
      </w:r>
      <w:r w:rsidR="00DA383D">
        <w:rPr>
          <w:lang w:val="en-US"/>
        </w:rPr>
      </w:r>
      <w:r w:rsidR="00DA383D">
        <w:rPr>
          <w:lang w:val="en-US"/>
        </w:rPr>
        <w:fldChar w:fldCharType="separate"/>
      </w:r>
      <w:r w:rsidR="000D7229">
        <w:rPr>
          <w:noProof/>
          <w:lang w:val="en-US"/>
        </w:rPr>
        <w:t>[42]</w:t>
      </w:r>
      <w:r w:rsidR="00DA383D">
        <w:rPr>
          <w:lang w:val="en-US"/>
        </w:rPr>
        <w:fldChar w:fldCharType="end"/>
      </w:r>
      <w:r w:rsidR="00E32ABC" w:rsidRPr="00E32ABC">
        <w:rPr>
          <w:lang w:val="en-US"/>
        </w:rPr>
        <w:t xml:space="preserve">. Although this suggests </w:t>
      </w:r>
      <w:proofErr w:type="spellStart"/>
      <w:r w:rsidR="00E32ABC" w:rsidRPr="00E32ABC">
        <w:rPr>
          <w:lang w:val="en-US"/>
        </w:rPr>
        <w:t>furin</w:t>
      </w:r>
      <w:proofErr w:type="spellEnd"/>
      <w:r w:rsidR="00E32ABC" w:rsidRPr="00E32ABC">
        <w:rPr>
          <w:lang w:val="en-US"/>
        </w:rPr>
        <w:t>-cleavage can be synthetically engineered, a separate study of proteolytic cleavage in the MERS</w:t>
      </w:r>
      <w:r w:rsidR="00402305">
        <w:rPr>
          <w:lang w:val="en-US"/>
        </w:rPr>
        <w:t>-CoV</w:t>
      </w:r>
      <w:r w:rsidR="00E32ABC" w:rsidRPr="00E32ABC">
        <w:rPr>
          <w:lang w:val="en-US"/>
        </w:rPr>
        <w:t xml:space="preserve"> spike protein emphasizes that MERS</w:t>
      </w:r>
      <w:r w:rsidR="00402305">
        <w:rPr>
          <w:lang w:val="en-US"/>
        </w:rPr>
        <w:t>-CoV</w:t>
      </w:r>
      <w:r w:rsidR="00E32ABC" w:rsidRPr="00E32ABC">
        <w:rPr>
          <w:lang w:val="en-US"/>
        </w:rPr>
        <w:t xml:space="preserve"> is capable of adapting to various conditions and cleavage can be activated by either trypsin or </w:t>
      </w:r>
      <w:proofErr w:type="spellStart"/>
      <w:r w:rsidR="00E32ABC" w:rsidRPr="00E32ABC">
        <w:rPr>
          <w:lang w:val="en-US"/>
        </w:rPr>
        <w:t>furin</w:t>
      </w:r>
      <w:proofErr w:type="spellEnd"/>
      <w:r w:rsidR="00E32ABC" w:rsidRPr="00E32ABC">
        <w:rPr>
          <w:lang w:val="en-US"/>
        </w:rPr>
        <w:t xml:space="preserve"> proteases. </w:t>
      </w:r>
      <w:proofErr w:type="spellStart"/>
      <w:r w:rsidR="00E32ABC" w:rsidRPr="00E32ABC">
        <w:rPr>
          <w:lang w:val="en-US"/>
        </w:rPr>
        <w:t>Furin</w:t>
      </w:r>
      <w:proofErr w:type="spellEnd"/>
      <w:r w:rsidR="00E32ABC" w:rsidRPr="00E32ABC">
        <w:rPr>
          <w:lang w:val="en-US"/>
        </w:rPr>
        <w:t xml:space="preserve"> cleavage motifs were identified at S1/S2 and S2’ in MERS both by sequence alignment and a </w:t>
      </w:r>
      <w:proofErr w:type="spellStart"/>
      <w:r w:rsidR="00E32ABC" w:rsidRPr="00E32ABC">
        <w:rPr>
          <w:lang w:val="en-US"/>
        </w:rPr>
        <w:t>furin</w:t>
      </w:r>
      <w:proofErr w:type="spellEnd"/>
      <w:r w:rsidR="00E32ABC" w:rsidRPr="00E32ABC">
        <w:rPr>
          <w:lang w:val="en-US"/>
        </w:rPr>
        <w:t xml:space="preserve"> cleavage prediction algorithm</w:t>
      </w:r>
      <w:r w:rsidR="00DA383D">
        <w:rPr>
          <w:lang w:val="en-US"/>
        </w:rPr>
        <w:t xml:space="preserve"> </w:t>
      </w:r>
      <w:r w:rsidR="00DA383D">
        <w:rPr>
          <w:lang w:val="en-US"/>
        </w:rPr>
        <w:fldChar w:fldCharType="begin">
          <w:fldData xml:space="preserve">PEVuZE5vdGU+PENpdGU+PEF1dGhvcj5NaWxsZXQ8L0F1dGhvcj48WWVhcj4yMDE0PC9ZZWFyPjxS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TIxNC05PC9w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</w:fldData>
        </w:fldChar>
      </w:r>
      <w:r w:rsidR="000D7229">
        <w:rPr>
          <w:lang w:val="en-US"/>
        </w:rPr>
        <w:instrText xml:space="preserve"> ADDIN EN.CITE </w:instrText>
      </w:r>
      <w:r w:rsidR="000D7229">
        <w:rPr>
          <w:lang w:val="en-US"/>
        </w:rPr>
        <w:fldChar w:fldCharType="begin">
          <w:fldData xml:space="preserve">PEVuZE5vdGU+PENpdGU+PEF1dGhvcj5NaWxsZXQ8L0F1dGhvcj48WWVhcj4yMDE0PC9ZZWFyPjxS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TIxNC05PC9w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</w:fldData>
        </w:fldChar>
      </w:r>
      <w:r w:rsidR="000D7229">
        <w:rPr>
          <w:lang w:val="en-US"/>
        </w:rPr>
        <w:instrText xml:space="preserve"> ADDIN EN.CITE.DATA </w:instrText>
      </w:r>
      <w:r w:rsidR="000D7229">
        <w:rPr>
          <w:lang w:val="en-US"/>
        </w:rPr>
      </w:r>
      <w:r w:rsidR="000D7229">
        <w:rPr>
          <w:lang w:val="en-US"/>
        </w:rPr>
        <w:fldChar w:fldCharType="end"/>
      </w:r>
      <w:r w:rsidR="00DA383D">
        <w:rPr>
          <w:lang w:val="en-US"/>
        </w:rPr>
      </w:r>
      <w:r w:rsidR="00DA383D">
        <w:rPr>
          <w:lang w:val="en-US"/>
        </w:rPr>
        <w:fldChar w:fldCharType="separate"/>
      </w:r>
      <w:r w:rsidR="000D7229">
        <w:rPr>
          <w:noProof/>
          <w:lang w:val="en-US"/>
        </w:rPr>
        <w:t>[43]</w:t>
      </w:r>
      <w:r w:rsidR="00DA383D">
        <w:rPr>
          <w:lang w:val="en-US"/>
        </w:rPr>
        <w:fldChar w:fldCharType="end"/>
      </w:r>
      <w:r w:rsidR="00E32ABC" w:rsidRPr="00E32ABC">
        <w:rPr>
          <w:lang w:val="en-US"/>
        </w:rPr>
        <w:t xml:space="preserve">. This adaptability contradicts theories of genetic manipulation of the spike protein cleavage site as SARS-like </w:t>
      </w:r>
      <w:proofErr w:type="spellStart"/>
      <w:r w:rsidR="005A6F2D">
        <w:rPr>
          <w:lang w:val="en-US"/>
        </w:rPr>
        <w:t>CoVs</w:t>
      </w:r>
      <w:proofErr w:type="spellEnd"/>
      <w:r w:rsidR="00E32ABC" w:rsidRPr="00E32ABC">
        <w:rPr>
          <w:lang w:val="en-US"/>
        </w:rPr>
        <w:t xml:space="preserve"> may have already been readily capable of naturally switching to </w:t>
      </w:r>
      <w:proofErr w:type="spellStart"/>
      <w:r w:rsidR="00E32ABC" w:rsidRPr="00E32ABC">
        <w:rPr>
          <w:lang w:val="en-US"/>
        </w:rPr>
        <w:t>furin</w:t>
      </w:r>
      <w:proofErr w:type="spellEnd"/>
      <w:r w:rsidR="00E32ABC" w:rsidRPr="00E32ABC">
        <w:rPr>
          <w:lang w:val="en-US"/>
        </w:rPr>
        <w:t xml:space="preserve">-activated cleavage. </w:t>
      </w:r>
    </w:p>
    <w:p w14:paraId="6098960F" w14:textId="77777777" w:rsidR="00EB589A" w:rsidRPr="00F11DDD" w:rsidRDefault="00D43BD7" w:rsidP="00F11DDD">
      <w:pPr>
        <w:rPr>
          <w:b/>
          <w:bCs/>
          <w:i/>
          <w:iCs/>
        </w:rPr>
      </w:pPr>
      <w:r w:rsidRPr="00D43BD7">
        <w:rPr>
          <w:b/>
          <w:bCs/>
          <w:i/>
          <w:iCs/>
        </w:rPr>
        <w:t>Diagnosis of SARS-CoV-2 infection</w:t>
      </w:r>
    </w:p>
    <w:p w14:paraId="58C1AE4A" w14:textId="1BDDC8B0" w:rsidR="00EB589A" w:rsidRDefault="00156687" w:rsidP="00EB589A">
      <w:pPr>
        <w:jc w:val="both"/>
      </w:pPr>
      <w:r>
        <w:t>D</w:t>
      </w:r>
      <w:r w:rsidR="00EB589A">
        <w:t>etection of SARS-CoV-2 infection can be performed by two complementary methods</w:t>
      </w:r>
      <w:r>
        <w:t>;</w:t>
      </w:r>
      <w:r w:rsidR="00EB589A">
        <w:t xml:space="preserve"> </w:t>
      </w:r>
      <w:r>
        <w:t xml:space="preserve">1) </w:t>
      </w:r>
      <w:r w:rsidR="00EB589A">
        <w:t xml:space="preserve">detection of the virus itself (protein or RNA) in mostly upper respiratory tract samples or </w:t>
      </w:r>
      <w:r>
        <w:t xml:space="preserve">2) </w:t>
      </w:r>
      <w:r w:rsidR="00EB589A">
        <w:t xml:space="preserve">detection the immune response </w:t>
      </w:r>
      <w:r>
        <w:t>to</w:t>
      </w:r>
      <w:r w:rsidR="00EB589A">
        <w:t xml:space="preserve"> the virus, preferentially the IgM and/or IgG antibody responses. In the acute phase of the infection, due to the time required to induce the adaptive immune response, the serological methods have lower sensitivity. Therefore, after the first SARS-CoV-2 genome sequence (</w:t>
      </w:r>
      <w:r w:rsidR="00EB589A" w:rsidRPr="00102BCF">
        <w:t>Wuhan-Hu-1, GenBank accession number</w:t>
      </w:r>
      <w:r w:rsidR="00EB589A">
        <w:t xml:space="preserve"> </w:t>
      </w:r>
      <w:hyperlink r:id="rId11" w:history="1">
        <w:r w:rsidR="00EB589A" w:rsidRPr="00102BCF">
          <w:t>MN908947</w:t>
        </w:r>
      </w:hyperlink>
      <w:r w:rsidR="00EB589A">
        <w:t>)</w:t>
      </w:r>
      <w:r w:rsidR="001D5AE6">
        <w:t xml:space="preserve"> was made </w:t>
      </w:r>
      <w:r w:rsidR="00EB589A">
        <w:t>available in January 2020 (</w:t>
      </w:r>
      <w:r w:rsidR="00EB589A" w:rsidRPr="00300D2C">
        <w:t>https://virological.org/t/novel-2019-coronavirus-genome/319</w:t>
      </w:r>
      <w:r w:rsidR="00EB589A">
        <w:t xml:space="preserve">), a variety of molecular diagnostic tests have been developed to detect the viral genome. </w:t>
      </w:r>
      <w:r w:rsidRPr="001D5AE6">
        <w:t>RT-PCR is</w:t>
      </w:r>
      <w:r w:rsidR="001D5AE6">
        <w:t xml:space="preserve"> therefore</w:t>
      </w:r>
      <w:r w:rsidR="001D5AE6" w:rsidRPr="001D5AE6">
        <w:t xml:space="preserve"> routinely</w:t>
      </w:r>
      <w:r w:rsidRPr="001D5AE6">
        <w:t xml:space="preserve"> used to diagnose current infection by detecting parts of the SARS-CoV-2 RNA genome. Swabs are taken from the nose or throat, followed by extraction of RNA and downstream processing using commercially available reagents, eventually making use of specific primer-probe sets to quantitate </w:t>
      </w:r>
      <w:r w:rsidR="001D5AE6" w:rsidRPr="001D5AE6">
        <w:t xml:space="preserve">the </w:t>
      </w:r>
      <w:r w:rsidRPr="001D5AE6">
        <w:t xml:space="preserve">viral RNA </w:t>
      </w:r>
      <w:r w:rsidR="005A0775">
        <w:fldChar w:fldCharType="begin">
          <w:fldData xml:space="preserve">PEVuZE5vdGU+PENpdGU+PEF1dGhvcj52YW4gS2FzdGVyZW48L0F1dGhvcj48WWVhcj4yMDIwPC9Z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</w:fldData>
        </w:fldChar>
      </w:r>
      <w:r w:rsidR="000D7229">
        <w:instrText xml:space="preserve"> ADDIN EN.CITE </w:instrText>
      </w:r>
      <w:r w:rsidR="000D7229">
        <w:fldChar w:fldCharType="begin">
          <w:fldData xml:space="preserve">PEVuZE5vdGU+PENpdGU+PEF1dGhvcj52YW4gS2FzdGVyZW48L0F1dGhvcj48WWVhcj4yMDIwPC9Z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</w:fldData>
        </w:fldChar>
      </w:r>
      <w:r w:rsidR="000D7229">
        <w:instrText xml:space="preserve"> ADDIN EN.CITE.DATA </w:instrText>
      </w:r>
      <w:r w:rsidR="000D7229">
        <w:fldChar w:fldCharType="end"/>
      </w:r>
      <w:r w:rsidR="005A0775">
        <w:fldChar w:fldCharType="separate"/>
      </w:r>
      <w:r w:rsidR="000D7229">
        <w:rPr>
          <w:noProof/>
        </w:rPr>
        <w:t>[44, 45]</w:t>
      </w:r>
      <w:r w:rsidR="005A0775">
        <w:fldChar w:fldCharType="end"/>
      </w:r>
      <w:r>
        <w:t xml:space="preserve">. </w:t>
      </w:r>
      <w:r w:rsidR="00EB589A">
        <w:t xml:space="preserve">According to the FIND database which collects the descriptions of </w:t>
      </w:r>
      <w:r w:rsidR="00EB589A" w:rsidRPr="00755BDC">
        <w:t xml:space="preserve">commercially available or in development </w:t>
      </w:r>
      <w:r w:rsidR="00EB589A">
        <w:t xml:space="preserve">SARS-CoV-2 diagnostic assays, </w:t>
      </w:r>
      <w:r>
        <w:t>as of 29</w:t>
      </w:r>
      <w:r w:rsidRPr="00156687">
        <w:rPr>
          <w:vertAlign w:val="superscript"/>
        </w:rPr>
        <w:t>th</w:t>
      </w:r>
      <w:r>
        <w:t xml:space="preserve"> September 2020 </w:t>
      </w:r>
      <w:r w:rsidR="00EB589A">
        <w:t xml:space="preserve">there were 853 assays in the database with 377 </w:t>
      </w:r>
      <w:r>
        <w:t xml:space="preserve">described to </w:t>
      </w:r>
      <w:r w:rsidR="00EB589A">
        <w:t>target the SARS-CoV-2 genome (</w:t>
      </w:r>
      <w:hyperlink r:id="rId12" w:history="1">
        <w:r w:rsidR="00EB589A" w:rsidRPr="00E35BFC">
          <w:rPr>
            <w:rStyle w:val="Hyperlink"/>
          </w:rPr>
          <w:t>https://www.finddx.org/covid-19/pipeline/</w:t>
        </w:r>
      </w:hyperlink>
      <w:r w:rsidR="00EB589A">
        <w:t xml:space="preserve">). Besides the most commonly available PCR-based and quantitative PCR (qPCR)-based methods, other methods such as </w:t>
      </w:r>
      <w:r w:rsidR="00EB589A" w:rsidRPr="00727B55">
        <w:t>loop-med</w:t>
      </w:r>
      <w:r w:rsidR="00EB589A">
        <w:t>iated isothermal amplification (LAMP), t</w:t>
      </w:r>
      <w:r w:rsidR="00EB589A" w:rsidRPr="00727B55">
        <w:t>ranscription-</w:t>
      </w:r>
      <w:r w:rsidR="00EB589A">
        <w:t>m</w:t>
      </w:r>
      <w:r w:rsidR="00EB589A" w:rsidRPr="00727B55">
        <w:t>ediat</w:t>
      </w:r>
      <w:r w:rsidR="00EB589A">
        <w:t xml:space="preserve">ed amplification (TMA), </w:t>
      </w:r>
      <w:r w:rsidR="00CC0040">
        <w:t>c</w:t>
      </w:r>
      <w:r w:rsidR="00EB589A" w:rsidRPr="00DC5889">
        <w:t>lustere</w:t>
      </w:r>
      <w:r w:rsidR="00EB589A">
        <w:t xml:space="preserve">d </w:t>
      </w:r>
      <w:r w:rsidR="00CC0040">
        <w:t>r</w:t>
      </w:r>
      <w:r w:rsidR="00EB589A">
        <w:t xml:space="preserve">egularly </w:t>
      </w:r>
      <w:r w:rsidR="00CC0040">
        <w:t>i</w:t>
      </w:r>
      <w:r w:rsidR="00EB589A">
        <w:t xml:space="preserve">nterspaced </w:t>
      </w:r>
      <w:r w:rsidR="00CC0040">
        <w:t>s</w:t>
      </w:r>
      <w:r w:rsidR="00EB589A" w:rsidRPr="00DC5889">
        <w:t xml:space="preserve">hort </w:t>
      </w:r>
      <w:r w:rsidR="00CC0040">
        <w:t>p</w:t>
      </w:r>
      <w:r w:rsidR="00EB589A" w:rsidRPr="00DC5889">
        <w:t xml:space="preserve">alindromic </w:t>
      </w:r>
      <w:r w:rsidR="00CC0040">
        <w:t>r</w:t>
      </w:r>
      <w:r w:rsidR="00EB589A" w:rsidRPr="00DC5889">
        <w:t>epeats (CRISPR)</w:t>
      </w:r>
      <w:r w:rsidR="00EB589A">
        <w:t xml:space="preserve"> based assays, rolling circle amplification, microarray and metagenome sequencing are theoretically available</w:t>
      </w:r>
      <w:r w:rsidR="00D96385">
        <w:t xml:space="preserve"> </w:t>
      </w:r>
      <w:r w:rsidR="00D96385">
        <w:fldChar w:fldCharType="begin"/>
      </w:r>
      <w:r w:rsidR="000D7229">
        <w:instrText xml:space="preserve"> ADDIN EN.CITE &lt;EndNote&gt;&lt;Cite&gt;&lt;Author&gt;Carter&lt;/Author&gt;&lt;Year&gt;2020&lt;/Year&gt;&lt;RecNum&gt;31&lt;/RecNum&gt;&lt;DisplayText&gt;[46]&lt;/DisplayText&gt;&lt;record&gt;&lt;rec-number&gt;31&lt;/rec-number&gt;&lt;foreign-keys&gt;&lt;key app="EN" db-id="za0pwvr0m5tfsreexf3xrdxhrstrrdf5vdwe" timestamp="1601819589"&gt;31&lt;/key&gt;&lt;/foreign-keys&gt;&lt;ref-type name="Journal Article"&gt;17&lt;/ref-type&gt;&lt;contributors&gt;&lt;authors&gt;&lt;author&gt;Carter, L. J.&lt;/author&gt;&lt;author&gt;Garner, L. V.&lt;/author&gt;&lt;author&gt;Smoot, J. W.&lt;/author&gt;&lt;author&gt;Li, Y.&lt;/author&gt;&lt;author&gt;Zhou, Q.&lt;/author&gt;&lt;author&gt;Saveson, C. J.&lt;/author&gt;&lt;author&gt;Sasso, J. M.&lt;/author&gt;&lt;author&gt;Gregg, A. C.&lt;/author&gt;&lt;author&gt;Soares, D. J.&lt;/author&gt;&lt;author&gt;Beskid, T. R.&lt;/author&gt;&lt;author&gt;Jervey, S. R.&lt;/author&gt;&lt;author&gt;Liu, C.&lt;/author&gt;&lt;/authors&gt;&lt;/contributors&gt;&lt;auth-address&gt;CAS, a division of the American Chemical Society, Columbus, Ohio 43210, United States.&lt;/auth-address&gt;&lt;titles&gt;&lt;title&gt;Assay Techniques and Test Development for COVID-19 Diagnosis&lt;/title&gt;&lt;secondary-title&gt;ACS Cent Sci&lt;/secondary-title&gt;&lt;alt-title&gt;ACS central science&lt;/alt-title&gt;&lt;/titles&gt;&lt;periodical&gt;&lt;full-title&gt;ACS Cent Sci&lt;/full-title&gt;&lt;abbr-1&gt;ACS central science&lt;/abbr-1&gt;&lt;/periodical&gt;&lt;alt-periodical&gt;&lt;full-title&gt;ACS Cent Sci&lt;/full-title&gt;&lt;abbr-1&gt;ACS central science&lt;/abbr-1&gt;&lt;/alt-periodical&gt;&lt;pages&gt;591-605&lt;/pages&gt;&lt;volume&gt;6&lt;/volume&gt;&lt;number&gt;5&lt;/number&gt;&lt;edition&gt;2020/05/10&lt;/edition&gt;&lt;dates&gt;&lt;year&gt;2020&lt;/year&gt;&lt;pub-dates&gt;&lt;date&gt;May 27&lt;/date&gt;&lt;/pub-dates&gt;&lt;/dates&gt;&lt;isbn&gt;2374-7943 (Print)&amp;#xD;2374-7943&lt;/isbn&gt;&lt;accession-num&gt;32382657&lt;/accession-num&gt;&lt;urls&gt;&lt;/urls&gt;&lt;custom2&gt;PMC7197457&lt;/custom2&gt;&lt;electronic-resource-num&gt;10.1021/acscentsci.0c00501&lt;/electronic-resource-num&gt;&lt;remote-database-provider&gt;NLM&lt;/remote-database-provider&gt;&lt;language&gt;eng&lt;/language&gt;&lt;/record&gt;&lt;/Cite&gt;&lt;/EndNote&gt;</w:instrText>
      </w:r>
      <w:r w:rsidR="00D96385">
        <w:fldChar w:fldCharType="separate"/>
      </w:r>
      <w:r w:rsidR="000D7229">
        <w:rPr>
          <w:noProof/>
        </w:rPr>
        <w:t>[46]</w:t>
      </w:r>
      <w:r w:rsidR="00D96385">
        <w:fldChar w:fldCharType="end"/>
      </w:r>
      <w:r w:rsidR="00EB589A">
        <w:t xml:space="preserve">. Despite the availability of various detection methods, a review of 112 molecular detection assays showed that </w:t>
      </w:r>
      <w:r w:rsidR="00EB589A" w:rsidRPr="00DC5889">
        <w:t xml:space="preserve">90% </w:t>
      </w:r>
      <w:r w:rsidR="00EB589A">
        <w:t>are</w:t>
      </w:r>
      <w:r w:rsidR="00EB589A" w:rsidRPr="00DC5889">
        <w:t xml:space="preserve"> </w:t>
      </w:r>
      <w:r w:rsidR="00EB589A">
        <w:t>based</w:t>
      </w:r>
      <w:r w:rsidR="00EB589A" w:rsidRPr="00DC5889">
        <w:t xml:space="preserve"> </w:t>
      </w:r>
      <w:r w:rsidR="00EB589A">
        <w:t xml:space="preserve">on </w:t>
      </w:r>
      <w:r w:rsidR="00EB589A" w:rsidRPr="00DC5889">
        <w:t>PCR</w:t>
      </w:r>
      <w:r w:rsidR="00EB589A">
        <w:t xml:space="preserve">, 6% are based on </w:t>
      </w:r>
      <w:r w:rsidR="00EB589A">
        <w:lastRenderedPageBreak/>
        <w:t>isothermal ampliﬁ</w:t>
      </w:r>
      <w:r w:rsidR="00EB589A" w:rsidRPr="00DC5889">
        <w:t>cation technologies</w:t>
      </w:r>
      <w:r w:rsidR="00EB589A">
        <w:t xml:space="preserve"> (</w:t>
      </w:r>
      <w:r w:rsidR="000D72CC">
        <w:t>e.g.</w:t>
      </w:r>
      <w:r w:rsidR="00EB589A">
        <w:t xml:space="preserve"> LAMP</w:t>
      </w:r>
      <w:r w:rsidR="00D96385">
        <w:t xml:space="preserve"> and</w:t>
      </w:r>
      <w:r w:rsidR="00EB589A">
        <w:t xml:space="preserve"> TMA)</w:t>
      </w:r>
      <w:r w:rsidR="00EB589A" w:rsidRPr="00DC5889">
        <w:t xml:space="preserve">, 2% </w:t>
      </w:r>
      <w:r w:rsidR="00EB589A">
        <w:t>are based on hybridization technolo</w:t>
      </w:r>
      <w:r w:rsidR="00EB589A" w:rsidRPr="00DC5889">
        <w:t>gies, and 2% utilize CRISPR-based technologies</w:t>
      </w:r>
      <w:r>
        <w:t xml:space="preserve"> </w:t>
      </w:r>
      <w:r w:rsidR="00D96385">
        <w:fldChar w:fldCharType="begin"/>
      </w:r>
      <w:r w:rsidR="000D7229">
        <w:instrText xml:space="preserve"> ADDIN EN.CITE &lt;EndNote&gt;&lt;Cite&gt;&lt;Author&gt;Carter&lt;/Author&gt;&lt;Year&gt;2020&lt;/Year&gt;&lt;RecNum&gt;31&lt;/RecNum&gt;&lt;DisplayText&gt;[46]&lt;/DisplayText&gt;&lt;record&gt;&lt;rec-number&gt;31&lt;/rec-number&gt;&lt;foreign-keys&gt;&lt;key app="EN" db-id="za0pwvr0m5tfsreexf3xrdxhrstrrdf5vdwe" timestamp="1601819589"&gt;31&lt;/key&gt;&lt;/foreign-keys&gt;&lt;ref-type name="Journal Article"&gt;17&lt;/ref-type&gt;&lt;contributors&gt;&lt;authors&gt;&lt;author&gt;Carter, L. J.&lt;/author&gt;&lt;author&gt;Garner, L. V.&lt;/author&gt;&lt;author&gt;Smoot, J. W.&lt;/author&gt;&lt;author&gt;Li, Y.&lt;/author&gt;&lt;author&gt;Zhou, Q.&lt;/author&gt;&lt;author&gt;Saveson, C. J.&lt;/author&gt;&lt;author&gt;Sasso, J. M.&lt;/author&gt;&lt;author&gt;Gregg, A. C.&lt;/author&gt;&lt;author&gt;Soares, D. J.&lt;/author&gt;&lt;author&gt;Beskid, T. R.&lt;/author&gt;&lt;author&gt;Jervey, S. R.&lt;/author&gt;&lt;author&gt;Liu, C.&lt;/author&gt;&lt;/authors&gt;&lt;/contributors&gt;&lt;auth-address&gt;CAS, a division of the American Chemical Society, Columbus, Ohio 43210, United States.&lt;/auth-address&gt;&lt;titles&gt;&lt;title&gt;Assay Techniques and Test Development for COVID-19 Diagnosis&lt;/title&gt;&lt;secondary-title&gt;ACS Cent Sci&lt;/secondary-title&gt;&lt;alt-title&gt;ACS central science&lt;/alt-title&gt;&lt;/titles&gt;&lt;periodical&gt;&lt;full-title&gt;ACS Cent Sci&lt;/full-title&gt;&lt;abbr-1&gt;ACS central science&lt;/abbr-1&gt;&lt;/periodical&gt;&lt;alt-periodical&gt;&lt;full-title&gt;ACS Cent Sci&lt;/full-title&gt;&lt;abbr-1&gt;ACS central science&lt;/abbr-1&gt;&lt;/alt-periodical&gt;&lt;pages&gt;591-605&lt;/pages&gt;&lt;volume&gt;6&lt;/volume&gt;&lt;number&gt;5&lt;/number&gt;&lt;edition&gt;2020/05/10&lt;/edition&gt;&lt;dates&gt;&lt;year&gt;2020&lt;/year&gt;&lt;pub-dates&gt;&lt;date&gt;May 27&lt;/date&gt;&lt;/pub-dates&gt;&lt;/dates&gt;&lt;isbn&gt;2374-7943 (Print)&amp;#xD;2374-7943&lt;/isbn&gt;&lt;accession-num&gt;32382657&lt;/accession-num&gt;&lt;urls&gt;&lt;/urls&gt;&lt;custom2&gt;PMC7197457&lt;/custom2&gt;&lt;electronic-resource-num&gt;10.1021/acscentsci.0c00501&lt;/electronic-resource-num&gt;&lt;remote-database-provider&gt;NLM&lt;/remote-database-provider&gt;&lt;language&gt;eng&lt;/language&gt;&lt;/record&gt;&lt;/Cite&gt;&lt;/EndNote&gt;</w:instrText>
      </w:r>
      <w:r w:rsidR="00D96385">
        <w:fldChar w:fldCharType="separate"/>
      </w:r>
      <w:r w:rsidR="000D7229">
        <w:rPr>
          <w:noProof/>
        </w:rPr>
        <w:t>[46]</w:t>
      </w:r>
      <w:r w:rsidR="00D96385">
        <w:fldChar w:fldCharType="end"/>
      </w:r>
      <w:r w:rsidR="00EB589A">
        <w:t>.</w:t>
      </w:r>
      <w:r w:rsidR="00EB589A" w:rsidRPr="00DC5889">
        <w:t xml:space="preserve"> </w:t>
      </w:r>
      <w:r w:rsidR="00EB589A">
        <w:t>Among</w:t>
      </w:r>
      <w:r>
        <w:t>st</w:t>
      </w:r>
      <w:r w:rsidR="00EB589A">
        <w:t xml:space="preserve"> the PCR methods, qPCR is the most commonly used due to the shorter assay time (no need for gel electrophoresis), higher sensitivity and higher specificity (two primers and a probe compared to two primers in a conventional PCR).</w:t>
      </w:r>
      <w:r w:rsidR="00EB589A" w:rsidRPr="00246EFD">
        <w:t xml:space="preserve"> </w:t>
      </w:r>
      <w:r w:rsidR="00EB589A">
        <w:t>Several problems arise regarding PCR-based detection of SARS-CoV-2 genome. First, SARS-CoV-2 is an RNA virus</w:t>
      </w:r>
      <w:r w:rsidR="007A1A11">
        <w:t>,</w:t>
      </w:r>
      <w:r w:rsidR="00EB589A">
        <w:t xml:space="preserve"> therefore the RNA should be reverse transcribed into a cDNA that </w:t>
      </w:r>
      <w:r>
        <w:t>w</w:t>
      </w:r>
      <w:r w:rsidR="00EB589A">
        <w:t xml:space="preserve">ould serve as a template in PCR. The reverse transcription (RT) step can be performed before the PCR, or there is a one-step possibility when the RT step and the PCR step are performed in the same tube. The one-step method requires no transfer between the RT tube and the PCR tube decreasing the chance of contamination. The second problem is the fact that most of the PCR based detection methods detect more than one SARS-CoV-2 gene. The US </w:t>
      </w:r>
      <w:proofErr w:type="spellStart"/>
      <w:r w:rsidR="00EB589A" w:rsidRPr="00DC4016">
        <w:t>Centers</w:t>
      </w:r>
      <w:proofErr w:type="spellEnd"/>
      <w:r w:rsidR="00EB589A" w:rsidRPr="00DC4016">
        <w:t xml:space="preserve"> for Disease Control and Prevention</w:t>
      </w:r>
      <w:r w:rsidR="00EB589A">
        <w:t xml:space="preserve"> (CDC) recommended RT-qPCR method contain</w:t>
      </w:r>
      <w:r>
        <w:t>ing</w:t>
      </w:r>
      <w:r w:rsidR="00EB589A">
        <w:t xml:space="preserve"> primers and probes for two regions of the SARS-CoV-2 nucleocapsid gene (N1 and N2) and also for one region of the human RNase P as a positive control for RNA extraction and lack of inhibition in the qPCR. The CDC assay is considered positive when both N1 and N2 </w:t>
      </w:r>
      <w:proofErr w:type="spellStart"/>
      <w:r w:rsidR="00EB589A">
        <w:t>singleplex</w:t>
      </w:r>
      <w:proofErr w:type="spellEnd"/>
      <w:r w:rsidR="00EB589A">
        <w:t xml:space="preserve"> qPCR assays are positive</w:t>
      </w:r>
      <w:r w:rsidR="00D96385">
        <w:t>,</w:t>
      </w:r>
      <w:r w:rsidR="00EB589A">
        <w:t xml:space="preserve"> otherwise the result is not conclusive. The World Health Organization (WHO) recommends primer and probe sets for the E and</w:t>
      </w:r>
      <w:r w:rsidR="00EB589A" w:rsidRPr="00676F62">
        <w:t xml:space="preserve"> the </w:t>
      </w:r>
      <w:proofErr w:type="spellStart"/>
      <w:r w:rsidR="00EB589A" w:rsidRPr="00676F62">
        <w:t>RdRp</w:t>
      </w:r>
      <w:proofErr w:type="spellEnd"/>
      <w:r w:rsidR="00EB589A" w:rsidRPr="00676F62">
        <w:t xml:space="preserve"> genes. </w:t>
      </w:r>
      <w:r w:rsidR="00EB589A">
        <w:t xml:space="preserve">First the E gene is tested, and positivity is confirmed by a separate </w:t>
      </w:r>
      <w:proofErr w:type="spellStart"/>
      <w:r w:rsidR="00EB589A" w:rsidRPr="00246EFD">
        <w:t>RdRp</w:t>
      </w:r>
      <w:proofErr w:type="spellEnd"/>
      <w:r w:rsidR="00EB589A" w:rsidRPr="00246EFD">
        <w:t xml:space="preserve"> </w:t>
      </w:r>
      <w:r w:rsidR="00EB589A">
        <w:t>qPCR</w:t>
      </w:r>
      <w:r w:rsidR="007A1A11">
        <w:t>.</w:t>
      </w:r>
      <w:r w:rsidR="00EB589A">
        <w:t xml:space="preserve"> </w:t>
      </w:r>
      <w:r w:rsidR="007A1A11">
        <w:t>A</w:t>
      </w:r>
      <w:r w:rsidR="00EB589A">
        <w:t>dditional confirmation is based on the detection of the N gene</w:t>
      </w:r>
      <w:r w:rsidR="00D96385">
        <w:t xml:space="preserve"> </w:t>
      </w:r>
      <w:r w:rsidR="00D96385">
        <w:fldChar w:fldCharType="begin">
          <w:fldData xml:space="preserve">PEVuZE5vdGU+PENpdGU+PEF1dGhvcj5QZcOxYXJydWJpYTwvQXV0aG9yPjxZZWFyPjIwMjA8L1ll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</w:fldData>
        </w:fldChar>
      </w:r>
      <w:r w:rsidR="000D7229">
        <w:instrText xml:space="preserve"> ADDIN EN.CITE </w:instrText>
      </w:r>
      <w:r w:rsidR="000D7229">
        <w:fldChar w:fldCharType="begin">
          <w:fldData xml:space="preserve">PEVuZE5vdGU+PENpdGU+PEF1dGhvcj5QZcOxYXJydWJpYTwvQXV0aG9yPjxZZWFyPjIwMjA8L1ll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</w:fldData>
        </w:fldChar>
      </w:r>
      <w:r w:rsidR="000D7229">
        <w:instrText xml:space="preserve"> ADDIN EN.CITE.DATA </w:instrText>
      </w:r>
      <w:r w:rsidR="000D7229">
        <w:fldChar w:fldCharType="end"/>
      </w:r>
      <w:r w:rsidR="00D96385">
        <w:fldChar w:fldCharType="separate"/>
      </w:r>
      <w:r w:rsidR="000D7229">
        <w:rPr>
          <w:noProof/>
        </w:rPr>
        <w:t>[47]</w:t>
      </w:r>
      <w:r w:rsidR="00D96385">
        <w:fldChar w:fldCharType="end"/>
      </w:r>
      <w:r w:rsidR="00EB589A" w:rsidRPr="00246EFD">
        <w:t>.</w:t>
      </w:r>
      <w:r w:rsidR="00EB589A">
        <w:t xml:space="preserve"> </w:t>
      </w:r>
    </w:p>
    <w:p w14:paraId="19483BDB" w14:textId="515A5A86" w:rsidR="00EB589A" w:rsidRPr="00C01743" w:rsidRDefault="00EB589A" w:rsidP="00F11DDD">
      <w:pPr>
        <w:pStyle w:val="Bibliography"/>
        <w:jc w:val="both"/>
        <w:rPr>
          <w:rFonts w:ascii="Calibri" w:hAnsi="Calibri" w:cs="Calibri"/>
        </w:rPr>
      </w:pPr>
      <w:r>
        <w:t xml:space="preserve">The most streamlined approach would be a one-step multiplex RT-qPCR assays that performs the RT and identifies several genes in the same reaction. Examples of multiplex RT-qPCRs include the </w:t>
      </w:r>
      <w:proofErr w:type="spellStart"/>
      <w:r w:rsidRPr="00A675C5">
        <w:t>QIAstat</w:t>
      </w:r>
      <w:proofErr w:type="spellEnd"/>
      <w:r w:rsidRPr="00A675C5">
        <w:t xml:space="preserve">-Dx Respiratory SARS-CoV-2 panel  </w:t>
      </w:r>
      <w:r>
        <w:t xml:space="preserve">targeting the </w:t>
      </w:r>
      <w:r w:rsidRPr="00A675C5">
        <w:t xml:space="preserve">E and </w:t>
      </w:r>
      <w:proofErr w:type="spellStart"/>
      <w:r w:rsidRPr="00A675C5">
        <w:t>RdR</w:t>
      </w:r>
      <w:r w:rsidR="000D72CC">
        <w:t>p</w:t>
      </w:r>
      <w:proofErr w:type="spellEnd"/>
      <w:r w:rsidRPr="00A675C5">
        <w:t xml:space="preserve"> </w:t>
      </w:r>
      <w:r>
        <w:t xml:space="preserve">genes, the </w:t>
      </w:r>
      <w:proofErr w:type="spellStart"/>
      <w:r w:rsidRPr="001A7087">
        <w:t>TaqPath</w:t>
      </w:r>
      <w:proofErr w:type="spellEnd"/>
      <w:r w:rsidRPr="001A7087">
        <w:t xml:space="preserve"> COVID-19 combo </w:t>
      </w:r>
      <w:r>
        <w:t xml:space="preserve">targeting the </w:t>
      </w:r>
      <w:r w:rsidRPr="001A7087">
        <w:t>ORF1b and N and S</w:t>
      </w:r>
      <w:r w:rsidRPr="00A675C5">
        <w:t xml:space="preserve"> </w:t>
      </w:r>
      <w:r>
        <w:t xml:space="preserve">genes and the </w:t>
      </w:r>
      <w:proofErr w:type="spellStart"/>
      <w:r>
        <w:t>A</w:t>
      </w:r>
      <w:r w:rsidRPr="001A7087">
        <w:t>llplex</w:t>
      </w:r>
      <w:proofErr w:type="spellEnd"/>
      <w:r w:rsidRPr="001A7087">
        <w:t xml:space="preserve"> 2019-nCoV assay  </w:t>
      </w:r>
      <w:r>
        <w:t xml:space="preserve">targeting the </w:t>
      </w:r>
      <w:r w:rsidRPr="001A7087">
        <w:t xml:space="preserve">E, N, and </w:t>
      </w:r>
      <w:proofErr w:type="spellStart"/>
      <w:r w:rsidRPr="001A7087">
        <w:t>RdRP</w:t>
      </w:r>
      <w:proofErr w:type="spellEnd"/>
      <w:r w:rsidRPr="001A7087">
        <w:t xml:space="preserve"> genes</w:t>
      </w:r>
      <w:r w:rsidR="003A1D46">
        <w:t xml:space="preserve"> </w:t>
      </w:r>
      <w:r w:rsidR="0045533E">
        <w:fldChar w:fldCharType="begin"/>
      </w:r>
      <w:r w:rsidR="000D7229">
        <w:instrText xml:space="preserve"> ADDIN EN.CITE &lt;EndNote&gt;&lt;Cite&gt;&lt;Author&gt;Carter&lt;/Author&gt;&lt;Year&gt;2020&lt;/Year&gt;&lt;RecNum&gt;31&lt;/RecNum&gt;&lt;DisplayText&gt;[46]&lt;/DisplayText&gt;&lt;record&gt;&lt;rec-number&gt;31&lt;/rec-number&gt;&lt;foreign-keys&gt;&lt;key app="EN" db-id="za0pwvr0m5tfsreexf3xrdxhrstrrdf5vdwe" timestamp="1601819589"&gt;31&lt;/key&gt;&lt;/foreign-keys&gt;&lt;ref-type name="Journal Article"&gt;17&lt;/ref-type&gt;&lt;contributors&gt;&lt;authors&gt;&lt;author&gt;Carter, L. J.&lt;/author&gt;&lt;author&gt;Garner, L. V.&lt;/author&gt;&lt;author&gt;Smoot, J. W.&lt;/author&gt;&lt;author&gt;Li, Y.&lt;/author&gt;&lt;author&gt;Zhou, Q.&lt;/author&gt;&lt;author&gt;Saveson, C. J.&lt;/author&gt;&lt;author&gt;Sasso, J. M.&lt;/author&gt;&lt;author&gt;Gregg, A. C.&lt;/author&gt;&lt;author&gt;Soares, D. J.&lt;/author&gt;&lt;author&gt;Beskid, T. R.&lt;/author&gt;&lt;author&gt;Jervey, S. R.&lt;/author&gt;&lt;author&gt;Liu, C.&lt;/author&gt;&lt;/authors&gt;&lt;/contributors&gt;&lt;auth-address&gt;CAS, a division of the American Chemical Society, Columbus, Ohio 43210, United States.&lt;/auth-address&gt;&lt;titles&gt;&lt;title&gt;Assay Techniques and Test Development for COVID-19 Diagnosis&lt;/title&gt;&lt;secondary-title&gt;ACS Cent Sci&lt;/secondary-title&gt;&lt;alt-title&gt;ACS central science&lt;/alt-title&gt;&lt;/titles&gt;&lt;periodical&gt;&lt;full-title&gt;ACS Cent Sci&lt;/full-title&gt;&lt;abbr-1&gt;ACS central science&lt;/abbr-1&gt;&lt;/periodical&gt;&lt;alt-periodical&gt;&lt;full-title&gt;ACS Cent Sci&lt;/full-title&gt;&lt;abbr-1&gt;ACS central science&lt;/abbr-1&gt;&lt;/alt-periodical&gt;&lt;pages&gt;591-605&lt;/pages&gt;&lt;volume&gt;6&lt;/volume&gt;&lt;number&gt;5&lt;/number&gt;&lt;edition&gt;2020/05/10&lt;/edition&gt;&lt;dates&gt;&lt;year&gt;2020&lt;/year&gt;&lt;pub-dates&gt;&lt;date&gt;May 27&lt;/date&gt;&lt;/pub-dates&gt;&lt;/dates&gt;&lt;isbn&gt;2374-7943 (Print)&amp;#xD;2374-7943&lt;/isbn&gt;&lt;accession-num&gt;32382657&lt;/accession-num&gt;&lt;urls&gt;&lt;/urls&gt;&lt;custom2&gt;PMC7197457&lt;/custom2&gt;&lt;electronic-resource-num&gt;10.1021/acscentsci.0c00501&lt;/electronic-resource-num&gt;&lt;remote-database-provider&gt;NLM&lt;/remote-database-provider&gt;&lt;language&gt;eng&lt;/language&gt;&lt;/record&gt;&lt;/Cite&gt;&lt;/EndNote&gt;</w:instrText>
      </w:r>
      <w:r w:rsidR="0045533E">
        <w:fldChar w:fldCharType="separate"/>
      </w:r>
      <w:r w:rsidR="000D7229">
        <w:rPr>
          <w:noProof/>
        </w:rPr>
        <w:t>[46]</w:t>
      </w:r>
      <w:r w:rsidR="0045533E">
        <w:fldChar w:fldCharType="end"/>
      </w:r>
      <w:r>
        <w:t xml:space="preserve">. The need to detect more than one </w:t>
      </w:r>
      <w:r w:rsidR="00C01743">
        <w:t xml:space="preserve">viral </w:t>
      </w:r>
      <w:proofErr w:type="gramStart"/>
      <w:r>
        <w:t>gene</w:t>
      </w:r>
      <w:proofErr w:type="gramEnd"/>
      <w:r w:rsidR="00C01743">
        <w:t xml:space="preserve"> sequence</w:t>
      </w:r>
      <w:r>
        <w:t xml:space="preserve"> is related to the mutation of the viral genome that potentially renders these </w:t>
      </w:r>
      <w:r w:rsidR="006868AA">
        <w:t>sequence-based</w:t>
      </w:r>
      <w:r>
        <w:t xml:space="preserve"> detection methods less usable (lower sensitivity) or unusable (lack of inclusivity) due to primer and/or probe mismatch</w:t>
      </w:r>
      <w:r w:rsidR="00C01743">
        <w:t>es</w:t>
      </w:r>
      <w:r>
        <w:t xml:space="preserve">. </w:t>
      </w:r>
      <w:r w:rsidRPr="004617B4">
        <w:t xml:space="preserve">The </w:t>
      </w:r>
      <w:r>
        <w:t xml:space="preserve">genomic </w:t>
      </w:r>
      <w:r w:rsidRPr="004617B4">
        <w:t>mutation rate</w:t>
      </w:r>
      <w:r w:rsidR="00C01743">
        <w:t>s</w:t>
      </w:r>
      <w:r w:rsidRPr="004617B4">
        <w:t xml:space="preserve"> </w:t>
      </w:r>
      <w:r>
        <w:t xml:space="preserve">for </w:t>
      </w:r>
      <w:r>
        <w:rPr>
          <w:color w:val="000000"/>
          <w:shd w:val="clear" w:color="auto" w:fill="FFFFFF"/>
        </w:rPr>
        <w:t xml:space="preserve">RNA </w:t>
      </w:r>
      <w:r w:rsidRPr="004617B4">
        <w:rPr>
          <w:color w:val="000000"/>
          <w:shd w:val="clear" w:color="auto" w:fill="FFFFFF"/>
        </w:rPr>
        <w:t>viruses</w:t>
      </w:r>
      <w:r>
        <w:rPr>
          <w:color w:val="000000"/>
          <w:shd w:val="clear" w:color="auto" w:fill="FFFFFF"/>
        </w:rPr>
        <w:t xml:space="preserve"> are generally higher than for the DNA viruses</w:t>
      </w:r>
      <w:r w:rsidR="00C01743">
        <w:t xml:space="preserve"> </w:t>
      </w:r>
      <w:r w:rsidR="0045533E">
        <w:fldChar w:fldCharType="begin"/>
      </w:r>
      <w:r w:rsidR="000D7229">
        <w:instrText xml:space="preserve"> ADDIN EN.CITE &lt;EndNote&gt;&lt;Cite&gt;&lt;Author&gt;Sanjuán&lt;/Author&gt;&lt;Year&gt;2010&lt;/Year&gt;&lt;RecNum&gt;33&lt;/RecNum&gt;&lt;DisplayText&gt;[48]&lt;/DisplayText&gt;&lt;record&gt;&lt;rec-number&gt;33&lt;/rec-number&gt;&lt;foreign-keys&gt;&lt;key app="EN" db-id="za0pwvr0m5tfsreexf3xrdxhrstrrdf5vdwe" timestamp="1601821310"&gt;33&lt;/key&gt;&lt;/foreign-keys&gt;&lt;ref-type name="Journal Article"&gt;17&lt;/ref-type&gt;&lt;contributors&gt;&lt;authors&gt;&lt;author&gt;Sanjuán, R.&lt;/author&gt;&lt;author&gt;Nebot, M. R.&lt;/author&gt;&lt;author&gt;Chirico, N.&lt;/author&gt;&lt;author&gt;Mansky, L. M.&lt;/author&gt;&lt;author&gt;Belshaw, R.&lt;/author&gt;&lt;/authors&gt;&lt;/contributors&gt;&lt;auth-address&gt;Institut Cavanilles de Biodiversitat y Biologia Evolutiva, Departament de Genetica, Universitat de València, C/Catedrático Agustín Escardino 9, Paterna 46980, València, Spain. rafael.sanjuan@uv.es&lt;/auth-address&gt;&lt;titles&gt;&lt;title&gt;Viral mutation ra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9733-48&lt;/pages&gt;&lt;volume&gt;84&lt;/volume&gt;&lt;number&gt;19&lt;/number&gt;&lt;edition&gt;2010/07/28&lt;/edition&gt;&lt;keywords&gt;&lt;keyword&gt;Animals&lt;/keyword&gt;&lt;keyword&gt;DNA Viruses/genetics&lt;/keyword&gt;&lt;keyword&gt;*Evolution, Molecular&lt;/keyword&gt;&lt;keyword&gt;Humans&lt;/keyword&gt;&lt;keyword&gt;Models, Genetic&lt;/keyword&gt;&lt;keyword&gt;*Mutation&lt;/keyword&gt;&lt;keyword&gt;RNA Viruses/genetics&lt;/keyword&gt;&lt;keyword&gt;Time Factors&lt;/keyword&gt;&lt;keyword&gt;Viruses/*genetics&lt;/keyword&gt;&lt;/keywords&gt;&lt;dates&gt;&lt;year&gt;2010&lt;/year&gt;&lt;pub-dates&gt;&lt;date&gt;Oct&lt;/date&gt;&lt;/pub-dates&gt;&lt;/dates&gt;&lt;isbn&gt;0022-538X (Print)&amp;#xD;0022-538x&lt;/isbn&gt;&lt;accession-num&gt;20660197&lt;/accession-num&gt;&lt;urls&gt;&lt;/urls&gt;&lt;custom2&gt;PMC2937809&lt;/custom2&gt;&lt;electronic-resource-num&gt;10.1128/jvi.00694-10&lt;/electronic-resource-num&gt;&lt;remote-database-provider&gt;NLM&lt;/remote-database-provider&gt;&lt;language&gt;eng&lt;/language&gt;&lt;/record&gt;&lt;/Cite&gt;&lt;/EndNote&gt;</w:instrText>
      </w:r>
      <w:r w:rsidR="0045533E">
        <w:fldChar w:fldCharType="separate"/>
      </w:r>
      <w:r w:rsidR="000D7229">
        <w:rPr>
          <w:noProof/>
        </w:rPr>
        <w:t>[48]</w:t>
      </w:r>
      <w:r w:rsidR="0045533E">
        <w:fldChar w:fldCharType="end"/>
      </w:r>
      <w:r>
        <w:t xml:space="preserve">, however the </w:t>
      </w:r>
      <w:r>
        <w:rPr>
          <w:color w:val="000000"/>
          <w:shd w:val="clear" w:color="auto" w:fill="FFFFFF"/>
        </w:rPr>
        <w:t xml:space="preserve">RNA polymerase of </w:t>
      </w:r>
      <w:proofErr w:type="spellStart"/>
      <w:r w:rsidR="005A6F2D">
        <w:rPr>
          <w:color w:val="000000"/>
          <w:shd w:val="clear" w:color="auto" w:fill="FFFFFF"/>
        </w:rPr>
        <w:t>CoVs</w:t>
      </w:r>
      <w:proofErr w:type="spellEnd"/>
      <w:r>
        <w:rPr>
          <w:color w:val="000000"/>
          <w:shd w:val="clear" w:color="auto" w:fill="FFFFFF"/>
        </w:rPr>
        <w:t xml:space="preserve"> in cooperation with the non-structural </w:t>
      </w:r>
      <w:r w:rsidRPr="001E1E7A">
        <w:rPr>
          <w:color w:val="000000"/>
          <w:shd w:val="clear" w:color="auto" w:fill="FFFFFF"/>
        </w:rPr>
        <w:t>protein 14 (</w:t>
      </w:r>
      <w:r w:rsidR="00C01743">
        <w:rPr>
          <w:color w:val="000000"/>
          <w:shd w:val="clear" w:color="auto" w:fill="FFFFFF"/>
        </w:rPr>
        <w:t>nsp</w:t>
      </w:r>
      <w:r w:rsidRPr="001E1E7A">
        <w:rPr>
          <w:color w:val="000000"/>
          <w:shd w:val="clear" w:color="auto" w:fill="FFFFFF"/>
        </w:rPr>
        <w:t>14)</w:t>
      </w:r>
      <w:r>
        <w:rPr>
          <w:color w:val="000000"/>
          <w:shd w:val="clear" w:color="auto" w:fill="FFFFFF"/>
        </w:rPr>
        <w:t xml:space="preserve"> </w:t>
      </w:r>
      <w:r w:rsidR="00C01743">
        <w:rPr>
          <w:color w:val="000000"/>
          <w:shd w:val="clear" w:color="auto" w:fill="FFFFFF"/>
        </w:rPr>
        <w:t>contains</w:t>
      </w:r>
      <w:r>
        <w:rPr>
          <w:color w:val="000000"/>
          <w:shd w:val="clear" w:color="auto" w:fill="FFFFFF"/>
        </w:rPr>
        <w:t xml:space="preserve"> proofreading activity</w:t>
      </w:r>
      <w:r w:rsidR="00C01743">
        <w:rPr>
          <w:color w:val="000000"/>
          <w:shd w:val="clear" w:color="auto" w:fill="FFFFFF"/>
        </w:rPr>
        <w:t>,</w:t>
      </w:r>
      <w:r>
        <w:rPr>
          <w:color w:val="000000"/>
          <w:shd w:val="clear" w:color="auto" w:fill="FFFFFF"/>
        </w:rPr>
        <w:t xml:space="preserve"> therefore the mutation rate of </w:t>
      </w:r>
      <w:proofErr w:type="spellStart"/>
      <w:r w:rsidR="005A6F2D">
        <w:rPr>
          <w:color w:val="000000"/>
          <w:shd w:val="clear" w:color="auto" w:fill="FFFFFF"/>
        </w:rPr>
        <w:t>CoVs</w:t>
      </w:r>
      <w:proofErr w:type="spellEnd"/>
      <w:r>
        <w:rPr>
          <w:color w:val="000000"/>
          <w:shd w:val="clear" w:color="auto" w:fill="FFFFFF"/>
        </w:rPr>
        <w:t xml:space="preserve"> is lower. The estimated evolutionary rate of the SARS-CoV-2 is 2.24 x 10</w:t>
      </w:r>
      <w:r w:rsidRPr="00AC0D33">
        <w:rPr>
          <w:rFonts w:cstheme="minorHAnsi"/>
          <w:color w:val="000000"/>
          <w:shd w:val="clear" w:color="auto" w:fill="FFFFFF"/>
          <w:vertAlign w:val="superscript"/>
        </w:rPr>
        <w:t>-3</w:t>
      </w:r>
      <w:r>
        <w:rPr>
          <w:color w:val="000000"/>
          <w:shd w:val="clear" w:color="auto" w:fill="FFFFFF"/>
        </w:rPr>
        <w:t xml:space="preserve"> substitutions/site/year</w:t>
      </w:r>
      <w:r w:rsidR="0045533E">
        <w:rPr>
          <w:color w:val="000000"/>
          <w:shd w:val="clear" w:color="auto" w:fill="FFFFFF"/>
        </w:rPr>
        <w:t xml:space="preserve"> </w:t>
      </w:r>
      <w:r w:rsidR="0045533E">
        <w:rPr>
          <w:color w:val="000000"/>
          <w:shd w:val="clear" w:color="auto" w:fill="FFFFFF"/>
        </w:rPr>
        <w:fldChar w:fldCharType="begin">
          <w:fldData xml:space="preserve">PEVuZE5vdGU+PENpdGU+PEF1dGhvcj5MaTwvQXV0aG9yPjxZZWFyPjIwMjA8L1llYXI+PFJlY051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</w:fldData>
        </w:fldChar>
      </w:r>
      <w:r w:rsidR="000D7229">
        <w:rPr>
          <w:color w:val="000000"/>
          <w:shd w:val="clear" w:color="auto" w:fill="FFFFFF"/>
        </w:rPr>
        <w:instrText xml:space="preserve"> ADDIN EN.CITE </w:instrText>
      </w:r>
      <w:r w:rsidR="000D7229">
        <w:rPr>
          <w:color w:val="000000"/>
          <w:shd w:val="clear" w:color="auto" w:fill="FFFFFF"/>
        </w:rPr>
        <w:fldChar w:fldCharType="begin">
          <w:fldData xml:space="preserve">PEVuZE5vdGU+PENpdGU+PEF1dGhvcj5MaTwvQXV0aG9yPjxZZWFyPjIwMjA8L1llYXI+PFJlY051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</w:fldData>
        </w:fldChar>
      </w:r>
      <w:r w:rsidR="000D7229">
        <w:rPr>
          <w:color w:val="000000"/>
          <w:shd w:val="clear" w:color="auto" w:fill="FFFFFF"/>
        </w:rPr>
        <w:instrText xml:space="preserve"> ADDIN EN.CITE.DATA </w:instrText>
      </w:r>
      <w:r w:rsidR="000D7229">
        <w:rPr>
          <w:color w:val="000000"/>
          <w:shd w:val="clear" w:color="auto" w:fill="FFFFFF"/>
        </w:rPr>
      </w:r>
      <w:r w:rsidR="000D7229">
        <w:rPr>
          <w:color w:val="000000"/>
          <w:shd w:val="clear" w:color="auto" w:fill="FFFFFF"/>
        </w:rPr>
        <w:fldChar w:fldCharType="end"/>
      </w:r>
      <w:r w:rsidR="0045533E">
        <w:rPr>
          <w:color w:val="000000"/>
          <w:shd w:val="clear" w:color="auto" w:fill="FFFFFF"/>
        </w:rPr>
      </w:r>
      <w:r w:rsidR="0045533E">
        <w:rPr>
          <w:color w:val="000000"/>
          <w:shd w:val="clear" w:color="auto" w:fill="FFFFFF"/>
        </w:rPr>
        <w:fldChar w:fldCharType="separate"/>
      </w:r>
      <w:r w:rsidR="000D7229">
        <w:rPr>
          <w:noProof/>
          <w:color w:val="000000"/>
          <w:shd w:val="clear" w:color="auto" w:fill="FFFFFF"/>
        </w:rPr>
        <w:t>[49]</w:t>
      </w:r>
      <w:r w:rsidR="0045533E">
        <w:rPr>
          <w:color w:val="000000"/>
          <w:shd w:val="clear" w:color="auto" w:fill="FFFFFF"/>
        </w:rPr>
        <w:fldChar w:fldCharType="end"/>
      </w:r>
      <w:r w:rsidR="0045533E">
        <w:t xml:space="preserve"> and</w:t>
      </w:r>
      <w:r w:rsidR="00C01743">
        <w:t xml:space="preserve"> a</w:t>
      </w:r>
      <w:r>
        <w:t>naly</w:t>
      </w:r>
      <w:r w:rsidR="00C01743">
        <w:t>sis of</w:t>
      </w:r>
      <w:r>
        <w:t xml:space="preserve"> </w:t>
      </w:r>
      <w:r w:rsidRPr="00064E08">
        <w:t xml:space="preserve">28726 SARS-CoV-2 </w:t>
      </w:r>
      <w:r>
        <w:t xml:space="preserve">whole </w:t>
      </w:r>
      <w:r w:rsidRPr="00064E08">
        <w:t>genome</w:t>
      </w:r>
      <w:r>
        <w:t xml:space="preserve"> sequences</w:t>
      </w:r>
      <w:r w:rsidR="0045533E">
        <w:t xml:space="preserve"> found</w:t>
      </w:r>
      <w:r>
        <w:t xml:space="preserve"> </w:t>
      </w:r>
      <w:r w:rsidRPr="00FD7E9D">
        <w:t xml:space="preserve">7823 SNP proﬁles </w:t>
      </w:r>
      <w:r>
        <w:t xml:space="preserve">with </w:t>
      </w:r>
      <w:r w:rsidRPr="00550166">
        <w:t>4968 single mutations</w:t>
      </w:r>
      <w:r w:rsidR="00C01743">
        <w:t xml:space="preserve"> in</w:t>
      </w:r>
      <w:r w:rsidRPr="00FD7E9D">
        <w:t xml:space="preserve"> </w:t>
      </w:r>
      <w:r w:rsidRPr="00064E08">
        <w:t xml:space="preserve">SARS-CoV-2 </w:t>
      </w:r>
      <w:r w:rsidR="0045533E">
        <w:t xml:space="preserve">isolates </w:t>
      </w:r>
      <w:r w:rsidR="00C01743">
        <w:t xml:space="preserve">originating </w:t>
      </w:r>
      <w:r>
        <w:t>with</w:t>
      </w:r>
      <w:r w:rsidR="00C01743">
        <w:t>in the</w:t>
      </w:r>
      <w:r>
        <w:t xml:space="preserve"> US</w:t>
      </w:r>
      <w:r w:rsidR="00C01743">
        <w:t>A</w:t>
      </w:r>
      <w:r w:rsidR="0045533E">
        <w:t xml:space="preserve"> </w:t>
      </w:r>
      <w:r w:rsidR="0045533E">
        <w:fldChar w:fldCharType="begin"/>
      </w:r>
      <w:r w:rsidR="000D7229">
        <w:instrText xml:space="preserve"> ADDIN EN.CITE &lt;EndNote&gt;&lt;Cite&gt;&lt;Author&gt;Wang&lt;/Author&gt;&lt;Year&gt;2020&lt;/Year&gt;&lt;RecNum&gt;35&lt;/RecNum&gt;&lt;DisplayText&gt;[50]&lt;/DisplayText&gt;&lt;record&gt;&lt;rec-number&gt;35&lt;/rec-number&gt;&lt;foreign-keys&gt;&lt;key app="EN" db-id="za0pwvr0m5tfsreexf3xrdxhrstrrdf5vdwe" timestamp="1601821671"&gt;35&lt;/key&gt;&lt;/foreign-keys&gt;&lt;ref-type name="Journal Article"&gt;17&lt;/ref-type&gt;&lt;contributors&gt;&lt;authors&gt;&lt;author&gt;Wang, R.&lt;/author&gt;&lt;author&gt;Chen, J.&lt;/author&gt;&lt;author&gt;Gao, K.&lt;/author&gt;&lt;author&gt;Hozumi, Y.&lt;/author&gt;&lt;author&gt;Yin, C.&lt;/author&gt;&lt;author&gt;Wei, G.&lt;/author&gt;&lt;/authors&gt;&lt;/contributors&gt;&lt;titles&gt;&lt;title&gt;Characterizing SARS-CoV-2 mutations in the United States&lt;/title&gt;&lt;secondary-title&gt;Res Sq&lt;/secondary-title&gt;&lt;alt-title&gt;Research square&lt;/alt-title&gt;&lt;/titles&gt;&lt;periodical&gt;&lt;full-title&gt;Res Sq&lt;/full-title&gt;&lt;abbr-1&gt;Research square&lt;/abbr-1&gt;&lt;/periodical&gt;&lt;alt-periodical&gt;&lt;full-title&gt;Res Sq&lt;/full-title&gt;&lt;abbr-1&gt;Research square&lt;/abbr-1&gt;&lt;/alt-periodical&gt;&lt;edition&gt;2020/08/21&lt;/edition&gt;&lt;dates&gt;&lt;year&gt;2020&lt;/year&gt;&lt;pub-dates&gt;&lt;date&gt;Aug 11&lt;/date&gt;&lt;/pub-dates&gt;&lt;/dates&gt;&lt;accession-num&gt;32818213&lt;/accession-num&gt;&lt;urls&gt;&lt;/urls&gt;&lt;custom2&gt;PMC7430589&lt;/custom2&gt;&lt;electronic-resource-num&gt;10.21203/rs.3.rs-49671/v1&lt;/electronic-resource-num&gt;&lt;remote-database-provider&gt;NLM&lt;/remote-database-provider&gt;&lt;language&gt;eng&lt;/language&gt;&lt;/record&gt;&lt;/Cite&gt;&lt;/EndNote&gt;</w:instrText>
      </w:r>
      <w:r w:rsidR="0045533E">
        <w:fldChar w:fldCharType="separate"/>
      </w:r>
      <w:r w:rsidR="000D7229">
        <w:rPr>
          <w:noProof/>
        </w:rPr>
        <w:t>[50]</w:t>
      </w:r>
      <w:r w:rsidR="0045533E">
        <w:fldChar w:fldCharType="end"/>
      </w:r>
      <w:r>
        <w:t xml:space="preserve">. Several studies </w:t>
      </w:r>
      <w:r w:rsidR="00C01743">
        <w:t xml:space="preserve">exist </w:t>
      </w:r>
      <w:r>
        <w:t xml:space="preserve">linking genomic changes to diagnostic sensitivity. In </w:t>
      </w:r>
      <w:r w:rsidR="00C01743">
        <w:t>one such</w:t>
      </w:r>
      <w:r>
        <w:t xml:space="preserve"> study, 39 primer and probe sequences used in </w:t>
      </w:r>
      <w:r w:rsidRPr="00064E08">
        <w:t>SARS-CoV-2</w:t>
      </w:r>
      <w:r>
        <w:t xml:space="preserve"> diagnostic qPCRs were mapped to 30 Colombian SARS-CoV-2 sequences</w:t>
      </w:r>
      <w:r w:rsidR="00C01743">
        <w:t xml:space="preserve"> </w:t>
      </w:r>
      <w:r w:rsidR="0045533E">
        <w:fldChar w:fldCharType="begin">
          <w:fldData xml:space="preserve">PEVuZE5vdGU+PENpdGU+PEF1dGhvcj7DgWx2YXJlei1Ew61hejwvQXV0aG9yPjxZZWFyPjIwMjA8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</w:fldData>
        </w:fldChar>
      </w:r>
      <w:r w:rsidR="000D7229">
        <w:instrText xml:space="preserve"> ADDIN EN.CITE </w:instrText>
      </w:r>
      <w:r w:rsidR="000D7229">
        <w:fldChar w:fldCharType="begin">
          <w:fldData xml:space="preserve">PEVuZE5vdGU+PENpdGU+PEF1dGhvcj7DgWx2YXJlei1Ew61hejwvQXV0aG9yPjxZZWFyPjIwMjA8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</w:fldData>
        </w:fldChar>
      </w:r>
      <w:r w:rsidR="000D7229">
        <w:instrText xml:space="preserve"> ADDIN EN.CITE.DATA </w:instrText>
      </w:r>
      <w:r w:rsidR="000D7229">
        <w:fldChar w:fldCharType="end"/>
      </w:r>
      <w:r w:rsidR="0045533E">
        <w:fldChar w:fldCharType="separate"/>
      </w:r>
      <w:r w:rsidR="000D7229">
        <w:rPr>
          <w:noProof/>
        </w:rPr>
        <w:t>[51]</w:t>
      </w:r>
      <w:r w:rsidR="0045533E">
        <w:fldChar w:fldCharType="end"/>
      </w:r>
      <w:r>
        <w:t xml:space="preserve">. 5 nucleotides (primers or probes) showed mismatches with at least one Colombian SARS-CoV-2 sequence. Examples include the Corman-Berlin (2020) </w:t>
      </w:r>
      <w:proofErr w:type="spellStart"/>
      <w:r>
        <w:t>RdRP</w:t>
      </w:r>
      <w:proofErr w:type="spellEnd"/>
      <w:r>
        <w:t xml:space="preserve"> </w:t>
      </w:r>
      <w:proofErr w:type="spellStart"/>
      <w:r>
        <w:t>SARSr</w:t>
      </w:r>
      <w:proofErr w:type="spellEnd"/>
      <w:r>
        <w:t xml:space="preserve"> assay forward primer, which had a mismatch in </w:t>
      </w:r>
      <w:r w:rsidRPr="003B0B94">
        <w:t>one Colombian SARS-CoV-2 sequence</w:t>
      </w:r>
      <w:r>
        <w:t xml:space="preserve"> located in a 3’ region </w:t>
      </w:r>
      <w:r w:rsidR="00F53A66">
        <w:t>and</w:t>
      </w:r>
      <w:r>
        <w:t xml:space="preserve"> strongly influenc</w:t>
      </w:r>
      <w:r w:rsidR="00C01743">
        <w:t>ed</w:t>
      </w:r>
      <w:r>
        <w:t xml:space="preserve"> the binding of the primer and subsequent DNA extension. The reverse primer of the same assay also had a mismatch in all the included Colombian SARS-CoV-2 sequences, but it was located at an internal site of the primer and may not influence the binding significantly. The 20</w:t>
      </w:r>
      <w:r w:rsidR="00D25498">
        <w:t>-</w:t>
      </w:r>
      <w:r>
        <w:t xml:space="preserve">nucleotide </w:t>
      </w:r>
      <w:r w:rsidRPr="00B267CC">
        <w:t>Hong Kong</w:t>
      </w:r>
      <w:r>
        <w:t xml:space="preserve"> </w:t>
      </w:r>
      <w:r w:rsidRPr="00B267CC">
        <w:t>(2020) HKU-NP probe</w:t>
      </w:r>
      <w:r>
        <w:t xml:space="preserve"> had 4 nucleotide mismatches with all of the Colombian sequences potentially leading to inefficient binding and false negative results. The forward primer of the Zhu 2020 CDC-China Set II had a significant GGG</w:t>
      </w:r>
      <w:r>
        <w:rPr>
          <w:rFonts w:ascii="MS Gothic" w:eastAsia="MS Gothic" w:hAnsi="MS Gothic" w:cs="MS Gothic" w:hint="eastAsia"/>
        </w:rPr>
        <w:t>➔</w:t>
      </w:r>
      <w:r>
        <w:t>AAC mismatch in three Colombian SARS-CoV-2 sequences, while the 3’ end of the same primer contained a single nucleotide mismatch in 2 genome sequences. In another study</w:t>
      </w:r>
      <w:r w:rsidR="00F11DDD">
        <w:t>,</w:t>
      </w:r>
      <w:r>
        <w:t xml:space="preserve"> primer/probe sequences of 8 commonly used SARS-CoV-2 qPCR tests were compared to 15001 SARS-CoV-2 genome sequences</w:t>
      </w:r>
      <w:r w:rsidR="00F11DDD">
        <w:t xml:space="preserve"> </w:t>
      </w:r>
      <w:r w:rsidR="00F53A66">
        <w:fldChar w:fldCharType="begin">
          <w:fldData xml:space="preserve">PEVuZE5vdGU+PENpdGU+PEF1dGhvcj5LdWNoaW5za2k8L0F1dGhvcj48WWVhcj4yMDIwPC9ZZWFy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</w:fldData>
        </w:fldChar>
      </w:r>
      <w:r w:rsidR="000D7229">
        <w:instrText xml:space="preserve"> ADDIN EN.CITE </w:instrText>
      </w:r>
      <w:r w:rsidR="000D7229">
        <w:fldChar w:fldCharType="begin">
          <w:fldData xml:space="preserve">PEVuZE5vdGU+PENpdGU+PEF1dGhvcj5LdWNoaW5za2k8L0F1dGhvcj48WWVhcj4yMDIwPC9ZZWFy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</w:fldData>
        </w:fldChar>
      </w:r>
      <w:r w:rsidR="000D7229">
        <w:instrText xml:space="preserve"> ADDIN EN.CITE.DATA </w:instrText>
      </w:r>
      <w:r w:rsidR="000D7229">
        <w:fldChar w:fldCharType="end"/>
      </w:r>
      <w:r w:rsidR="00F53A66">
        <w:fldChar w:fldCharType="separate"/>
      </w:r>
      <w:r w:rsidR="000D7229">
        <w:rPr>
          <w:noProof/>
        </w:rPr>
        <w:t>[52]</w:t>
      </w:r>
      <w:r w:rsidR="00F53A66">
        <w:fldChar w:fldCharType="end"/>
      </w:r>
      <w:r w:rsidR="00F11DDD">
        <w:t>.</w:t>
      </w:r>
      <w:r>
        <w:t xml:space="preserve"> 12 primer/probe sets covered over 98 % of SARS-CoV-2 genomes without mismatches. Reverse primers of two primer/probe sets contained a single mismatch in over 99 % of genomes. </w:t>
      </w:r>
      <w:r w:rsidRPr="00564F3A">
        <w:t xml:space="preserve">Forward primer of the China CDC assay showed mismatches against 23 SARS-CoV-2 genomes with up to 8 nucleotide mismatches. </w:t>
      </w:r>
      <w:r w:rsidR="00F53A66" w:rsidRPr="00564F3A">
        <w:t>Similarly,</w:t>
      </w:r>
      <w:r w:rsidR="00F11DDD">
        <w:t xml:space="preserve"> </w:t>
      </w:r>
      <w:r w:rsidRPr="00564F3A">
        <w:t xml:space="preserve">to the previously mentioned Columbian data, </w:t>
      </w:r>
      <w:r w:rsidR="00F11DDD">
        <w:t xml:space="preserve">the </w:t>
      </w:r>
      <w:r>
        <w:t>f</w:t>
      </w:r>
      <w:r w:rsidRPr="00564F3A">
        <w:t xml:space="preserve">orward primer of the China CDC </w:t>
      </w:r>
      <w:r>
        <w:t xml:space="preserve">assay showed a trinucleotide mismatch </w:t>
      </w:r>
      <w:r w:rsidRPr="00564F3A">
        <w:t>GGG</w:t>
      </w:r>
      <w:r w:rsidRPr="00564F3A">
        <w:rPr>
          <w:rFonts w:ascii="MS Gothic" w:eastAsia="MS Gothic" w:hAnsi="MS Gothic" w:cs="MS Gothic" w:hint="eastAsia"/>
        </w:rPr>
        <w:t>➔</w:t>
      </w:r>
      <w:r w:rsidRPr="00564F3A">
        <w:t xml:space="preserve">AAC </w:t>
      </w:r>
      <w:r>
        <w:t>in</w:t>
      </w:r>
      <w:r w:rsidRPr="00564F3A">
        <w:t xml:space="preserve"> </w:t>
      </w:r>
      <w:r>
        <w:t xml:space="preserve">one of the </w:t>
      </w:r>
      <w:r w:rsidRPr="00564F3A">
        <w:t xml:space="preserve">SARS-CoV-2 genome variants. This variant was detected first in February 2020 and </w:t>
      </w:r>
      <w:r>
        <w:t xml:space="preserve">by </w:t>
      </w:r>
      <w:r w:rsidRPr="00564F3A">
        <w:t>June 8 2020</w:t>
      </w:r>
      <w:r>
        <w:t xml:space="preserve"> </w:t>
      </w:r>
      <w:r w:rsidRPr="00564F3A">
        <w:t xml:space="preserve">was presented in 18.8 % of the </w:t>
      </w:r>
      <w:proofErr w:type="spellStart"/>
      <w:r w:rsidRPr="00564F3A">
        <w:t>analyzed</w:t>
      </w:r>
      <w:proofErr w:type="spellEnd"/>
      <w:r w:rsidRPr="00564F3A">
        <w:t xml:space="preserve"> SARS-CoV-2 genomes.</w:t>
      </w:r>
      <w:r>
        <w:t xml:space="preserve"> Altogether, the dynamic changes in </w:t>
      </w:r>
      <w:r>
        <w:lastRenderedPageBreak/>
        <w:t>SARS-CoV-2 genome</w:t>
      </w:r>
      <w:r w:rsidR="00D25498">
        <w:t xml:space="preserve"> and</w:t>
      </w:r>
      <w:r>
        <w:t xml:space="preserve"> the emergence of new virus clades direct us to assess genomic detection results with caution. Inconclusive results or negative results with the presence of typical clinical symptoms require repeating the diagnostic qPCR with another sample or performing the diagnostic qPCR with another assay targeting differe</w:t>
      </w:r>
      <w:r w:rsidR="00F11DDD">
        <w:t>n</w:t>
      </w:r>
      <w:r>
        <w:t>t regions of the SARS-CoV-2 genome.</w:t>
      </w:r>
    </w:p>
    <w:p w14:paraId="032CF46A" w14:textId="77777777" w:rsidR="00EB589A" w:rsidRPr="00F53A66" w:rsidRDefault="005A54C8" w:rsidP="00433914">
      <w:pPr>
        <w:rPr>
          <w:b/>
          <w:bCs/>
          <w:i/>
          <w:iCs/>
        </w:rPr>
      </w:pPr>
      <w:r w:rsidRPr="00F11DDD">
        <w:rPr>
          <w:b/>
          <w:bCs/>
          <w:i/>
          <w:iCs/>
        </w:rPr>
        <w:t>Genetic divergence</w:t>
      </w:r>
      <w:r w:rsidR="00000C01">
        <w:rPr>
          <w:b/>
          <w:bCs/>
          <w:i/>
          <w:iCs/>
        </w:rPr>
        <w:t xml:space="preserve"> of SARS-CoV-2</w:t>
      </w:r>
      <w:r w:rsidRPr="00F11DDD">
        <w:rPr>
          <w:b/>
          <w:bCs/>
          <w:i/>
          <w:iCs/>
        </w:rPr>
        <w:t xml:space="preserve"> from SARS</w:t>
      </w:r>
      <w:r w:rsidR="00F11DDD">
        <w:rPr>
          <w:b/>
          <w:bCs/>
          <w:i/>
          <w:iCs/>
        </w:rPr>
        <w:t>-</w:t>
      </w:r>
      <w:proofErr w:type="spellStart"/>
      <w:r w:rsidRPr="00F11DDD">
        <w:rPr>
          <w:b/>
          <w:bCs/>
          <w:i/>
          <w:iCs/>
        </w:rPr>
        <w:t>CoV</w:t>
      </w:r>
      <w:proofErr w:type="spellEnd"/>
      <w:r w:rsidRPr="00F11DDD">
        <w:rPr>
          <w:b/>
          <w:bCs/>
          <w:i/>
          <w:iCs/>
        </w:rPr>
        <w:t xml:space="preserve"> and </w:t>
      </w:r>
      <w:r w:rsidR="00F11DDD" w:rsidRPr="00F11DDD">
        <w:rPr>
          <w:b/>
          <w:bCs/>
          <w:i/>
          <w:iCs/>
        </w:rPr>
        <w:t>d</w:t>
      </w:r>
      <w:r w:rsidRPr="00F11DDD">
        <w:rPr>
          <w:b/>
          <w:bCs/>
          <w:i/>
          <w:iCs/>
        </w:rPr>
        <w:t>iagnostic considerations</w:t>
      </w:r>
    </w:p>
    <w:p w14:paraId="6EA92E4B" w14:textId="10E00505" w:rsidR="00D43BD7" w:rsidRPr="00D43BD7" w:rsidRDefault="00B00A57" w:rsidP="00000C01">
      <w:pPr>
        <w:jc w:val="both"/>
      </w:pPr>
      <w:r>
        <w:t xml:space="preserve">As outlined earlier, the </w:t>
      </w:r>
      <w:r w:rsidRPr="00C16470">
        <w:t xml:space="preserve">diagnosis of </w:t>
      </w:r>
      <w:r>
        <w:t xml:space="preserve">current </w:t>
      </w:r>
      <w:r w:rsidRPr="00C16470">
        <w:t>SARS</w:t>
      </w:r>
      <w:r>
        <w:t>-</w:t>
      </w:r>
      <w:r w:rsidRPr="00C16470">
        <w:t>CoV-2</w:t>
      </w:r>
      <w:r>
        <w:t xml:space="preserve"> infection</w:t>
      </w:r>
      <w:r w:rsidRPr="00C16470">
        <w:t xml:space="preserve"> is </w:t>
      </w:r>
      <w:r>
        <w:t xml:space="preserve">largely </w:t>
      </w:r>
      <w:r w:rsidRPr="00C16470">
        <w:t xml:space="preserve">performed by </w:t>
      </w:r>
      <w:proofErr w:type="spellStart"/>
      <w:r w:rsidRPr="00C16470">
        <w:t>qRT</w:t>
      </w:r>
      <w:proofErr w:type="spellEnd"/>
      <w:r w:rsidRPr="00C16470">
        <w:t>-PCR amplification of virus-specific sequences</w:t>
      </w:r>
      <w:r w:rsidR="00F53A66">
        <w:t xml:space="preserve"> although serological testing can confirm evidence of current and past infection</w:t>
      </w:r>
      <w:r w:rsidRPr="00C16470">
        <w:t xml:space="preserve"> </w:t>
      </w:r>
      <w:r w:rsidR="00F53A66">
        <w:fldChar w:fldCharType="begin">
          <w:fldData xml:space="preserve">PEVuZE5vdGU+PENpdGU+PEF1dGhvcj5EZWVrczwvQXV0aG9yPjxZZWFyPjIwMjA8L1llYXI+PFJl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YWJici0xPlRoZSBDb2NocmFuZSBkYXRh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</w:fldData>
        </w:fldChar>
      </w:r>
      <w:r w:rsidR="000D7229">
        <w:instrText xml:space="preserve"> ADDIN EN.CITE </w:instrText>
      </w:r>
      <w:r w:rsidR="000D7229">
        <w:fldChar w:fldCharType="begin">
          <w:fldData xml:space="preserve">PEVuZE5vdGU+PENpdGU+PEF1dGhvcj5EZWVrczwvQXV0aG9yPjxZZWFyPjIwMjA8L1llYXI+PFJl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YWJici0xPlRoZSBDb2NocmFuZSBkYXRh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</w:fldData>
        </w:fldChar>
      </w:r>
      <w:r w:rsidR="000D7229">
        <w:instrText xml:space="preserve"> ADDIN EN.CITE.DATA </w:instrText>
      </w:r>
      <w:r w:rsidR="000D7229">
        <w:fldChar w:fldCharType="end"/>
      </w:r>
      <w:r w:rsidR="00F53A66">
        <w:fldChar w:fldCharType="separate"/>
      </w:r>
      <w:r w:rsidR="000D7229">
        <w:rPr>
          <w:noProof/>
        </w:rPr>
        <w:t>[53]</w:t>
      </w:r>
      <w:r w:rsidR="00F53A66">
        <w:fldChar w:fldCharType="end"/>
      </w:r>
      <w:r>
        <w:t>.</w:t>
      </w:r>
      <w:r w:rsidRPr="00C16470">
        <w:t xml:space="preserve"> </w:t>
      </w:r>
      <w:r>
        <w:t>T</w:t>
      </w:r>
      <w:r w:rsidRPr="00C16470">
        <w:t xml:space="preserve">he challenge in </w:t>
      </w:r>
      <w:proofErr w:type="spellStart"/>
      <w:r w:rsidRPr="00C16470">
        <w:t>qRT</w:t>
      </w:r>
      <w:proofErr w:type="spellEnd"/>
      <w:r w:rsidRPr="00C16470">
        <w:t>-PCR diagnostic testing of SARS</w:t>
      </w:r>
      <w:r>
        <w:t>-</w:t>
      </w:r>
      <w:r w:rsidRPr="00C16470">
        <w:t xml:space="preserve">CoV-2 is </w:t>
      </w:r>
      <w:r>
        <w:t xml:space="preserve">therefore </w:t>
      </w:r>
      <w:r w:rsidRPr="00C16470">
        <w:t xml:space="preserve">to target a region of the genome that is both different enough from </w:t>
      </w:r>
      <w:r>
        <w:t>other</w:t>
      </w:r>
      <w:r w:rsidRPr="00C16470">
        <w:t xml:space="preserve"> </w:t>
      </w:r>
      <w:proofErr w:type="spellStart"/>
      <w:r w:rsidR="005A6F2D">
        <w:t>CoVs</w:t>
      </w:r>
      <w:proofErr w:type="spellEnd"/>
      <w:r w:rsidRPr="00C16470">
        <w:t xml:space="preserve"> to be distinguishable, yet reliably </w:t>
      </w:r>
      <w:r>
        <w:t>stable despite</w:t>
      </w:r>
      <w:r w:rsidRPr="00C16470">
        <w:t xml:space="preserve"> mutation accumulation. </w:t>
      </w:r>
      <w:r>
        <w:t>Critically</w:t>
      </w:r>
      <w:r w:rsidRPr="00C16470">
        <w:t xml:space="preserve"> the</w:t>
      </w:r>
      <w:r>
        <w:t xml:space="preserve"> diagnostic</w:t>
      </w:r>
      <w:r w:rsidRPr="00C16470">
        <w:t xml:space="preserve"> test </w:t>
      </w:r>
      <w:r>
        <w:t>must</w:t>
      </w:r>
      <w:r w:rsidRPr="00C16470">
        <w:t xml:space="preserve"> be compatible with the vast majority of C</w:t>
      </w:r>
      <w:r w:rsidR="00F53A66">
        <w:t>ovid</w:t>
      </w:r>
      <w:r w:rsidRPr="00C16470">
        <w:t xml:space="preserve">-19 cases, regardless of geographical mutation differences. </w:t>
      </w:r>
      <w:r w:rsidR="00433914" w:rsidRPr="00433914">
        <w:t xml:space="preserve">The </w:t>
      </w:r>
      <w:r w:rsidR="00F11DDD">
        <w:t>primer/</w:t>
      </w:r>
      <w:r w:rsidR="00433914" w:rsidRPr="00433914">
        <w:t xml:space="preserve">probes used to </w:t>
      </w:r>
      <w:r w:rsidR="00F11DDD">
        <w:t>distinguish</w:t>
      </w:r>
      <w:r w:rsidR="00433914" w:rsidRPr="00433914">
        <w:t xml:space="preserve"> SARS</w:t>
      </w:r>
      <w:r w:rsidR="00627F99">
        <w:t>-</w:t>
      </w:r>
      <w:proofErr w:type="spellStart"/>
      <w:r w:rsidR="00433914" w:rsidRPr="00433914">
        <w:t>CoV</w:t>
      </w:r>
      <w:proofErr w:type="spellEnd"/>
      <w:r w:rsidR="00433914" w:rsidRPr="00433914">
        <w:t xml:space="preserve"> and SARS</w:t>
      </w:r>
      <w:r w:rsidR="00627F99">
        <w:t>-</w:t>
      </w:r>
      <w:r w:rsidR="00433914" w:rsidRPr="00433914">
        <w:t xml:space="preserve">CoV-2 </w:t>
      </w:r>
      <w:r w:rsidR="00F11DDD">
        <w:t xml:space="preserve">are important considering the genome similarity between the two </w:t>
      </w:r>
      <w:proofErr w:type="spellStart"/>
      <w:r w:rsidR="005A6F2D">
        <w:t>CoVs</w:t>
      </w:r>
      <w:proofErr w:type="spellEnd"/>
      <w:r w:rsidR="00F53A66">
        <w:t xml:space="preserve"> </w:t>
      </w:r>
      <w:r w:rsidR="00F53A66">
        <w:fldChar w:fldCharType="begin">
          <w:fldData xml:space="preserve">PEVuZE5vdGU+PENpdGU+PEF1dGhvcj5YdTwvQXV0aG9yPjxZZWFyPjIwMjA8L1llYXI+PFJlY051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</w:fldData>
        </w:fldChar>
      </w:r>
      <w:r w:rsidR="000D7229">
        <w:instrText xml:space="preserve"> ADDIN EN.CITE </w:instrText>
      </w:r>
      <w:r w:rsidR="000D7229">
        <w:fldChar w:fldCharType="begin">
          <w:fldData xml:space="preserve">PEVuZE5vdGU+PENpdGU+PEF1dGhvcj5YdTwvQXV0aG9yPjxZZWFyPjIwMjA8L1llYXI+PFJlY051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</w:fldData>
        </w:fldChar>
      </w:r>
      <w:r w:rsidR="000D7229">
        <w:instrText xml:space="preserve"> ADDIN EN.CITE.DATA </w:instrText>
      </w:r>
      <w:r w:rsidR="000D7229">
        <w:fldChar w:fldCharType="end"/>
      </w:r>
      <w:r w:rsidR="00F53A66">
        <w:fldChar w:fldCharType="separate"/>
      </w:r>
      <w:r w:rsidR="000D7229">
        <w:rPr>
          <w:noProof/>
        </w:rPr>
        <w:t>[1]</w:t>
      </w:r>
      <w:r w:rsidR="00F53A66">
        <w:fldChar w:fldCharType="end"/>
      </w:r>
      <w:r w:rsidR="00433914" w:rsidRPr="00433914">
        <w:t xml:space="preserve">. </w:t>
      </w:r>
      <w:r w:rsidR="00F11DDD">
        <w:t>As described above, many</w:t>
      </w:r>
      <w:r w:rsidR="00433914" w:rsidRPr="00433914">
        <w:t xml:space="preserve"> primer/probe mixtures are currently in use for diagnosis of </w:t>
      </w:r>
      <w:r w:rsidR="00F11DDD">
        <w:t>SARS-CoV-2</w:t>
      </w:r>
      <w:r w:rsidR="00433914" w:rsidRPr="00433914">
        <w:t xml:space="preserve"> </w:t>
      </w:r>
      <w:r w:rsidR="00F11DDD">
        <w:t>by</w:t>
      </w:r>
      <w:r w:rsidR="00433914" w:rsidRPr="00433914">
        <w:t xml:space="preserve"> </w:t>
      </w:r>
      <w:proofErr w:type="spellStart"/>
      <w:r w:rsidR="00433914" w:rsidRPr="00433914">
        <w:t>qRT</w:t>
      </w:r>
      <w:proofErr w:type="spellEnd"/>
      <w:r w:rsidR="00433914" w:rsidRPr="00433914">
        <w:t xml:space="preserve">-PCR. While the sensitivity and selectivity of each mixture can vary, there are more than a dozen combinations with proven specificity and sensitivity in laboratory settings. A comparison of ten primer-probe sets by a Korean research team identified 2019-nCoV_N2, N3, developed in the US, and NIID_2019-nCOV_N, developed in Japan, as the most sensitive primer-probe sets for targeting the N gene. </w:t>
      </w:r>
      <w:r w:rsidR="00F11DDD">
        <w:t>Another set,</w:t>
      </w:r>
      <w:r w:rsidR="00433914" w:rsidRPr="00433914">
        <w:t xml:space="preserve"> ‘ORF1ab’ from China was determined to be the most sensitive primer-probe mixture for targeting the </w:t>
      </w:r>
      <w:proofErr w:type="spellStart"/>
      <w:r w:rsidR="00433914" w:rsidRPr="00433914">
        <w:t>RdRp</w:t>
      </w:r>
      <w:proofErr w:type="spellEnd"/>
      <w:r w:rsidR="00433914" w:rsidRPr="00433914">
        <w:t xml:space="preserve"> region of the SARS</w:t>
      </w:r>
      <w:r w:rsidR="00F11DDD">
        <w:t>-</w:t>
      </w:r>
      <w:r w:rsidR="00433914" w:rsidRPr="00433914">
        <w:t>CoV-2 genome</w:t>
      </w:r>
      <w:r w:rsidR="00743CD2">
        <w:t xml:space="preserve"> </w:t>
      </w:r>
      <w:r w:rsidR="00743CD2">
        <w:fldChar w:fldCharType="begin"/>
      </w:r>
      <w:r w:rsidR="000D7229">
        <w:instrText xml:space="preserve"> ADDIN EN.CITE &lt;EndNote&gt;&lt;Cite&gt;&lt;Author&gt;Jung&lt;/Author&gt;&lt;Year&gt;2020&lt;/Year&gt;&lt;RecNum&gt;39&lt;/RecNum&gt;&lt;DisplayText&gt;[54]&lt;/DisplayText&gt;&lt;record&gt;&lt;rec-number&gt;39&lt;/rec-number&gt;&lt;foreign-keys&gt;&lt;key app="EN" db-id="za0pwvr0m5tfsreexf3xrdxhrstrrdf5vdwe" timestamp="1601822530"&gt;39&lt;/key&gt;&lt;/foreign-keys&gt;&lt;ref-type name="Journal Article"&gt;17&lt;/ref-type&gt;&lt;contributors&gt;&lt;authors&gt;&lt;author&gt;Jung, Yu Jin&lt;/author&gt;&lt;author&gt;Park, Gun-Soo&lt;/author&gt;&lt;author&gt;Moon, Jun Hye&lt;/author&gt;&lt;author&gt;Ku, Keunbon&lt;/author&gt;&lt;author&gt;Beak, Seung-Hwa&lt;/author&gt;&lt;author&gt;Kim, Seil&lt;/author&gt;&lt;author&gt;Park, Edmond Changkyun&lt;/author&gt;&lt;author&gt;Park, Daeui&lt;/author&gt;&lt;author&gt;Lee, Jong-Hwan&lt;/author&gt;&lt;author&gt;Byeon, Cheol Woo&lt;/author&gt;&lt;author&gt;Lee, Joong Jin&lt;/author&gt;&lt;author&gt;Maeng, Jin-Soo&lt;/author&gt;&lt;author&gt;Kim, Seong Jun&lt;/author&gt;&lt;author&gt;Kim, Seung Il&lt;/author&gt;&lt;author&gt;Kim, Bum-Tae&lt;/author&gt;&lt;author&gt;Lee, Min Jun&lt;/author&gt;&lt;author&gt;Kim, Hong Gi&lt;/author&gt;&lt;/authors&gt;&lt;/contributors&gt;&lt;titles&gt;&lt;title&gt;Comparative analysis of primer-probe sets for the laboratory confirmation of SARS-CoV-2&lt;/title&gt;&lt;secondary-title&gt;bioRxiv&lt;/secondary-title&gt;&lt;/titles&gt;&lt;periodical&gt;&lt;full-title&gt;bioRxiv&lt;/full-title&gt;&lt;abbr-1&gt;bioRxiv : the preprint server for biology&lt;/abbr-1&gt;&lt;/periodical&gt;&lt;pages&gt;2020.02.25.964775&lt;/pages&gt;&lt;dates&gt;&lt;year&gt;2020&lt;/year&gt;&lt;/dates&gt;&lt;urls&gt;&lt;related-urls&gt;&lt;url&gt;https://www.biorxiv.org/content/biorxiv/early/2020/02/27/2020.02.25.964775.full.pdf&lt;/url&gt;&lt;/related-urls&gt;&lt;/urls&gt;&lt;electronic-resource-num&gt;10.1101/2020.02.25.964775&lt;/electronic-resource-num&gt;&lt;/record&gt;&lt;/Cite&gt;&lt;/EndNote&gt;</w:instrText>
      </w:r>
      <w:r w:rsidR="00743CD2">
        <w:fldChar w:fldCharType="separate"/>
      </w:r>
      <w:r w:rsidR="000D7229">
        <w:rPr>
          <w:noProof/>
        </w:rPr>
        <w:t>[54]</w:t>
      </w:r>
      <w:r w:rsidR="00743CD2">
        <w:fldChar w:fldCharType="end"/>
      </w:r>
      <w:r w:rsidR="00433914" w:rsidRPr="00433914">
        <w:t>. Researchers inferred that a combination of these primer-probe sets would yield the best selectivity and sensitivity for diagnostic testing. The reliability and variety of primer-probe sets that target the N gene is in agreement with the use of the antibody tests which detect anti-N antibodies as a means of identifying if an individual has been previously exposed to SARS</w:t>
      </w:r>
      <w:r w:rsidR="00F11DDD">
        <w:t>-</w:t>
      </w:r>
      <w:r w:rsidR="00433914" w:rsidRPr="00433914">
        <w:t>CoV</w:t>
      </w:r>
      <w:r w:rsidR="00743CD2">
        <w:t xml:space="preserve">-2 </w:t>
      </w:r>
      <w:r w:rsidR="00743CD2">
        <w:fldChar w:fldCharType="begin"/>
      </w:r>
      <w:r w:rsidR="000D7229">
        <w:instrText xml:space="preserve"> ADDIN EN.CITE &lt;EndNote&gt;&lt;Cite&gt;&lt;Author&gt;Kontou&lt;/Author&gt;&lt;Year&gt;2020&lt;/Year&gt;&lt;RecNum&gt;40&lt;/RecNum&gt;&lt;DisplayText&gt;[55]&lt;/DisplayText&gt;&lt;record&gt;&lt;rec-number&gt;40&lt;/rec-number&gt;&lt;foreign-keys&gt;&lt;key app="EN" db-id="za0pwvr0m5tfsreexf3xrdxhrstrrdf5vdwe" timestamp="1601822629"&gt;40&lt;/key&gt;&lt;/foreign-keys&gt;&lt;ref-type name="Journal Article"&gt;17&lt;/ref-type&gt;&lt;contributors&gt;&lt;authors&gt;&lt;author&gt;Kontou, P. I.&lt;/author&gt;&lt;author&gt;Braliou, G. G.&lt;/author&gt;&lt;author&gt;Dimou, N. L.&lt;/author&gt;&lt;author&gt;Nikolopoulos, G.&lt;/author&gt;&lt;author&gt;Bagos, P. G.&lt;/author&gt;&lt;/authors&gt;&lt;/contributors&gt;&lt;auth-address&gt;Department of Computer Science and Biomedical Informatics, University of Thessaly, Papasiopoulou 2-4, 35131 Lamia, Greece.&amp;#xD;International Agency for Research on Cancer, 69372 Lyon, France.&amp;#xD;Medical School, University of Cyprus, 1678 Nicosia, Cyprus.&lt;/auth-address&gt;&lt;titles&gt;&lt;title&gt;Antibody Tests in Detecting SARS-CoV-2 Infection: A Meta-Analysis&lt;/title&gt;&lt;secondary-title&gt;Diagnostics (Basel)&lt;/secondary-title&gt;&lt;alt-title&gt;Diagnostics (Basel, Switzerland)&lt;/alt-title&gt;&lt;/titles&gt;&lt;periodical&gt;&lt;full-title&gt;Diagnostics (Basel)&lt;/full-title&gt;&lt;abbr-1&gt;Diagnostics (Basel, Switzerland)&lt;/abbr-1&gt;&lt;/periodical&gt;&lt;alt-periodical&gt;&lt;full-title&gt;Diagnostics (Basel)&lt;/full-title&gt;&lt;abbr-1&gt;Diagnostics (Basel, Switzerland)&lt;/abbr-1&gt;&lt;/alt-periodical&gt;&lt;volume&gt;10&lt;/volume&gt;&lt;number&gt;5&lt;/number&gt;&lt;edition&gt;2020/05/23&lt;/edition&gt;&lt;keywords&gt;&lt;keyword&gt;Covid-19&lt;/keyword&gt;&lt;keyword&gt;Elisa&lt;/keyword&gt;&lt;keyword&gt;IgG&lt;/keyword&gt;&lt;keyword&gt;IgM&lt;/keyword&gt;&lt;keyword&gt;SARS-CoV-2&lt;/keyword&gt;&lt;keyword&gt;antibody test&lt;/keyword&gt;&lt;/keywords&gt;&lt;dates&gt;&lt;year&gt;2020&lt;/year&gt;&lt;pub-dates&gt;&lt;date&gt;May 19&lt;/date&gt;&lt;/pub-dates&gt;&lt;/dates&gt;&lt;isbn&gt;2075-4418 (Print)&amp;#xD;2075-4418&lt;/isbn&gt;&lt;accession-num&gt;32438677&lt;/accession-num&gt;&lt;urls&gt;&lt;/urls&gt;&lt;custom2&gt;PMC7278002&lt;/custom2&gt;&lt;electronic-resource-num&gt;10.3390/diagnostics10050319&lt;/electronic-resource-num&gt;&lt;remote-database-provider&gt;NLM&lt;/remote-database-provider&gt;&lt;language&gt;eng&lt;/language&gt;&lt;/record&gt;&lt;/Cite&gt;&lt;/EndNote&gt;</w:instrText>
      </w:r>
      <w:r w:rsidR="00743CD2">
        <w:fldChar w:fldCharType="separate"/>
      </w:r>
      <w:r w:rsidR="000D7229">
        <w:rPr>
          <w:noProof/>
        </w:rPr>
        <w:t>[55]</w:t>
      </w:r>
      <w:r w:rsidR="00743CD2">
        <w:fldChar w:fldCharType="end"/>
      </w:r>
      <w:r w:rsidR="00433914" w:rsidRPr="00433914">
        <w:t>. This further support</w:t>
      </w:r>
      <w:r w:rsidR="00311405">
        <w:t>s the concept</w:t>
      </w:r>
      <w:r w:rsidR="00433914" w:rsidRPr="00433914">
        <w:t xml:space="preserve"> that the N region of the genome is both unique and reliably </w:t>
      </w:r>
      <w:r w:rsidR="00D25498">
        <w:t>stable</w:t>
      </w:r>
      <w:r w:rsidR="00433914" w:rsidRPr="00433914">
        <w:t xml:space="preserve"> despite the evolution of the virus as it spreads.  Another analysis of seven different primer-probe sets at the University of Washington Clinical Virology Lab found that assays using N2 and a set targeting the E gene, known as ‘Corman E-gene’ primer-probe set, were the most sensitive for SARS CoV-2, although all primer-probe sets being </w:t>
      </w:r>
      <w:proofErr w:type="spellStart"/>
      <w:r w:rsidR="00433914" w:rsidRPr="00433914">
        <w:t>analyzed</w:t>
      </w:r>
      <w:proofErr w:type="spellEnd"/>
      <w:r w:rsidR="00433914" w:rsidRPr="00433914">
        <w:t xml:space="preserve"> showed high specificity and none exhibited cross-reactivity or false positives</w:t>
      </w:r>
      <w:r w:rsidR="00743CD2">
        <w:t xml:space="preserve"> </w:t>
      </w:r>
      <w:r w:rsidR="00743CD2">
        <w:fldChar w:fldCharType="begin"/>
      </w:r>
      <w:r w:rsidR="000D7229">
        <w:instrText xml:space="preserve"> ADDIN EN.CITE &lt;EndNote&gt;&lt;Cite&gt;&lt;Author&gt;Nalla&lt;/Author&gt;&lt;Year&gt;2020&lt;/Year&gt;&lt;RecNum&gt;41&lt;/RecNum&gt;&lt;DisplayText&gt;[56]&lt;/DisplayText&gt;&lt;record&gt;&lt;rec-number&gt;41&lt;/rec-number&gt;&lt;foreign-keys&gt;&lt;key app="EN" db-id="za0pwvr0m5tfsreexf3xrdxhrstrrdf5vdwe" timestamp="1601822730"&gt;41&lt;/key&gt;&lt;/foreign-keys&gt;&lt;ref-type name="Journal Article"&gt;17&lt;/ref-type&gt;&lt;contributors&gt;&lt;authors&gt;&lt;author&gt;Nalla, Arun K.&lt;/author&gt;&lt;author&gt;Casto, Amanda M.&lt;/author&gt;&lt;author&gt;Huang, Meei-Li W.&lt;/author&gt;&lt;author&gt;Perchetti, Garrett A.&lt;/author&gt;&lt;author&gt;Sampoleo, Reigran&lt;/author&gt;&lt;author&gt;Shrestha, Lasata&lt;/author&gt;&lt;author&gt;Wei, Yulun&lt;/author&gt;&lt;author&gt;Zhu, Haiying&lt;/author&gt;&lt;author&gt;Jerome, Keith R.&lt;/author&gt;&lt;author&gt;Greninger, Alexander L.&lt;/author&gt;&lt;/authors&gt;&lt;/contributors&gt;&lt;titles&gt;&lt;title&gt;Comparative Performance of SARS-CoV-2 Detection Assays Using Seven Different Primer-Probe Sets and One Assay Kit&lt;/title&gt;&lt;secondary-title&gt;Journal of Clinical Microbiology&lt;/secondary-title&gt;&lt;/titles&gt;&lt;periodical&gt;&lt;full-title&gt;Journal of Clinical Microbiology&lt;/full-title&gt;&lt;/periodical&gt;&lt;pages&gt;e00557-20&lt;/pages&gt;&lt;volume&gt;58&lt;/volume&gt;&lt;number&gt;6&lt;/number&gt;&lt;dates&gt;&lt;year&gt;2020&lt;/year&gt;&lt;/dates&gt;&lt;urls&gt;&lt;related-urls&gt;&lt;url&gt;https://jcm.asm.org/content/jcm/58/6/e00557-20.full.pdf&lt;/url&gt;&lt;/related-urls&gt;&lt;/urls&gt;&lt;electronic-resource-num&gt;10.1128/jcm.00557-20&lt;/electronic-resource-num&gt;&lt;/record&gt;&lt;/Cite&gt;&lt;/EndNote&gt;</w:instrText>
      </w:r>
      <w:r w:rsidR="00743CD2">
        <w:fldChar w:fldCharType="separate"/>
      </w:r>
      <w:r w:rsidR="000D7229">
        <w:rPr>
          <w:noProof/>
        </w:rPr>
        <w:t>[56]</w:t>
      </w:r>
      <w:r w:rsidR="00743CD2">
        <w:fldChar w:fldCharType="end"/>
      </w:r>
      <w:r w:rsidR="00433914" w:rsidRPr="00433914">
        <w:t>. The location of the 2019-nCoV_N2, ORF1ab, and Corman E gene probes in the SARS</w:t>
      </w:r>
      <w:r w:rsidR="00311405">
        <w:t>-</w:t>
      </w:r>
      <w:r w:rsidR="00433914" w:rsidRPr="00433914">
        <w:t xml:space="preserve">CoV-2 reference genome are indicated in </w:t>
      </w:r>
      <w:r w:rsidR="00433914" w:rsidRPr="00433914">
        <w:rPr>
          <w:b/>
          <w:bCs/>
        </w:rPr>
        <w:t xml:space="preserve">Figure </w:t>
      </w:r>
      <w:r w:rsidR="00433914">
        <w:rPr>
          <w:b/>
          <w:bCs/>
        </w:rPr>
        <w:t>3</w:t>
      </w:r>
      <w:r w:rsidR="00433914" w:rsidRPr="00433914">
        <w:t xml:space="preserve">. For comparison purposes, the probes illustrated for SARS </w:t>
      </w:r>
      <w:proofErr w:type="spellStart"/>
      <w:r w:rsidR="00433914" w:rsidRPr="00433914">
        <w:t>CoV</w:t>
      </w:r>
      <w:proofErr w:type="spellEnd"/>
      <w:r w:rsidR="00433914" w:rsidRPr="00433914">
        <w:t xml:space="preserve"> correspond to the same proteins as those illustrated for SARS CoV-2. These are the N probe, 1b probe, and E probe. However, there are also several reliably sensitive primer-probe sets for the detection of SARS</w:t>
      </w:r>
      <w:r w:rsidR="00311405">
        <w:t>-</w:t>
      </w:r>
      <w:proofErr w:type="spellStart"/>
      <w:r w:rsidR="00433914" w:rsidRPr="00433914">
        <w:t>CoV</w:t>
      </w:r>
      <w:proofErr w:type="spellEnd"/>
      <w:r w:rsidR="00433914" w:rsidRPr="00433914">
        <w:t xml:space="preserve">, including those that can target regions of </w:t>
      </w:r>
      <w:r w:rsidR="00311405">
        <w:t xml:space="preserve">the </w:t>
      </w:r>
      <w:r w:rsidR="00433914" w:rsidRPr="00433914">
        <w:t>spike</w:t>
      </w:r>
      <w:r w:rsidR="00311405">
        <w:t xml:space="preserve"> ORF </w:t>
      </w:r>
      <w:r w:rsidR="00433914" w:rsidRPr="00433914">
        <w:t>and other structural proteins</w:t>
      </w:r>
      <w:r w:rsidR="00311405">
        <w:t xml:space="preserve"> ORFs</w:t>
      </w:r>
      <w:r w:rsidR="00433914" w:rsidRPr="00433914">
        <w:t xml:space="preserve">. </w:t>
      </w:r>
      <w:r w:rsidR="007A1A11">
        <w:t>Several</w:t>
      </w:r>
      <w:r w:rsidR="00433914" w:rsidRPr="00433914">
        <w:t xml:space="preserve"> SARS</w:t>
      </w:r>
      <w:r w:rsidR="00311405">
        <w:t>-</w:t>
      </w:r>
      <w:r w:rsidR="00433914" w:rsidRPr="00433914">
        <w:t xml:space="preserve">CoV-2 </w:t>
      </w:r>
      <w:proofErr w:type="gramStart"/>
      <w:r w:rsidR="00433914" w:rsidRPr="00433914">
        <w:t>primer</w:t>
      </w:r>
      <w:proofErr w:type="gramEnd"/>
      <w:r w:rsidR="00433914" w:rsidRPr="00433914">
        <w:t>-probe sets whose nucleotide location could be identified at the time of this report have</w:t>
      </w:r>
      <w:r w:rsidR="00311405">
        <w:t xml:space="preserve"> also</w:t>
      </w:r>
      <w:r w:rsidR="00433914" w:rsidRPr="00433914">
        <w:t xml:space="preserve"> been listed in </w:t>
      </w:r>
      <w:r w:rsidR="00433914" w:rsidRPr="00433914">
        <w:rPr>
          <w:b/>
          <w:bCs/>
        </w:rPr>
        <w:t xml:space="preserve">Figure </w:t>
      </w:r>
      <w:r w:rsidR="00433914">
        <w:rPr>
          <w:b/>
          <w:bCs/>
        </w:rPr>
        <w:t>3</w:t>
      </w:r>
      <w:r w:rsidR="00433914" w:rsidRPr="00433914">
        <w:t xml:space="preserve">. </w:t>
      </w:r>
    </w:p>
    <w:p w14:paraId="6B61DE65" w14:textId="77777777" w:rsidR="00D43BD7" w:rsidRPr="00D43BD7" w:rsidRDefault="00D43BD7" w:rsidP="00D43BD7">
      <w:pPr>
        <w:rPr>
          <w:b/>
          <w:bCs/>
          <w:i/>
          <w:iCs/>
        </w:rPr>
      </w:pPr>
      <w:r w:rsidRPr="00C16470">
        <w:rPr>
          <w:b/>
          <w:bCs/>
          <w:i/>
          <w:iCs/>
        </w:rPr>
        <w:t xml:space="preserve">SARS-CoV-2 </w:t>
      </w:r>
      <w:r w:rsidR="00C16470" w:rsidRPr="00C16470">
        <w:rPr>
          <w:b/>
          <w:bCs/>
          <w:i/>
          <w:iCs/>
        </w:rPr>
        <w:t xml:space="preserve">genome </w:t>
      </w:r>
      <w:r w:rsidRPr="00C16470">
        <w:rPr>
          <w:b/>
          <w:bCs/>
          <w:i/>
          <w:iCs/>
        </w:rPr>
        <w:t xml:space="preserve">mutation analysis </w:t>
      </w:r>
    </w:p>
    <w:p w14:paraId="249DAFDF" w14:textId="506BB6A7" w:rsidR="007373B8" w:rsidRDefault="005F2479" w:rsidP="000E3F06">
      <w:pPr>
        <w:jc w:val="both"/>
      </w:pPr>
      <w:r>
        <w:rPr>
          <w:lang w:val="en-US"/>
        </w:rPr>
        <w:t>RNA viruses routinely accumulate mutations and changes in their genome sequence as a result of polymerase infidelity</w:t>
      </w:r>
      <w:r w:rsidR="00311405">
        <w:rPr>
          <w:lang w:val="en-US"/>
        </w:rPr>
        <w:t xml:space="preserve"> </w:t>
      </w:r>
      <w:r w:rsidR="00743CD2">
        <w:rPr>
          <w:lang w:val="en-US"/>
        </w:rPr>
        <w:fldChar w:fldCharType="begin"/>
      </w:r>
      <w:r w:rsidR="000D7229">
        <w:rPr>
          <w:lang w:val="en-US"/>
        </w:rPr>
        <w:instrText xml:space="preserve"> ADDIN EN.CITE &lt;EndNote&gt;&lt;Cite&gt;&lt;Author&gt;Sanjuán&lt;/Author&gt;&lt;Year&gt;2010&lt;/Year&gt;&lt;RecNum&gt;33&lt;/RecNum&gt;&lt;DisplayText&gt;[48]&lt;/DisplayText&gt;&lt;record&gt;&lt;rec-number&gt;33&lt;/rec-number&gt;&lt;foreign-keys&gt;&lt;key app="EN" db-id="za0pwvr0m5tfsreexf3xrdxhrstrrdf5vdwe" timestamp="1601821310"&gt;33&lt;/key&gt;&lt;/foreign-keys&gt;&lt;ref-type name="Journal Article"&gt;17&lt;/ref-type&gt;&lt;contributors&gt;&lt;authors&gt;&lt;author&gt;Sanjuán, R.&lt;/author&gt;&lt;author&gt;Nebot, M. R.&lt;/author&gt;&lt;author&gt;Chirico, N.&lt;/author&gt;&lt;author&gt;Mansky, L. M.&lt;/author&gt;&lt;author&gt;Belshaw, R.&lt;/author&gt;&lt;/authors&gt;&lt;/contributors&gt;&lt;auth-address&gt;Institut Cavanilles de Biodiversitat y Biologia Evolutiva, Departament de Genetica, Universitat de València, C/Catedrático Agustín Escardino 9, Paterna 46980, València, Spain. rafael.sanjuan@uv.es&lt;/auth-address&gt;&lt;titles&gt;&lt;title&gt;Viral mutation ra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9733-48&lt;/pages&gt;&lt;volume&gt;84&lt;/volume&gt;&lt;number&gt;19&lt;/number&gt;&lt;edition&gt;2010/07/28&lt;/edition&gt;&lt;keywords&gt;&lt;keyword&gt;Animals&lt;/keyword&gt;&lt;keyword&gt;DNA Viruses/genetics&lt;/keyword&gt;&lt;keyword&gt;*Evolution, Molecular&lt;/keyword&gt;&lt;keyword&gt;Humans&lt;/keyword&gt;&lt;keyword&gt;Models, Genetic&lt;/keyword&gt;&lt;keyword&gt;*Mutation&lt;/keyword&gt;&lt;keyword&gt;RNA Viruses/genetics&lt;/keyword&gt;&lt;keyword&gt;Time Factors&lt;/keyword&gt;&lt;keyword&gt;Viruses/*genetics&lt;/keyword&gt;&lt;/keywords&gt;&lt;dates&gt;&lt;year&gt;2010&lt;/year&gt;&lt;pub-dates&gt;&lt;date&gt;Oct&lt;/date&gt;&lt;/pub-dates&gt;&lt;/dates&gt;&lt;isbn&gt;0022-538X (Print)&amp;#xD;0022-538x&lt;/isbn&gt;&lt;accession-num&gt;20660197&lt;/accession-num&gt;&lt;urls&gt;&lt;/urls&gt;&lt;custom2&gt;PMC2937809&lt;/custom2&gt;&lt;electronic-resource-num&gt;10.1128/jvi.00694-10&lt;/electronic-resource-num&gt;&lt;remote-database-provider&gt;NLM&lt;/remote-database-provider&gt;&lt;language&gt;eng&lt;/language&gt;&lt;/record&gt;&lt;/Cite&gt;&lt;/EndNote&gt;</w:instrText>
      </w:r>
      <w:r w:rsidR="00743CD2">
        <w:rPr>
          <w:lang w:val="en-US"/>
        </w:rPr>
        <w:fldChar w:fldCharType="separate"/>
      </w:r>
      <w:r w:rsidR="000D7229">
        <w:rPr>
          <w:noProof/>
          <w:lang w:val="en-US"/>
        </w:rPr>
        <w:t>[48]</w:t>
      </w:r>
      <w:r w:rsidR="00743CD2">
        <w:rPr>
          <w:lang w:val="en-US"/>
        </w:rPr>
        <w:fldChar w:fldCharType="end"/>
      </w:r>
      <w:r w:rsidR="00092E02">
        <w:rPr>
          <w:lang w:val="en-US"/>
        </w:rPr>
        <w:t>. SARS-CoV-2 is no different but incorporates proof-reading activity</w:t>
      </w:r>
      <w:r w:rsidR="00311405">
        <w:rPr>
          <w:lang w:val="en-US"/>
        </w:rPr>
        <w:t xml:space="preserve"> as outlined above</w:t>
      </w:r>
      <w:r w:rsidR="00092E02">
        <w:rPr>
          <w:lang w:val="en-US"/>
        </w:rPr>
        <w:t xml:space="preserve"> to minimize nucleotide mutation. </w:t>
      </w:r>
      <w:r w:rsidR="00C16470" w:rsidRPr="00C16470">
        <w:rPr>
          <w:lang w:val="en-US"/>
        </w:rPr>
        <w:t>A regularly updated phylogenetic tree of SARS</w:t>
      </w:r>
      <w:r w:rsidR="00311405">
        <w:rPr>
          <w:lang w:val="en-US"/>
        </w:rPr>
        <w:t>-</w:t>
      </w:r>
      <w:r w:rsidR="00C16470" w:rsidRPr="00C16470">
        <w:rPr>
          <w:lang w:val="en-US"/>
        </w:rPr>
        <w:t>CoV-2 is publicly available at Nextstrain.org</w:t>
      </w:r>
      <w:r w:rsidR="00C16470">
        <w:rPr>
          <w:lang w:val="en-US"/>
        </w:rPr>
        <w:t xml:space="preserve"> </w:t>
      </w:r>
      <w:r w:rsidR="00743CD2">
        <w:rPr>
          <w:lang w:val="en-US"/>
        </w:rPr>
        <w:fldChar w:fldCharType="begin">
          <w:fldData xml:space="preserve">PEVuZE5vdGU+PENpdGU+PEF1dGhvcj5IYWRmaWVsZDwvQXV0aG9yPjxZZWFyPjIwMTg8L1llYXI+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</w:fldData>
        </w:fldChar>
      </w:r>
      <w:r w:rsidR="000D7229">
        <w:rPr>
          <w:lang w:val="en-US"/>
        </w:rPr>
        <w:instrText xml:space="preserve"> ADDIN EN.CITE </w:instrText>
      </w:r>
      <w:r w:rsidR="000D7229">
        <w:rPr>
          <w:lang w:val="en-US"/>
        </w:rPr>
        <w:fldChar w:fldCharType="begin">
          <w:fldData xml:space="preserve">PEVuZE5vdGU+PENpdGU+PEF1dGhvcj5IYWRmaWVsZDwvQXV0aG9yPjxZZWFyPjIwMTg8L1llYXI+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</w:fldData>
        </w:fldChar>
      </w:r>
      <w:r w:rsidR="000D7229">
        <w:rPr>
          <w:lang w:val="en-US"/>
        </w:rPr>
        <w:instrText xml:space="preserve"> ADDIN EN.CITE.DATA </w:instrText>
      </w:r>
      <w:r w:rsidR="000D7229">
        <w:rPr>
          <w:lang w:val="en-US"/>
        </w:rPr>
      </w:r>
      <w:r w:rsidR="000D7229">
        <w:rPr>
          <w:lang w:val="en-US"/>
        </w:rPr>
        <w:fldChar w:fldCharType="end"/>
      </w:r>
      <w:r w:rsidR="00743CD2">
        <w:rPr>
          <w:lang w:val="en-US"/>
        </w:rPr>
      </w:r>
      <w:r w:rsidR="00743CD2">
        <w:rPr>
          <w:lang w:val="en-US"/>
        </w:rPr>
        <w:fldChar w:fldCharType="separate"/>
      </w:r>
      <w:r w:rsidR="000D7229">
        <w:rPr>
          <w:noProof/>
          <w:lang w:val="en-US"/>
        </w:rPr>
        <w:t>[57]</w:t>
      </w:r>
      <w:r w:rsidR="00743CD2">
        <w:rPr>
          <w:lang w:val="en-US"/>
        </w:rPr>
        <w:fldChar w:fldCharType="end"/>
      </w:r>
      <w:r w:rsidR="00157837">
        <w:rPr>
          <w:lang w:val="en-US"/>
        </w:rPr>
        <w:t xml:space="preserve"> </w:t>
      </w:r>
      <w:r w:rsidR="00C16470">
        <w:rPr>
          <w:lang w:val="en-US"/>
        </w:rPr>
        <w:t xml:space="preserve">and is displayed in </w:t>
      </w:r>
      <w:r w:rsidR="00C16470" w:rsidRPr="00311405">
        <w:rPr>
          <w:b/>
          <w:bCs/>
          <w:lang w:val="en-US"/>
        </w:rPr>
        <w:t>Figure 4</w:t>
      </w:r>
      <w:r w:rsidR="00C16470" w:rsidRPr="00C16470">
        <w:rPr>
          <w:lang w:val="en-US"/>
        </w:rPr>
        <w:t>. Transmission of the virus over</w:t>
      </w:r>
      <w:r w:rsidR="00157837">
        <w:rPr>
          <w:lang w:val="en-US"/>
        </w:rPr>
        <w:t xml:space="preserve"> </w:t>
      </w:r>
      <w:r w:rsidR="00C16470" w:rsidRPr="00C16470">
        <w:rPr>
          <w:lang w:val="en-US"/>
        </w:rPr>
        <w:t xml:space="preserve">time is represented by branching, with interactive nodes indicating reported sample genomes and mutational events. Branching between nodes is hypothesized based on genomic similarities and region. The changes in </w:t>
      </w:r>
      <w:proofErr w:type="spellStart"/>
      <w:r w:rsidR="00C16470" w:rsidRPr="00C16470">
        <w:rPr>
          <w:lang w:val="en-US"/>
        </w:rPr>
        <w:t>colo</w:t>
      </w:r>
      <w:r w:rsidR="00157837">
        <w:rPr>
          <w:lang w:val="en-US"/>
        </w:rPr>
        <w:t>u</w:t>
      </w:r>
      <w:r w:rsidR="00C16470" w:rsidRPr="00C16470">
        <w:rPr>
          <w:lang w:val="en-US"/>
        </w:rPr>
        <w:t>r</w:t>
      </w:r>
      <w:proofErr w:type="spellEnd"/>
      <w:r w:rsidR="00C16470" w:rsidRPr="00C16470">
        <w:rPr>
          <w:lang w:val="en-US"/>
        </w:rPr>
        <w:t xml:space="preserve"> indicate the spread to different continents as genetic drift causes a gradual divergence of the viral gene pools based on an infected individual’s geographic location. A comparison of the original </w:t>
      </w:r>
      <w:r w:rsidR="00157837">
        <w:rPr>
          <w:lang w:val="en-US"/>
        </w:rPr>
        <w:t xml:space="preserve">SARS-CoV-2 </w:t>
      </w:r>
      <w:r w:rsidR="00C16470" w:rsidRPr="00C16470">
        <w:rPr>
          <w:lang w:val="en-US"/>
        </w:rPr>
        <w:t>Wuhan reference genome with genome</w:t>
      </w:r>
      <w:r w:rsidR="00157837">
        <w:rPr>
          <w:lang w:val="en-US"/>
        </w:rPr>
        <w:t>s</w:t>
      </w:r>
      <w:r w:rsidR="00C16470" w:rsidRPr="00C16470">
        <w:rPr>
          <w:lang w:val="en-US"/>
        </w:rPr>
        <w:t xml:space="preserve"> compiled from the worldwide sample datasets depicts areas of high</w:t>
      </w:r>
      <w:r w:rsidR="00157837">
        <w:rPr>
          <w:lang w:val="en-US"/>
        </w:rPr>
        <w:t>est</w:t>
      </w:r>
      <w:r w:rsidR="00C16470" w:rsidRPr="00C16470">
        <w:rPr>
          <w:lang w:val="en-US"/>
        </w:rPr>
        <w:t xml:space="preserve"> variability. Tracking mutations and variable regions is critical for the development of effective therapeutics as genetic diversity can have implications towards drug resistance.</w:t>
      </w:r>
      <w:r w:rsidR="00311405">
        <w:rPr>
          <w:lang w:val="en-US"/>
        </w:rPr>
        <w:t xml:space="preserve"> It can be readily seen in </w:t>
      </w:r>
      <w:r w:rsidR="00311405" w:rsidRPr="00311405">
        <w:rPr>
          <w:b/>
          <w:bCs/>
          <w:lang w:val="en-US"/>
        </w:rPr>
        <w:t>Figure 4</w:t>
      </w:r>
      <w:r w:rsidR="007742FE">
        <w:rPr>
          <w:b/>
          <w:bCs/>
          <w:lang w:val="en-US"/>
        </w:rPr>
        <w:t>A</w:t>
      </w:r>
      <w:r w:rsidR="00311405">
        <w:rPr>
          <w:lang w:val="en-US"/>
        </w:rPr>
        <w:t xml:space="preserve"> that the SARS-CoV-2 genome accumulates numerous mutations over time and that these genotypes are distributed in a unique fashion </w:t>
      </w:r>
      <w:r w:rsidR="00311405">
        <w:rPr>
          <w:lang w:val="en-US"/>
        </w:rPr>
        <w:lastRenderedPageBreak/>
        <w:t>globally</w:t>
      </w:r>
      <w:r w:rsidR="007742FE">
        <w:rPr>
          <w:lang w:val="en-US"/>
        </w:rPr>
        <w:t xml:space="preserve"> (</w:t>
      </w:r>
      <w:r w:rsidR="007742FE" w:rsidRPr="007742FE">
        <w:rPr>
          <w:b/>
          <w:bCs/>
          <w:lang w:val="en-US"/>
        </w:rPr>
        <w:t>Figure 4B</w:t>
      </w:r>
      <w:r w:rsidR="007742FE">
        <w:rPr>
          <w:lang w:val="en-US"/>
        </w:rPr>
        <w:t>)</w:t>
      </w:r>
      <w:r w:rsidR="00311405">
        <w:rPr>
          <w:lang w:val="en-US"/>
        </w:rPr>
        <w:t xml:space="preserve">. </w:t>
      </w:r>
      <w:r w:rsidR="00C16470" w:rsidRPr="00C16470">
        <w:t>Some individuals may contract SARS</w:t>
      </w:r>
      <w:r w:rsidR="00311405">
        <w:t>-</w:t>
      </w:r>
      <w:r w:rsidR="00C16470" w:rsidRPr="00C16470">
        <w:t>CoV-2 in a geographical region that has different accumulated mutations from other parts of the world, and these mutations may occur in critical parts of the genome.</w:t>
      </w:r>
      <w:r w:rsidR="00157837">
        <w:t xml:space="preserve"> Other mutations will have little to no effect on viral replication and transmission but will accumulate over time and become a molecular marker of virus spread geographically.</w:t>
      </w:r>
      <w:r w:rsidR="00C16470" w:rsidRPr="00C16470">
        <w:t xml:space="preserve"> Given that the pandemic is still ongoing, and mutations will continue to accumulate and branch off from the original reference genome, </w:t>
      </w:r>
      <w:r w:rsidR="00157837">
        <w:t>this is a dynamic and variable process that will determine features of the virus pandemic</w:t>
      </w:r>
      <w:r w:rsidR="00C16470" w:rsidRPr="00C16470">
        <w:t>.</w:t>
      </w:r>
      <w:r w:rsidR="00B15F72">
        <w:t xml:space="preserve"> </w:t>
      </w:r>
      <w:r w:rsidR="00B15F72" w:rsidRPr="00DD0ED1">
        <w:rPr>
          <w:b/>
          <w:bCs/>
        </w:rPr>
        <w:t>Figure 4C</w:t>
      </w:r>
      <w:r w:rsidR="00743CD2">
        <w:t xml:space="preserve">, also </w:t>
      </w:r>
      <w:r w:rsidR="00B15F72">
        <w:t xml:space="preserve">obtained from </w:t>
      </w:r>
      <w:r w:rsidR="00743CD2">
        <w:t>N</w:t>
      </w:r>
      <w:r w:rsidR="00B15F72">
        <w:t>extstrain.org</w:t>
      </w:r>
      <w:r w:rsidR="00743CD2">
        <w:t>,</w:t>
      </w:r>
      <w:r w:rsidR="00B15F72">
        <w:t xml:space="preserve"> demonstrates that mutations have accumulated across the SARS-CoV-2 genome with hotspots frequently found within ORF1b, S and N genes.</w:t>
      </w:r>
      <w:r w:rsidR="00C16470" w:rsidRPr="00C16470">
        <w:t xml:space="preserve"> </w:t>
      </w:r>
      <w:r w:rsidR="00DD0ED1" w:rsidRPr="00C16470">
        <w:t>The accumulated mutations have led to geographically different viral gene pools, seen by the differences in colo</w:t>
      </w:r>
      <w:r w:rsidR="00DD0ED1">
        <w:t xml:space="preserve">ur shown in </w:t>
      </w:r>
      <w:r w:rsidR="00DD0ED1" w:rsidRPr="00DD0ED1">
        <w:rPr>
          <w:b/>
          <w:bCs/>
        </w:rPr>
        <w:t>Figure</w:t>
      </w:r>
      <w:r w:rsidR="00743CD2">
        <w:rPr>
          <w:b/>
          <w:bCs/>
        </w:rPr>
        <w:t xml:space="preserve"> 4A and</w:t>
      </w:r>
      <w:r w:rsidR="00DD0ED1" w:rsidRPr="00DD0ED1">
        <w:rPr>
          <w:b/>
          <w:bCs/>
        </w:rPr>
        <w:t xml:space="preserve"> 4B</w:t>
      </w:r>
      <w:r w:rsidR="00DD0ED1" w:rsidRPr="00C16470">
        <w:t>. It is possible that C</w:t>
      </w:r>
      <w:r w:rsidR="007742FE">
        <w:t>ovid</w:t>
      </w:r>
      <w:r w:rsidR="00DD0ED1" w:rsidRPr="00C16470">
        <w:t>-19 could become a seasonal disease, with peaks in cases occurring annually</w:t>
      </w:r>
      <w:r w:rsidR="00DD0ED1">
        <w:t xml:space="preserve">. </w:t>
      </w:r>
      <w:r w:rsidR="00DD0ED1" w:rsidRPr="00C16470">
        <w:t>This effect would imply that either the virus mutates quickly and attenuates itself</w:t>
      </w:r>
      <w:r w:rsidR="00DD0ED1">
        <w:t xml:space="preserve"> or</w:t>
      </w:r>
      <w:r w:rsidR="00DD0ED1" w:rsidRPr="00C16470">
        <w:t xml:space="preserve"> </w:t>
      </w:r>
      <w:r w:rsidR="00DD0ED1">
        <w:t>could</w:t>
      </w:r>
      <w:r w:rsidR="00DD0ED1" w:rsidRPr="00C16470">
        <w:t xml:space="preserve"> evade our immunity by genetic drift</w:t>
      </w:r>
      <w:r w:rsidR="00DD0ED1">
        <w:t xml:space="preserve"> similarly to influenza virus.</w:t>
      </w:r>
      <w:r w:rsidR="00DD0ED1" w:rsidRPr="00C16470">
        <w:t xml:space="preserve"> Neither outcome can be determined during the ongoing pandemic, but they are important concepts to consider given that the former path would</w:t>
      </w:r>
      <w:r w:rsidR="00DD0ED1">
        <w:t xml:space="preserve"> herald an end to the pandemic and the latter would</w:t>
      </w:r>
      <w:r w:rsidR="00DD0ED1" w:rsidRPr="00C16470">
        <w:t xml:space="preserve"> require constant adaptation of diagnostic tests and </w:t>
      </w:r>
      <w:r w:rsidR="00DD0ED1">
        <w:t>updated vaccine preparations to be generated</w:t>
      </w:r>
      <w:r w:rsidR="00DD0ED1" w:rsidRPr="00C16470">
        <w:t xml:space="preserve">. </w:t>
      </w:r>
    </w:p>
    <w:p w14:paraId="5070B622" w14:textId="58C8FF4C" w:rsidR="00C16470" w:rsidRPr="000E3F06" w:rsidRDefault="00392B61" w:rsidP="00311405">
      <w:pPr>
        <w:jc w:val="both"/>
        <w:rPr>
          <w:highlight w:val="yellow"/>
        </w:rPr>
      </w:pPr>
      <w:r>
        <w:t xml:space="preserve">Another concept, considering the prevalence of virus variants, is that re-infection following recovery could be possible. One such event has been documented and </w:t>
      </w:r>
      <w:r w:rsidRPr="000E3F06">
        <w:t xml:space="preserve">showed that the genome sequence of the virus strain in the first episode of COVID-19 infection </w:t>
      </w:r>
      <w:r w:rsidR="007373B8" w:rsidRPr="000E3F06">
        <w:t>wa</w:t>
      </w:r>
      <w:r w:rsidRPr="000E3F06">
        <w:t xml:space="preserve">s clearly different from </w:t>
      </w:r>
      <w:r w:rsidR="007373B8" w:rsidRPr="000E3F06">
        <w:t>that</w:t>
      </w:r>
      <w:r w:rsidRPr="000E3F06">
        <w:t xml:space="preserve"> of the virus strain found during second episode of infection</w:t>
      </w:r>
      <w:r w:rsidR="000E3F06" w:rsidRPr="000E3F06">
        <w:t xml:space="preserve"> </w:t>
      </w:r>
      <w:r w:rsidR="007742FE">
        <w:fldChar w:fldCharType="begin"/>
      </w:r>
      <w:r w:rsidR="000D7229">
        <w:instrText xml:space="preserve"> ADDIN EN.CITE &lt;EndNote&gt;&lt;Cite&gt;&lt;Author&gt;To&lt;/Author&gt;&lt;Year&gt;2020&lt;/Year&gt;&lt;RecNum&gt;43&lt;/RecNum&gt;&lt;DisplayText&gt;[58]&lt;/DisplayText&gt;&lt;record&gt;&lt;rec-number&gt;43&lt;/rec-number&gt;&lt;foreign-keys&gt;&lt;key app="EN" db-id="za0pwvr0m5tfsreexf3xrdxhrstrrdf5vdwe" timestamp="1601823271"&gt;43&lt;/key&gt;&lt;/foreign-keys&gt;&lt;ref-type name="Journal Article"&gt;17&lt;/ref-type&gt;&lt;contributors&gt;&lt;authors&gt;&lt;author&gt;To, Kelvin Kai-Wang&lt;/author&gt;&lt;author&gt;Hung, Ivan Fan-Ngai&lt;/author&gt;&lt;author&gt;Ip, Jonathan Daniel&lt;/author&gt;&lt;author&gt;Chu, Allen Wing-Ho&lt;/author&gt;&lt;author&gt;Chan, Wan-Mui&lt;/author&gt;&lt;author&gt;Tam, Anthony Raymond&lt;/author&gt;&lt;author&gt;Fong, Carol Ho-Yan&lt;/author&gt;&lt;author&gt;Yuan, Shuofeng&lt;/author&gt;&lt;author&gt;Tsoi, Hoi-Wah&lt;/author&gt;&lt;author&gt;Ng, Anthony Chin-Ki&lt;/author&gt;&lt;author&gt;Lee, Larry Lap-Yip&lt;/author&gt;&lt;author&gt;Wan, Polk&lt;/author&gt;&lt;author&gt;Tso, Eugene&lt;/author&gt;&lt;author&gt;To, Wing-Kin&lt;/author&gt;&lt;author&gt;Tsang, Dominic&lt;/author&gt;&lt;author&gt;Chan, Kwok-Hung&lt;/author&gt;&lt;author&gt;Huang, Jian-Dong&lt;/author&gt;&lt;author&gt;Kok, Kin-Hang&lt;/author&gt;&lt;author&gt;Cheng, Vincent Chi-Chung&lt;/author&gt;&lt;author&gt;Yuen, Kwok-Yung&lt;/author&gt;&lt;/authors&gt;&lt;/contributors&gt;&lt;titles&gt;&lt;title&gt;COVID-19 re-infection by a phylogenetically distinct SARS-coronavirus-2 strain confirmed by whole genome sequencing&lt;/title&gt;&lt;secondary-title&gt;Clinical Infectious Diseases&lt;/secondary-title&gt;&lt;/titles&gt;&lt;periodical&gt;&lt;full-title&gt;Clinical Infectious Diseases&lt;/full-title&gt;&lt;/periodical&gt;&lt;dates&gt;&lt;year&gt;2020&lt;/year&gt;&lt;/dates&gt;&lt;isbn&gt;1058-4838&lt;/isbn&gt;&lt;urls&gt;&lt;related-urls&gt;&lt;url&gt;https://doi.org/10.1093/cid/ciaa1275&lt;/url&gt;&lt;/related-urls&gt;&lt;/urls&gt;&lt;custom1&gt;ciaa1275&lt;/custom1&gt;&lt;electronic-resource-num&gt;10.1093/cid/ciaa1275&lt;/electronic-resource-num&gt;&lt;access-date&gt;10/4/2020&lt;/access-date&gt;&lt;/record&gt;&lt;/Cite&gt;&lt;/EndNote&gt;</w:instrText>
      </w:r>
      <w:r w:rsidR="007742FE">
        <w:fldChar w:fldCharType="separate"/>
      </w:r>
      <w:r w:rsidR="000D7229">
        <w:rPr>
          <w:noProof/>
        </w:rPr>
        <w:t>[58]</w:t>
      </w:r>
      <w:r w:rsidR="007742FE">
        <w:fldChar w:fldCharType="end"/>
      </w:r>
      <w:r w:rsidR="007373B8" w:rsidRPr="000E3F06">
        <w:t>. Here, a young and healthy patient had a second episode of C</w:t>
      </w:r>
      <w:r w:rsidR="007742FE">
        <w:t>ovid</w:t>
      </w:r>
      <w:r w:rsidR="007373B8" w:rsidRPr="000E3F06">
        <w:t>-19 infection diagnosed 4.5 months after the first episode. Viral genomes from first and second episodes belonged to different lineages and 24 nucleotides were different between the viruses. Amino acid changes were identified in 9 viral proteins and included a large truncation of ORF8 protein that was present only in the virus from the first infection.</w:t>
      </w:r>
      <w:r w:rsidR="000E3F06" w:rsidRPr="000E3F06">
        <w:t xml:space="preserve"> This case demonstrates that not only is re-infection with SARS-CoV-2 possible but that virus mutation could drive this process to avoid pre-existing protective immunity.</w:t>
      </w:r>
    </w:p>
    <w:p w14:paraId="0F081211" w14:textId="17731D0F" w:rsidR="00F81A42" w:rsidRDefault="00156687" w:rsidP="008E0A26">
      <w:pPr>
        <w:jc w:val="both"/>
        <w:rPr>
          <w:lang w:val="en-US"/>
        </w:rPr>
      </w:pPr>
      <w:r w:rsidRPr="00156687">
        <w:rPr>
          <w:lang w:val="en-US"/>
        </w:rPr>
        <w:t>As transmission</w:t>
      </w:r>
      <w:r w:rsidR="008E0A26">
        <w:rPr>
          <w:lang w:val="en-US"/>
        </w:rPr>
        <w:t xml:space="preserve"> and global spread</w:t>
      </w:r>
      <w:r w:rsidRPr="00156687">
        <w:rPr>
          <w:lang w:val="en-US"/>
        </w:rPr>
        <w:t xml:space="preserve"> of SARS</w:t>
      </w:r>
      <w:r w:rsidR="008E0A26">
        <w:rPr>
          <w:lang w:val="en-US"/>
        </w:rPr>
        <w:t>-</w:t>
      </w:r>
      <w:r w:rsidRPr="00156687">
        <w:rPr>
          <w:lang w:val="en-US"/>
        </w:rPr>
        <w:t xml:space="preserve">CoV-2 has increased, </w:t>
      </w:r>
      <w:r w:rsidR="008E0A26">
        <w:rPr>
          <w:lang w:val="en-US"/>
        </w:rPr>
        <w:t>many</w:t>
      </w:r>
      <w:r w:rsidRPr="00156687">
        <w:rPr>
          <w:lang w:val="en-US"/>
        </w:rPr>
        <w:t xml:space="preserve"> accumulated mutations have prevailed</w:t>
      </w:r>
      <w:r w:rsidR="008E0A26">
        <w:rPr>
          <w:lang w:val="en-US"/>
        </w:rPr>
        <w:t xml:space="preserve"> (</w:t>
      </w:r>
      <w:r w:rsidR="008E0A26" w:rsidRPr="008E0A26">
        <w:rPr>
          <w:b/>
          <w:bCs/>
          <w:lang w:val="en-US"/>
        </w:rPr>
        <w:t>Fig</w:t>
      </w:r>
      <w:r w:rsidR="007742FE">
        <w:rPr>
          <w:b/>
          <w:bCs/>
          <w:lang w:val="en-US"/>
        </w:rPr>
        <w:t>ure</w:t>
      </w:r>
      <w:r w:rsidR="008E0A26" w:rsidRPr="008E0A26">
        <w:rPr>
          <w:b/>
          <w:bCs/>
          <w:lang w:val="en-US"/>
        </w:rPr>
        <w:t xml:space="preserve"> 4A</w:t>
      </w:r>
      <w:r w:rsidR="008E0A26">
        <w:rPr>
          <w:lang w:val="en-US"/>
        </w:rPr>
        <w:t>)</w:t>
      </w:r>
      <w:r w:rsidRPr="00156687">
        <w:rPr>
          <w:lang w:val="en-US"/>
        </w:rPr>
        <w:t xml:space="preserve">. Mutations that either strengthen the virus’ infectivity or </w:t>
      </w:r>
      <w:r w:rsidR="008E0A26">
        <w:rPr>
          <w:lang w:val="en-US"/>
        </w:rPr>
        <w:t>replic</w:t>
      </w:r>
      <w:r w:rsidRPr="00156687">
        <w:rPr>
          <w:lang w:val="en-US"/>
        </w:rPr>
        <w:t xml:space="preserve">ation, or those that do not detrimentally affect the function of the virus, are most likely to be passed on. </w:t>
      </w:r>
      <w:r w:rsidR="008E0A26">
        <w:rPr>
          <w:lang w:val="en-US"/>
        </w:rPr>
        <w:t>One such</w:t>
      </w:r>
      <w:r w:rsidRPr="00156687">
        <w:rPr>
          <w:lang w:val="en-US"/>
        </w:rPr>
        <w:t xml:space="preserve"> mutation at position 614 of the spike protein that changes the encoded amino acid from aspartic acid to glycine, known as mutation D614G, has been found to increase SARS CoV-2 infectivity of ACE2 expressing cells </w:t>
      </w:r>
      <w:r w:rsidR="007742FE">
        <w:rPr>
          <w:lang w:val="en-US"/>
        </w:rPr>
        <w:fldChar w:fldCharType="begin">
          <w:fldData xml:space="preserve">PEVuZE5vdGU+PENpdGU+PEF1dGhvcj5ZdXJrb3ZldHNraXk8L0F1dGhvcj48WWVhcj4yMDIwPC9Z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lZGl0aW9uPjIwMjAvMDkvMzA8L2VkaXRpb24+PGtleXdvcmRzPjxr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</w:fldData>
        </w:fldChar>
      </w:r>
      <w:r w:rsidR="000D7229">
        <w:rPr>
          <w:lang w:val="en-US"/>
        </w:rPr>
        <w:instrText xml:space="preserve"> ADDIN EN.CITE </w:instrText>
      </w:r>
      <w:r w:rsidR="000D7229">
        <w:rPr>
          <w:lang w:val="en-US"/>
        </w:rPr>
        <w:fldChar w:fldCharType="begin">
          <w:fldData xml:space="preserve">PEVuZE5vdGU+PENpdGU+PEF1dGhvcj5ZdXJrb3ZldHNraXk8L0F1dGhvcj48WWVhcj4yMDIwPC9Z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lZGl0aW9uPjIwMjAvMDkvMzA8L2VkaXRpb24+PGtleXdvcmRzPjxr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</w:fldData>
        </w:fldChar>
      </w:r>
      <w:r w:rsidR="000D7229">
        <w:rPr>
          <w:lang w:val="en-US"/>
        </w:rPr>
        <w:instrText xml:space="preserve"> ADDIN EN.CITE.DATA </w:instrText>
      </w:r>
      <w:r w:rsidR="000D7229">
        <w:rPr>
          <w:lang w:val="en-US"/>
        </w:rPr>
      </w:r>
      <w:r w:rsidR="000D7229">
        <w:rPr>
          <w:lang w:val="en-US"/>
        </w:rPr>
        <w:fldChar w:fldCharType="end"/>
      </w:r>
      <w:r w:rsidR="007742FE">
        <w:rPr>
          <w:lang w:val="en-US"/>
        </w:rPr>
      </w:r>
      <w:r w:rsidR="007742FE">
        <w:rPr>
          <w:lang w:val="en-US"/>
        </w:rPr>
        <w:fldChar w:fldCharType="separate"/>
      </w:r>
      <w:r w:rsidR="000D7229">
        <w:rPr>
          <w:noProof/>
          <w:lang w:val="en-US"/>
        </w:rPr>
        <w:t>[59]</w:t>
      </w:r>
      <w:r w:rsidR="007742FE">
        <w:rPr>
          <w:lang w:val="en-US"/>
        </w:rPr>
        <w:fldChar w:fldCharType="end"/>
      </w:r>
      <w:r w:rsidR="008E0A26">
        <w:rPr>
          <w:lang w:val="en-US"/>
        </w:rPr>
        <w:t xml:space="preserve"> and has become the prevalent virus variant in the pandemic </w:t>
      </w:r>
      <w:r w:rsidR="007742FE">
        <w:rPr>
          <w:lang w:val="en-US"/>
        </w:rPr>
        <w:fldChar w:fldCharType="begin">
          <w:fldData xml:space="preserve">PEVuZE5vdGU+PENpdGU+PEF1dGhvcj5Lb3JiZXI8L0F1dGhvcj48WWVhcj4yMDIwPC9ZZWFyPjxS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ODEyLTgyNy5lMTk8L3BhZ2VzPjx2b2x1bWU+MTgyPC92b2x1bWU+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</w:fldData>
        </w:fldChar>
      </w:r>
      <w:r w:rsidR="000D7229">
        <w:rPr>
          <w:lang w:val="en-US"/>
        </w:rPr>
        <w:instrText xml:space="preserve"> ADDIN EN.CITE </w:instrText>
      </w:r>
      <w:r w:rsidR="000D7229">
        <w:rPr>
          <w:lang w:val="en-US"/>
        </w:rPr>
        <w:fldChar w:fldCharType="begin">
          <w:fldData xml:space="preserve">PEVuZE5vdGU+PENpdGU+PEF1dGhvcj5Lb3JiZXI8L0F1dGhvcj48WWVhcj4yMDIwPC9ZZWFyPjxS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ODEyLTgyNy5lMTk8L3BhZ2VzPjx2b2x1bWU+MTgyPC92b2x1bWU+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</w:fldData>
        </w:fldChar>
      </w:r>
      <w:r w:rsidR="000D7229">
        <w:rPr>
          <w:lang w:val="en-US"/>
        </w:rPr>
        <w:instrText xml:space="preserve"> ADDIN EN.CITE.DATA </w:instrText>
      </w:r>
      <w:r w:rsidR="000D7229">
        <w:rPr>
          <w:lang w:val="en-US"/>
        </w:rPr>
      </w:r>
      <w:r w:rsidR="000D7229">
        <w:rPr>
          <w:lang w:val="en-US"/>
        </w:rPr>
        <w:fldChar w:fldCharType="end"/>
      </w:r>
      <w:r w:rsidR="007742FE">
        <w:rPr>
          <w:lang w:val="en-US"/>
        </w:rPr>
      </w:r>
      <w:r w:rsidR="007742FE">
        <w:rPr>
          <w:lang w:val="en-US"/>
        </w:rPr>
        <w:fldChar w:fldCharType="separate"/>
      </w:r>
      <w:r w:rsidR="000D7229">
        <w:rPr>
          <w:noProof/>
          <w:lang w:val="en-US"/>
        </w:rPr>
        <w:t>[60, 61]</w:t>
      </w:r>
      <w:r w:rsidR="007742FE">
        <w:rPr>
          <w:lang w:val="en-US"/>
        </w:rPr>
        <w:fldChar w:fldCharType="end"/>
      </w:r>
      <w:r w:rsidRPr="00156687">
        <w:rPr>
          <w:lang w:val="en-US"/>
        </w:rPr>
        <w:t xml:space="preserve">. The mechanism behind this enhancement is understood to be a result of decreased S1 shedding when </w:t>
      </w:r>
      <w:r w:rsidR="007742FE">
        <w:rPr>
          <w:lang w:val="en-US"/>
        </w:rPr>
        <w:t>S protein</w:t>
      </w:r>
      <w:r w:rsidRPr="00156687">
        <w:rPr>
          <w:lang w:val="en-US"/>
        </w:rPr>
        <w:t xml:space="preserve"> is cleaved at the S1/S2 junction. A single virion with more </w:t>
      </w:r>
      <w:r w:rsidR="007742FE">
        <w:rPr>
          <w:lang w:val="en-US"/>
        </w:rPr>
        <w:t>S</w:t>
      </w:r>
      <w:r w:rsidRPr="00156687">
        <w:rPr>
          <w:lang w:val="en-US"/>
        </w:rPr>
        <w:t xml:space="preserve"> proteins that have not shed the S1 subunit can, therefore, result in a greater likelihood for functional </w:t>
      </w:r>
      <w:r w:rsidR="007742FE">
        <w:rPr>
          <w:lang w:val="en-US"/>
        </w:rPr>
        <w:t>S</w:t>
      </w:r>
      <w:r w:rsidRPr="00156687">
        <w:rPr>
          <w:lang w:val="en-US"/>
        </w:rPr>
        <w:t xml:space="preserve"> proteins to encounter ACE2 for attachment. </w:t>
      </w:r>
      <w:r w:rsidR="007742FE">
        <w:rPr>
          <w:lang w:val="en-US"/>
        </w:rPr>
        <w:t xml:space="preserve">This concept has been proved experimentally </w:t>
      </w:r>
      <w:r w:rsidR="007742FE" w:rsidRPr="007742FE">
        <w:rPr>
          <w:i/>
          <w:iCs/>
          <w:lang w:val="en-US"/>
        </w:rPr>
        <w:t>in vitro</w:t>
      </w:r>
      <w:r w:rsidR="007742FE" w:rsidRPr="00156687">
        <w:rPr>
          <w:lang w:val="en-US"/>
        </w:rPr>
        <w:t xml:space="preserve"> </w:t>
      </w:r>
      <w:r w:rsidR="007742FE">
        <w:rPr>
          <w:lang w:val="en-US"/>
        </w:rPr>
        <w:t>using a</w:t>
      </w:r>
      <w:r w:rsidRPr="00156687">
        <w:rPr>
          <w:lang w:val="en-US"/>
        </w:rPr>
        <w:t xml:space="preserve"> leukemia virus </w:t>
      </w:r>
      <w:proofErr w:type="spellStart"/>
      <w:r w:rsidRPr="00156687">
        <w:rPr>
          <w:lang w:val="en-US"/>
        </w:rPr>
        <w:t>pseudotyped</w:t>
      </w:r>
      <w:proofErr w:type="spellEnd"/>
      <w:r w:rsidRPr="00156687">
        <w:rPr>
          <w:lang w:val="en-US"/>
        </w:rPr>
        <w:t xml:space="preserve"> with G614 </w:t>
      </w:r>
      <w:r w:rsidR="00F81A42" w:rsidRPr="00F81A42">
        <w:rPr>
          <w:lang w:val="en-US"/>
        </w:rPr>
        <w:t xml:space="preserve">SARS-CoV-2 </w:t>
      </w:r>
      <w:r w:rsidR="007742FE">
        <w:rPr>
          <w:lang w:val="en-US"/>
        </w:rPr>
        <w:t>S</w:t>
      </w:r>
      <w:r w:rsidRPr="00156687">
        <w:rPr>
          <w:lang w:val="en-US"/>
        </w:rPr>
        <w:t xml:space="preserve"> </w:t>
      </w:r>
      <w:r w:rsidR="007742FE">
        <w:rPr>
          <w:lang w:val="en-US"/>
        </w:rPr>
        <w:t>gene</w:t>
      </w:r>
      <w:r w:rsidRPr="00156687">
        <w:rPr>
          <w:lang w:val="en-US"/>
        </w:rPr>
        <w:t>s</w:t>
      </w:r>
      <w:r w:rsidR="007742FE">
        <w:rPr>
          <w:lang w:val="en-US"/>
        </w:rPr>
        <w:t xml:space="preserve">, </w:t>
      </w:r>
      <w:r w:rsidR="00F81A42" w:rsidRPr="00156687">
        <w:rPr>
          <w:lang w:val="en-US"/>
        </w:rPr>
        <w:t>result</w:t>
      </w:r>
      <w:r w:rsidR="007742FE">
        <w:rPr>
          <w:lang w:val="en-US"/>
        </w:rPr>
        <w:t>ing</w:t>
      </w:r>
      <w:r w:rsidR="00F81A42" w:rsidRPr="00156687">
        <w:rPr>
          <w:lang w:val="en-US"/>
        </w:rPr>
        <w:t xml:space="preserve"> in 9-times greater infectivity </w:t>
      </w:r>
      <w:r w:rsidR="007742FE">
        <w:rPr>
          <w:lang w:val="en-US"/>
        </w:rPr>
        <w:t>and</w:t>
      </w:r>
      <w:r w:rsidR="007742FE" w:rsidRPr="00F81A42">
        <w:rPr>
          <w:lang w:val="en-US"/>
        </w:rPr>
        <w:t xml:space="preserve"> d</w:t>
      </w:r>
      <w:r w:rsidR="007742FE" w:rsidRPr="00156687">
        <w:rPr>
          <w:lang w:val="en-US"/>
        </w:rPr>
        <w:t xml:space="preserve">ecreased S1 shedding </w:t>
      </w:r>
      <w:r w:rsidR="00F81A42" w:rsidRPr="00156687">
        <w:rPr>
          <w:lang w:val="en-US"/>
        </w:rPr>
        <w:t xml:space="preserve">than of those </w:t>
      </w:r>
      <w:r w:rsidR="007742FE">
        <w:rPr>
          <w:lang w:val="en-US"/>
        </w:rPr>
        <w:t>containing</w:t>
      </w:r>
      <w:r w:rsidR="00F81A42" w:rsidRPr="00156687">
        <w:rPr>
          <w:lang w:val="en-US"/>
        </w:rPr>
        <w:t xml:space="preserve"> D614 </w:t>
      </w:r>
      <w:r w:rsidR="007742FE">
        <w:rPr>
          <w:lang w:val="en-US"/>
        </w:rPr>
        <w:t>S</w:t>
      </w:r>
      <w:r w:rsidR="00F81A42" w:rsidRPr="00156687">
        <w:rPr>
          <w:lang w:val="en-US"/>
        </w:rPr>
        <w:t xml:space="preserve"> proteins</w:t>
      </w:r>
      <w:r w:rsidR="00F81A42" w:rsidRPr="00F81A42">
        <w:rPr>
          <w:lang w:val="en-US"/>
        </w:rPr>
        <w:t xml:space="preserve"> </w:t>
      </w:r>
      <w:r w:rsidR="00C60FA5">
        <w:rPr>
          <w:lang w:val="en-US"/>
        </w:rPr>
        <w:fldChar w:fldCharType="begin"/>
      </w:r>
      <w:r w:rsidR="000D7229">
        <w:rPr>
          <w:lang w:val="en-US"/>
        </w:rPr>
        <w:instrText xml:space="preserve"> ADDIN EN.CITE &lt;EndNote&gt;&lt;Cite&gt;&lt;Author&gt;Zhang&lt;/Author&gt;&lt;Year&gt;2020&lt;/Year&gt;&lt;RecNum&gt;48&lt;/RecNum&gt;&lt;DisplayText&gt;[62]&lt;/DisplayText&gt;&lt;record&gt;&lt;rec-number&gt;48&lt;/rec-number&gt;&lt;foreign-keys&gt;&lt;key app="EN" db-id="za0pwvr0m5tfsreexf3xrdxhrstrrdf5vdwe" timestamp="1601825900"&gt;48&lt;/key&gt;&lt;/foreign-keys&gt;&lt;ref-type name="Journal Article"&gt;17&lt;/ref-type&gt;&lt;contributors&gt;&lt;authors&gt;&lt;author&gt;Zhang, L.&lt;/author&gt;&lt;author&gt;Jackson, C. B.&lt;/author&gt;&lt;author&gt;Mou, H.&lt;/author&gt;&lt;author&gt;Ojha, A.&lt;/author&gt;&lt;author&gt;Rangarajan, E. S.&lt;/author&gt;&lt;author&gt;Izard, T.&lt;/author&gt;&lt;author&gt;Farzan, M.&lt;/author&gt;&lt;author&gt;Choe, H.&lt;/author&gt;&lt;/authors&gt;&lt;/contributors&gt;&lt;titles&gt;&lt;title&gt;The D614G mutation in the SARS-CoV-2 spike protein reduces S1 shedding and increases infectivity&lt;/title&gt;&lt;secondary-title&gt;bioRxiv&lt;/secondary-title&gt;&lt;alt-title&gt;bioRxiv : the preprint server for biology&lt;/alt-title&gt;&lt;/titles&gt;&lt;periodical&gt;&lt;full-title&gt;bioRxiv&lt;/full-title&gt;&lt;abbr-1&gt;bioRxiv : the preprint server for biology&lt;/abbr-1&gt;&lt;/periodical&gt;&lt;alt-periodical&gt;&lt;full-title&gt;bioRxiv&lt;/full-title&gt;&lt;abbr-1&gt;bioRxiv : the preprint server for biology&lt;/abbr-1&gt;&lt;/alt-periodical&gt;&lt;edition&gt;2020/06/27&lt;/edition&gt;&lt;dates&gt;&lt;year&gt;2020&lt;/year&gt;&lt;pub-dates&gt;&lt;date&gt;Jun 12&lt;/date&gt;&lt;/pub-dates&gt;&lt;/dates&gt;&lt;accession-num&gt;32587973&lt;/accession-num&gt;&lt;urls&gt;&lt;/urls&gt;&lt;custom2&gt;PMC7310631&lt;/custom2&gt;&lt;electronic-resource-num&gt;10.1101/2020.06.12.148726&lt;/electronic-resource-num&gt;&lt;remote-database-provider&gt;NLM&lt;/remote-database-provider&gt;&lt;language&gt;eng&lt;/language&gt;&lt;/record&gt;&lt;/Cite&gt;&lt;/EndNote&gt;</w:instrText>
      </w:r>
      <w:r w:rsidR="00C60FA5">
        <w:rPr>
          <w:lang w:val="en-US"/>
        </w:rPr>
        <w:fldChar w:fldCharType="separate"/>
      </w:r>
      <w:r w:rsidR="000D7229">
        <w:rPr>
          <w:noProof/>
          <w:lang w:val="en-US"/>
        </w:rPr>
        <w:t>[62]</w:t>
      </w:r>
      <w:r w:rsidR="00C60FA5">
        <w:rPr>
          <w:lang w:val="en-US"/>
        </w:rPr>
        <w:fldChar w:fldCharType="end"/>
      </w:r>
      <w:r w:rsidRPr="00156687">
        <w:rPr>
          <w:lang w:val="en-US"/>
        </w:rPr>
        <w:t xml:space="preserve">. </w:t>
      </w:r>
    </w:p>
    <w:p w14:paraId="43A9D63D" w14:textId="7D0F87A7" w:rsidR="00B15F72" w:rsidRDefault="00156687" w:rsidP="00B15F72">
      <w:pPr>
        <w:jc w:val="both"/>
        <w:rPr>
          <w:lang w:val="en-US"/>
        </w:rPr>
      </w:pPr>
      <w:r w:rsidRPr="00156687">
        <w:rPr>
          <w:lang w:val="en-US"/>
        </w:rPr>
        <w:t xml:space="preserve">A common mutation at position 314 of ORF1b affects the </w:t>
      </w:r>
      <w:proofErr w:type="spellStart"/>
      <w:r w:rsidRPr="00156687">
        <w:rPr>
          <w:lang w:val="en-US"/>
        </w:rPr>
        <w:t>RdRp</w:t>
      </w:r>
      <w:proofErr w:type="spellEnd"/>
      <w:r w:rsidRPr="00156687">
        <w:rPr>
          <w:lang w:val="en-US"/>
        </w:rPr>
        <w:t xml:space="preserve"> complex, which is encoded by nsp12. </w:t>
      </w:r>
      <w:r w:rsidR="00F81A42">
        <w:rPr>
          <w:lang w:val="en-US"/>
        </w:rPr>
        <w:t>M</w:t>
      </w:r>
      <w:r w:rsidR="00F81A42" w:rsidRPr="00156687">
        <w:rPr>
          <w:lang w:val="en-US"/>
        </w:rPr>
        <w:t xml:space="preserve">utations to the </w:t>
      </w:r>
      <w:proofErr w:type="spellStart"/>
      <w:r w:rsidR="00F81A42" w:rsidRPr="00156687">
        <w:rPr>
          <w:lang w:val="en-US"/>
        </w:rPr>
        <w:t>RdRp</w:t>
      </w:r>
      <w:proofErr w:type="spellEnd"/>
      <w:r w:rsidR="00F81A42" w:rsidRPr="00156687">
        <w:rPr>
          <w:lang w:val="en-US"/>
        </w:rPr>
        <w:t xml:space="preserve"> complex are rarely viable </w:t>
      </w:r>
      <w:r w:rsidR="00F81A42">
        <w:rPr>
          <w:lang w:val="en-US"/>
        </w:rPr>
        <w:t>since it is r</w:t>
      </w:r>
      <w:r w:rsidRPr="00156687">
        <w:rPr>
          <w:lang w:val="en-US"/>
        </w:rPr>
        <w:t>esponsible for transcription processes</w:t>
      </w:r>
      <w:r w:rsidR="00F81A42">
        <w:rPr>
          <w:lang w:val="en-US"/>
        </w:rPr>
        <w:t xml:space="preserve"> </w:t>
      </w:r>
      <w:r w:rsidRPr="00156687">
        <w:rPr>
          <w:lang w:val="en-US"/>
        </w:rPr>
        <w:t xml:space="preserve">and </w:t>
      </w:r>
      <w:r w:rsidR="00F81A42">
        <w:rPr>
          <w:lang w:val="en-US"/>
        </w:rPr>
        <w:t>its</w:t>
      </w:r>
      <w:r w:rsidRPr="00156687">
        <w:rPr>
          <w:lang w:val="en-US"/>
        </w:rPr>
        <w:t xml:space="preserve"> structure is highly conserved across both SARS </w:t>
      </w:r>
      <w:proofErr w:type="spellStart"/>
      <w:r w:rsidR="005A6F2D">
        <w:rPr>
          <w:lang w:val="en-US"/>
        </w:rPr>
        <w:t>CoVs</w:t>
      </w:r>
      <w:proofErr w:type="spellEnd"/>
      <w:r w:rsidRPr="00156687">
        <w:rPr>
          <w:lang w:val="en-US"/>
        </w:rPr>
        <w:t xml:space="preserve">. The mutation identified at codon 314 results in an amino acid change from proline to leucine and has been observed to increase mutation rate incidences </w:t>
      </w:r>
      <w:r w:rsidR="00531B1A">
        <w:rPr>
          <w:lang w:val="en-US"/>
        </w:rPr>
        <w:fldChar w:fldCharType="begin"/>
      </w:r>
      <w:r w:rsidR="000D7229">
        <w:rPr>
          <w:lang w:val="en-US"/>
        </w:rPr>
        <w:instrText xml:space="preserve"> ADDIN EN.CITE &lt;EndNote&gt;&lt;Cite&gt;&lt;Author&gt;Eskier&lt;/Author&gt;&lt;Year&gt;2020&lt;/Year&gt;&lt;RecNum&gt;49&lt;/RecNum&gt;&lt;DisplayText&gt;[63]&lt;/DisplayText&gt;&lt;record&gt;&lt;rec-number&gt;49&lt;/rec-number&gt;&lt;foreign-keys&gt;&lt;key app="EN" db-id="za0pwvr0m5tfsreexf3xrdxhrstrrdf5vdwe" timestamp="1601825986"&gt;49&lt;/key&gt;&lt;/foreign-keys&gt;&lt;ref-type name="Journal Article"&gt;17&lt;/ref-type&gt;&lt;contributors&gt;&lt;authors&gt;&lt;author&gt;Eskier, D.&lt;/author&gt;&lt;author&gt;Karakülah, G.&lt;/author&gt;&lt;author&gt;Suner, A.&lt;/author&gt;&lt;author&gt;Oktay, Y.&lt;/author&gt;&lt;/authors&gt;&lt;/contributors&gt;&lt;auth-address&gt;Izmir Biomedicine and Genome Center (IBG), Izmir, Turkey.&amp;#xD;Izmir International Biomedicine and Genome Institute, Dokuz Eylül University, Izmir, Turkey.&amp;#xD;Department of Biostatistics and Medical Informatics, Faculty of Medicine, Ege University, Izmir, Turkey.&amp;#xD;Faculty of Medicine, Department of Medical Biology, Dokuz Eylül University, Izmir, Turkey.&lt;/auth-address&gt;&lt;titles&gt;&lt;title&gt;RdRp mutations are associated with SARS-CoV-2 genome evolution&lt;/title&gt;&lt;secondary-title&gt;PeerJ&lt;/secondary-title&gt;&lt;alt-title&gt;PeerJ&lt;/alt-title&gt;&lt;/titles&gt;&lt;periodical&gt;&lt;full-title&gt;PeerJ&lt;/full-title&gt;&lt;abbr-1&gt;PeerJ&lt;/abbr-1&gt;&lt;/periodical&gt;&lt;alt-periodical&gt;&lt;full-title&gt;PeerJ&lt;/full-title&gt;&lt;abbr-1&gt;PeerJ&lt;/abbr-1&gt;&lt;/alt-periodical&gt;&lt;pages&gt;e9587&lt;/pages&gt;&lt;volume&gt;8&lt;/volume&gt;&lt;edition&gt;2020/08/04&lt;/edition&gt;&lt;keywords&gt;&lt;keyword&gt;Covid-19&lt;/keyword&gt;&lt;keyword&gt;Mutation rate&lt;/keyword&gt;&lt;keyword&gt;RNA-dependent RNA polymerase&lt;/keyword&gt;&lt;keyword&gt;RdRp&lt;/keyword&gt;&lt;keyword&gt;SARS-CoV-2&lt;/keyword&gt;&lt;/keywords&gt;&lt;dates&gt;&lt;year&gt;2020&lt;/year&gt;&lt;/dates&gt;&lt;isbn&gt;2167-8359 (Print)&amp;#xD;2167-8359&lt;/isbn&gt;&lt;accession-num&gt;32742818&lt;/accession-num&gt;&lt;urls&gt;&lt;/urls&gt;&lt;custom2&gt;PMC7380272&lt;/custom2&gt;&lt;electronic-resource-num&gt;10.7717/peerj.9587&lt;/electronic-resource-num&gt;&lt;remote-database-provider&gt;NLM&lt;/remote-database-provider&gt;&lt;language&gt;eng&lt;/language&gt;&lt;/record&gt;&lt;/Cite&gt;&lt;/EndNote&gt;</w:instrText>
      </w:r>
      <w:r w:rsidR="00531B1A">
        <w:rPr>
          <w:lang w:val="en-US"/>
        </w:rPr>
        <w:fldChar w:fldCharType="separate"/>
      </w:r>
      <w:r w:rsidR="000D7229">
        <w:rPr>
          <w:noProof/>
          <w:lang w:val="en-US"/>
        </w:rPr>
        <w:t>[63]</w:t>
      </w:r>
      <w:r w:rsidR="00531B1A">
        <w:rPr>
          <w:lang w:val="en-US"/>
        </w:rPr>
        <w:fldChar w:fldCharType="end"/>
      </w:r>
      <w:r w:rsidRPr="00156687">
        <w:rPr>
          <w:lang w:val="en-US"/>
        </w:rPr>
        <w:t>. Proline is associated with flexibility and leucine with stabilization</w:t>
      </w:r>
      <w:r w:rsidR="00F81A42">
        <w:rPr>
          <w:lang w:val="en-US"/>
        </w:rPr>
        <w:t xml:space="preserve"> in proteins, thus i</w:t>
      </w:r>
      <w:r w:rsidRPr="00156687">
        <w:rPr>
          <w:lang w:val="en-US"/>
        </w:rPr>
        <w:t xml:space="preserve">ncreased rigidity in the overall </w:t>
      </w:r>
      <w:proofErr w:type="spellStart"/>
      <w:r w:rsidRPr="00156687">
        <w:rPr>
          <w:lang w:val="en-US"/>
        </w:rPr>
        <w:t>RdRp</w:t>
      </w:r>
      <w:proofErr w:type="spellEnd"/>
      <w:r w:rsidRPr="00156687">
        <w:rPr>
          <w:lang w:val="en-US"/>
        </w:rPr>
        <w:t xml:space="preserve"> structure due to the </w:t>
      </w:r>
      <w:r w:rsidR="00F81A42">
        <w:rPr>
          <w:lang w:val="en-US"/>
        </w:rPr>
        <w:t>leucine introduction</w:t>
      </w:r>
      <w:r w:rsidRPr="00156687">
        <w:rPr>
          <w:lang w:val="en-US"/>
        </w:rPr>
        <w:t xml:space="preserve"> may result in poorer interactions with unwinding RNA, leading to a higher rate of transcription error. </w:t>
      </w:r>
      <w:r w:rsidR="00B15F72">
        <w:rPr>
          <w:lang w:val="en-US"/>
        </w:rPr>
        <w:t>An</w:t>
      </w:r>
      <w:r w:rsidRPr="00156687">
        <w:rPr>
          <w:lang w:val="en-US"/>
        </w:rPr>
        <w:t xml:space="preserve"> effect confirmed by structural analysis of the molecular flexibility of a mutated </w:t>
      </w:r>
      <w:proofErr w:type="spellStart"/>
      <w:r w:rsidRPr="00156687">
        <w:rPr>
          <w:lang w:val="en-US"/>
        </w:rPr>
        <w:t>RdRp</w:t>
      </w:r>
      <w:proofErr w:type="spellEnd"/>
      <w:r w:rsidRPr="00156687">
        <w:rPr>
          <w:lang w:val="en-US"/>
        </w:rPr>
        <w:t xml:space="preserve"> </w:t>
      </w:r>
      <w:r w:rsidR="00B15F72">
        <w:rPr>
          <w:lang w:val="en-US"/>
        </w:rPr>
        <w:t>molecule</w:t>
      </w:r>
      <w:r w:rsidRPr="00156687">
        <w:rPr>
          <w:lang w:val="en-US"/>
        </w:rPr>
        <w:t xml:space="preserve"> </w:t>
      </w:r>
      <w:r w:rsidR="00531B1A">
        <w:rPr>
          <w:lang w:val="en-US"/>
        </w:rPr>
        <w:fldChar w:fldCharType="begin"/>
      </w:r>
      <w:r w:rsidR="000D7229">
        <w:rPr>
          <w:lang w:val="en-US"/>
        </w:rPr>
        <w:instrText xml:space="preserve"> ADDIN EN.CITE &lt;EndNote&gt;&lt;Cite&gt;&lt;Author&gt;Begum&lt;/Author&gt;&lt;Year&gt;2020&lt;/Year&gt;&lt;RecNum&gt;50&lt;/RecNum&gt;&lt;DisplayText&gt;[64]&lt;/DisplayText&gt;&lt;record&gt;&lt;rec-number&gt;50&lt;/rec-number&gt;&lt;foreign-keys&gt;&lt;key app="EN" db-id="za0pwvr0m5tfsreexf3xrdxhrstrrdf5vdwe" timestamp="1601826077"&gt;50&lt;/key&gt;&lt;/foreign-keys&gt;&lt;ref-type name="Journal Article"&gt;17&lt;/ref-type&gt;&lt;contributors&gt;&lt;authors&gt;&lt;author&gt;Begum, Feroza&lt;/author&gt;&lt;author&gt;Mukherjee, Debica&lt;/author&gt;&lt;author&gt;Das, Sandeepan&lt;/author&gt;&lt;author&gt;Thagriki, Dluya&lt;/author&gt;&lt;author&gt;Tripathi, Prem Prakash&lt;/author&gt;&lt;author&gt;Banerjee, Arup Kumar&lt;/author&gt;&lt;author&gt;Ray, Upasana&lt;/author&gt;&lt;/authors&gt;&lt;/contributors&gt;&lt;titles&gt;&lt;title&gt;Specific mutations in SARS-CoV2 RNA dependent RNA polymerase and helicase alter protein structure, dynamics and thus function: Effect on viral RNA replication&lt;/title&gt;&lt;secondary-title&gt;bioRxiv&lt;/secondary-title&gt;&lt;/titles&gt;&lt;periodical&gt;&lt;full-title&gt;bioRxiv&lt;/full-title&gt;&lt;abbr-1&gt;bioRxiv : the preprint server for biology&lt;/abbr-1&gt;&lt;/periodical&gt;&lt;pages&gt;2020.04.26.063024&lt;/pages&gt;&lt;dates&gt;&lt;year&gt;2020&lt;/year&gt;&lt;/dates&gt;&lt;urls&gt;&lt;related-urls&gt;&lt;url&gt;https://www.biorxiv.org/content/biorxiv/early/2020/04/27/2020.04.26.063024.full.pdf&lt;/url&gt;&lt;/related-urls&gt;&lt;/urls&gt;&lt;electronic-resource-num&gt;10.1101/2020.04.26.063024&lt;/electronic-resource-num&gt;&lt;/record&gt;&lt;/Cite&gt;&lt;/EndNote&gt;</w:instrText>
      </w:r>
      <w:r w:rsidR="00531B1A">
        <w:rPr>
          <w:lang w:val="en-US"/>
        </w:rPr>
        <w:fldChar w:fldCharType="separate"/>
      </w:r>
      <w:r w:rsidR="000D7229">
        <w:rPr>
          <w:noProof/>
          <w:lang w:val="en-US"/>
        </w:rPr>
        <w:t>[64]</w:t>
      </w:r>
      <w:r w:rsidR="00531B1A">
        <w:rPr>
          <w:lang w:val="en-US"/>
        </w:rPr>
        <w:fldChar w:fldCharType="end"/>
      </w:r>
      <w:r w:rsidRPr="00156687">
        <w:rPr>
          <w:lang w:val="en-US"/>
        </w:rPr>
        <w:t xml:space="preserve">. </w:t>
      </w:r>
      <w:r w:rsidR="005456C7" w:rsidRPr="00156687">
        <w:rPr>
          <w:lang w:val="en-US"/>
        </w:rPr>
        <w:t xml:space="preserve">As can be expected, the emergence of the </w:t>
      </w:r>
      <w:proofErr w:type="spellStart"/>
      <w:r w:rsidR="005456C7" w:rsidRPr="00156687">
        <w:rPr>
          <w:lang w:val="en-US"/>
        </w:rPr>
        <w:t>RdRp</w:t>
      </w:r>
      <w:proofErr w:type="spellEnd"/>
      <w:r w:rsidR="005456C7" w:rsidRPr="00156687">
        <w:rPr>
          <w:lang w:val="en-US"/>
        </w:rPr>
        <w:t xml:space="preserve"> mutation in February 2020 led to increased subsequent mutations, including those in spike and the nucleocapsid, such that these alterations tend to exist simultaneously </w:t>
      </w:r>
      <w:r w:rsidR="00531B1A">
        <w:rPr>
          <w:lang w:val="en-US"/>
        </w:rPr>
        <w:fldChar w:fldCharType="begin">
          <w:fldData xml:space="preserve">PEVuZE5vdGU+PENpdGU+PEF1dGhvcj5QYWNoZXR0aTwvQXV0aG9yPjxZZWFyPjIwMjA8L1llYXI+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</w:fldData>
        </w:fldChar>
      </w:r>
      <w:r w:rsidR="000D7229">
        <w:rPr>
          <w:lang w:val="en-US"/>
        </w:rPr>
        <w:instrText xml:space="preserve"> ADDIN EN.CITE </w:instrText>
      </w:r>
      <w:r w:rsidR="000D7229">
        <w:rPr>
          <w:lang w:val="en-US"/>
        </w:rPr>
        <w:fldChar w:fldCharType="begin">
          <w:fldData xml:space="preserve">PEVuZE5vdGU+PENpdGU+PEF1dGhvcj5QYWNoZXR0aTwvQXV0aG9yPjxZZWFyPjIwMjA8L1llYXI+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</w:fldData>
        </w:fldChar>
      </w:r>
      <w:r w:rsidR="000D7229">
        <w:rPr>
          <w:lang w:val="en-US"/>
        </w:rPr>
        <w:instrText xml:space="preserve"> ADDIN EN.CITE.DATA </w:instrText>
      </w:r>
      <w:r w:rsidR="000D7229">
        <w:rPr>
          <w:lang w:val="en-US"/>
        </w:rPr>
      </w:r>
      <w:r w:rsidR="000D7229">
        <w:rPr>
          <w:lang w:val="en-US"/>
        </w:rPr>
        <w:fldChar w:fldCharType="end"/>
      </w:r>
      <w:r w:rsidR="00531B1A">
        <w:rPr>
          <w:lang w:val="en-US"/>
        </w:rPr>
      </w:r>
      <w:r w:rsidR="00531B1A">
        <w:rPr>
          <w:lang w:val="en-US"/>
        </w:rPr>
        <w:fldChar w:fldCharType="separate"/>
      </w:r>
      <w:r w:rsidR="000D7229">
        <w:rPr>
          <w:noProof/>
          <w:lang w:val="en-US"/>
        </w:rPr>
        <w:t>[65]</w:t>
      </w:r>
      <w:r w:rsidR="00531B1A">
        <w:rPr>
          <w:lang w:val="en-US"/>
        </w:rPr>
        <w:fldChar w:fldCharType="end"/>
      </w:r>
      <w:r w:rsidR="005456C7" w:rsidRPr="00156687">
        <w:rPr>
          <w:lang w:val="en-US"/>
        </w:rPr>
        <w:t>.</w:t>
      </w:r>
    </w:p>
    <w:p w14:paraId="658CC79C" w14:textId="299570A2" w:rsidR="00156687" w:rsidRDefault="00B15F72" w:rsidP="005456C7">
      <w:pPr>
        <w:jc w:val="both"/>
        <w:rPr>
          <w:lang w:val="en-US"/>
        </w:rPr>
      </w:pPr>
      <w:r>
        <w:rPr>
          <w:lang w:val="en-US"/>
        </w:rPr>
        <w:lastRenderedPageBreak/>
        <w:t>M</w:t>
      </w:r>
      <w:r w:rsidR="00156687" w:rsidRPr="00156687">
        <w:rPr>
          <w:lang w:val="en-US"/>
        </w:rPr>
        <w:t>utation</w:t>
      </w:r>
      <w:r>
        <w:rPr>
          <w:lang w:val="en-US"/>
        </w:rPr>
        <w:t>s</w:t>
      </w:r>
      <w:r w:rsidR="00156687" w:rsidRPr="00156687">
        <w:rPr>
          <w:lang w:val="en-US"/>
        </w:rPr>
        <w:t xml:space="preserve"> in </w:t>
      </w:r>
      <w:r>
        <w:rPr>
          <w:lang w:val="en-US"/>
        </w:rPr>
        <w:t xml:space="preserve">N resulting in </w:t>
      </w:r>
      <w:r w:rsidRPr="00156687">
        <w:rPr>
          <w:lang w:val="en-US"/>
        </w:rPr>
        <w:t>two amino acid substitutions</w:t>
      </w:r>
      <w:r>
        <w:rPr>
          <w:lang w:val="en-US"/>
        </w:rPr>
        <w:t>,</w:t>
      </w:r>
      <w:r w:rsidRPr="00156687">
        <w:rPr>
          <w:lang w:val="en-US"/>
        </w:rPr>
        <w:t xml:space="preserve"> arginine to lysine, and glycine to arginine </w:t>
      </w:r>
      <w:r w:rsidR="00156687" w:rsidRPr="00156687">
        <w:rPr>
          <w:lang w:val="en-US"/>
        </w:rPr>
        <w:t xml:space="preserve">at positions 203 and 204 </w:t>
      </w:r>
      <w:r>
        <w:rPr>
          <w:lang w:val="en-US"/>
        </w:rPr>
        <w:t>have also been documented</w:t>
      </w:r>
      <w:r w:rsidR="00156687" w:rsidRPr="00156687">
        <w:rPr>
          <w:lang w:val="en-US"/>
        </w:rPr>
        <w:t xml:space="preserve"> </w:t>
      </w:r>
      <w:r w:rsidR="00531B1A">
        <w:rPr>
          <w:lang w:val="en-US"/>
        </w:rPr>
        <w:fldChar w:fldCharType="begin">
          <w:fldData xml:space="preserve">PEVuZE5vdGU+PENpdGU+PEF1dGhvcj5QYWNoZXR0aTwvQXV0aG9yPjxZZWFyPjIwMjA8L1llYXI+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</w:fldData>
        </w:fldChar>
      </w:r>
      <w:r w:rsidR="000D7229">
        <w:rPr>
          <w:lang w:val="en-US"/>
        </w:rPr>
        <w:instrText xml:space="preserve"> ADDIN EN.CITE </w:instrText>
      </w:r>
      <w:r w:rsidR="000D7229">
        <w:rPr>
          <w:lang w:val="en-US"/>
        </w:rPr>
        <w:fldChar w:fldCharType="begin">
          <w:fldData xml:space="preserve">PEVuZE5vdGU+PENpdGU+PEF1dGhvcj5QYWNoZXR0aTwvQXV0aG9yPjxZZWFyPjIwMjA8L1llYXI+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</w:fldData>
        </w:fldChar>
      </w:r>
      <w:r w:rsidR="000D7229">
        <w:rPr>
          <w:lang w:val="en-US"/>
        </w:rPr>
        <w:instrText xml:space="preserve"> ADDIN EN.CITE.DATA </w:instrText>
      </w:r>
      <w:r w:rsidR="000D7229">
        <w:rPr>
          <w:lang w:val="en-US"/>
        </w:rPr>
      </w:r>
      <w:r w:rsidR="000D7229">
        <w:rPr>
          <w:lang w:val="en-US"/>
        </w:rPr>
        <w:fldChar w:fldCharType="end"/>
      </w:r>
      <w:r w:rsidR="00531B1A">
        <w:rPr>
          <w:lang w:val="en-US"/>
        </w:rPr>
      </w:r>
      <w:r w:rsidR="00531B1A">
        <w:rPr>
          <w:lang w:val="en-US"/>
        </w:rPr>
        <w:fldChar w:fldCharType="separate"/>
      </w:r>
      <w:r w:rsidR="000D7229">
        <w:rPr>
          <w:noProof/>
          <w:lang w:val="en-US"/>
        </w:rPr>
        <w:t>[65]</w:t>
      </w:r>
      <w:r w:rsidR="00531B1A">
        <w:rPr>
          <w:lang w:val="en-US"/>
        </w:rPr>
        <w:fldChar w:fldCharType="end"/>
      </w:r>
      <w:r w:rsidR="00156687" w:rsidRPr="00156687">
        <w:rPr>
          <w:lang w:val="en-US"/>
        </w:rPr>
        <w:t xml:space="preserve">. </w:t>
      </w:r>
      <w:r>
        <w:rPr>
          <w:lang w:val="en-US"/>
        </w:rPr>
        <w:t xml:space="preserve">These </w:t>
      </w:r>
      <w:r w:rsidR="005456C7">
        <w:rPr>
          <w:lang w:val="en-US"/>
        </w:rPr>
        <w:t xml:space="preserve">genomic </w:t>
      </w:r>
      <w:r>
        <w:rPr>
          <w:lang w:val="en-US"/>
        </w:rPr>
        <w:t>changes</w:t>
      </w:r>
      <w:r w:rsidR="00156687" w:rsidRPr="00156687">
        <w:rPr>
          <w:lang w:val="en-US"/>
        </w:rPr>
        <w:t xml:space="preserve"> have been associated with decreased microRNA (miRNA) binding, which can result in a higher susceptibility to infection. Host miRNA binding at site</w:t>
      </w:r>
      <w:r>
        <w:rPr>
          <w:lang w:val="en-US"/>
        </w:rPr>
        <w:t>s</w:t>
      </w:r>
      <w:r w:rsidR="00156687" w:rsidRPr="00156687">
        <w:rPr>
          <w:lang w:val="en-US"/>
        </w:rPr>
        <w:t xml:space="preserve"> of infection can </w:t>
      </w:r>
      <w:r w:rsidR="005456C7">
        <w:rPr>
          <w:lang w:val="en-US"/>
        </w:rPr>
        <w:t>limit</w:t>
      </w:r>
      <w:r w:rsidR="00156687" w:rsidRPr="00156687">
        <w:rPr>
          <w:lang w:val="en-US"/>
        </w:rPr>
        <w:t xml:space="preserve"> invading viral pathogens before a successful infection has been established </w:t>
      </w:r>
      <w:r w:rsidR="00531B1A">
        <w:rPr>
          <w:lang w:val="en-US"/>
        </w:rPr>
        <w:fldChar w:fldCharType="begin"/>
      </w:r>
      <w:r w:rsidR="000D7229">
        <w:rPr>
          <w:lang w:val="en-US"/>
        </w:rPr>
        <w:instrText xml:space="preserve"> ADDIN EN.CITE &lt;EndNote&gt;&lt;Cite&gt;&lt;Author&gt;Girardi&lt;/Author&gt;&lt;Year&gt;2018&lt;/Year&gt;&lt;RecNum&gt;52&lt;/RecNum&gt;&lt;DisplayText&gt;[66]&lt;/DisplayText&gt;&lt;record&gt;&lt;rec-number&gt;52&lt;/rec-number&gt;&lt;foreign-keys&gt;&lt;key app="EN" db-id="za0pwvr0m5tfsreexf3xrdxhrstrrdf5vdwe" timestamp="1601826212"&gt;52&lt;/key&gt;&lt;/foreign-keys&gt;&lt;ref-type name="Journal Article"&gt;17&lt;/ref-type&gt;&lt;contributors&gt;&lt;authors&gt;&lt;author&gt;Girardi, E.&lt;/author&gt;&lt;author&gt;López, P.&lt;/author&gt;&lt;author&gt;Pfeffer, S.&lt;/author&gt;&lt;/authors&gt;&lt;/contributors&gt;&lt;auth-address&gt;Architecture and Reactivity of RNA, Institut de Biologie Moléculaire et Cellulaire du CNRS, Université de Strasbourg, Strasbourg, France.&lt;/auth-address&gt;&lt;titles&gt;&lt;title&gt;On the Importance of Host MicroRNAs During Viral Infection&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439&lt;/pages&gt;&lt;volume&gt;9&lt;/volume&gt;&lt;edition&gt;2018/10/20&lt;/edition&gt;&lt;keywords&gt;&lt;keyword&gt;defense mechanism&lt;/keyword&gt;&lt;keyword&gt;host–pathogen interaction&lt;/keyword&gt;&lt;keyword&gt;microRNA&lt;/keyword&gt;&lt;keyword&gt;post-transcriptional regulation&lt;/keyword&gt;&lt;keyword&gt;virus&lt;/keyword&gt;&lt;/keywords&gt;&lt;dates&gt;&lt;year&gt;2018&lt;/year&gt;&lt;/dates&gt;&lt;isbn&gt;1664-8021 (Print)&amp;#xD;1664-8021&lt;/isbn&gt;&lt;accession-num&gt;30333857&lt;/accession-num&gt;&lt;urls&gt;&lt;/urls&gt;&lt;custom2&gt;PMC6176045&lt;/custom2&gt;&lt;electronic-resource-num&gt;10.3389/fgene.2018.00439&lt;/electronic-resource-num&gt;&lt;remote-database-provider&gt;NLM&lt;/remote-database-provider&gt;&lt;language&gt;eng&lt;/language&gt;&lt;/record&gt;&lt;/Cite&gt;&lt;/EndNote&gt;</w:instrText>
      </w:r>
      <w:r w:rsidR="00531B1A">
        <w:rPr>
          <w:lang w:val="en-US"/>
        </w:rPr>
        <w:fldChar w:fldCharType="separate"/>
      </w:r>
      <w:r w:rsidR="000D7229">
        <w:rPr>
          <w:noProof/>
          <w:lang w:val="en-US"/>
        </w:rPr>
        <w:t>[66]</w:t>
      </w:r>
      <w:r w:rsidR="00531B1A">
        <w:rPr>
          <w:lang w:val="en-US"/>
        </w:rPr>
        <w:fldChar w:fldCharType="end"/>
      </w:r>
      <w:r w:rsidR="00156687" w:rsidRPr="00156687">
        <w:rPr>
          <w:lang w:val="en-US"/>
        </w:rPr>
        <w:t xml:space="preserve">. </w:t>
      </w:r>
    </w:p>
    <w:p w14:paraId="64D2A9A0" w14:textId="6CF3B650" w:rsidR="00C16470" w:rsidRPr="00DD0ED1" w:rsidRDefault="00596950" w:rsidP="00DD0ED1">
      <w:pPr>
        <w:jc w:val="both"/>
        <w:rPr>
          <w:lang w:val="en-US"/>
        </w:rPr>
      </w:pPr>
      <w:r>
        <w:rPr>
          <w:lang w:val="en-US"/>
        </w:rPr>
        <w:t xml:space="preserve">In addition to these point mutations accumulating in the SARS-CoV-2 genome, there are </w:t>
      </w:r>
      <w:r w:rsidR="00EF3CA8">
        <w:rPr>
          <w:lang w:val="en-US"/>
        </w:rPr>
        <w:t>several</w:t>
      </w:r>
      <w:r>
        <w:rPr>
          <w:lang w:val="en-US"/>
        </w:rPr>
        <w:t xml:space="preserve"> documented </w:t>
      </w:r>
      <w:r w:rsidR="00EF3CA8">
        <w:rPr>
          <w:lang w:val="en-US"/>
        </w:rPr>
        <w:t xml:space="preserve">larger genomic </w:t>
      </w:r>
      <w:r>
        <w:rPr>
          <w:lang w:val="en-US"/>
        </w:rPr>
        <w:t xml:space="preserve">deletions </w:t>
      </w:r>
      <w:r w:rsidR="00EF3CA8">
        <w:rPr>
          <w:lang w:val="en-US"/>
        </w:rPr>
        <w:t xml:space="preserve">that have </w:t>
      </w:r>
      <w:r>
        <w:rPr>
          <w:lang w:val="en-US"/>
        </w:rPr>
        <w:t>occurr</w:t>
      </w:r>
      <w:r w:rsidR="00EF3CA8">
        <w:rPr>
          <w:lang w:val="en-US"/>
        </w:rPr>
        <w:t>ed</w:t>
      </w:r>
      <w:r>
        <w:rPr>
          <w:lang w:val="en-US"/>
        </w:rPr>
        <w:t xml:space="preserve"> during the pandemic.</w:t>
      </w:r>
      <w:r w:rsidR="00EF3CA8">
        <w:rPr>
          <w:lang w:val="en-US"/>
        </w:rPr>
        <w:t xml:space="preserve"> Since CoV genome evolution is driven by a series of recombination events and incremental adaptive mutations, th</w:t>
      </w:r>
      <w:r w:rsidR="00DD0ED1">
        <w:rPr>
          <w:lang w:val="en-US"/>
        </w:rPr>
        <w:t>e</w:t>
      </w:r>
      <w:r w:rsidR="00EF3CA8">
        <w:rPr>
          <w:lang w:val="en-US"/>
        </w:rPr>
        <w:t xml:space="preserve"> appearance of</w:t>
      </w:r>
      <w:r w:rsidR="00DD0ED1">
        <w:rPr>
          <w:lang w:val="en-US"/>
        </w:rPr>
        <w:t xml:space="preserve"> more dramatic genomic variants</w:t>
      </w:r>
      <w:r w:rsidR="00EF3CA8">
        <w:rPr>
          <w:lang w:val="en-US"/>
        </w:rPr>
        <w:t xml:space="preserve"> is not surprising.</w:t>
      </w:r>
      <w:r>
        <w:rPr>
          <w:lang w:val="en-US"/>
        </w:rPr>
        <w:t xml:space="preserve"> Deletions within the spike gene resulting in short losses of amino acids that can attenuate SARS-CoV-2 have been found </w:t>
      </w:r>
      <w:r w:rsidR="00531B1A">
        <w:rPr>
          <w:lang w:val="en-US"/>
        </w:rPr>
        <w:fldChar w:fldCharType="begin">
          <w:fldData xml:space="preserve">PEVuZE5vdGU+PENpdGU+PEF1dGhvcj5MaXU8L0F1dGhvcj48WWVhcj4yMDIwPC9ZZWFyPjxSZWNO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ZvbHVtZT45NDwvdm9sdW1lPjxudW1i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</w:fldData>
        </w:fldChar>
      </w:r>
      <w:r w:rsidR="000D7229">
        <w:rPr>
          <w:lang w:val="en-US"/>
        </w:rPr>
        <w:instrText xml:space="preserve"> ADDIN EN.CITE </w:instrText>
      </w:r>
      <w:r w:rsidR="000D7229">
        <w:rPr>
          <w:lang w:val="en-US"/>
        </w:rPr>
        <w:fldChar w:fldCharType="begin">
          <w:fldData xml:space="preserve">PEVuZE5vdGU+PENpdGU+PEF1dGhvcj5MaXU8L0F1dGhvcj48WWVhcj4yMDIwPC9ZZWFyPjxSZWNO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ZvbHVtZT45NDwvdm9sdW1lPjxudW1i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</w:fldData>
        </w:fldChar>
      </w:r>
      <w:r w:rsidR="000D7229">
        <w:rPr>
          <w:lang w:val="en-US"/>
        </w:rPr>
        <w:instrText xml:space="preserve"> ADDIN EN.CITE.DATA </w:instrText>
      </w:r>
      <w:r w:rsidR="000D7229">
        <w:rPr>
          <w:lang w:val="en-US"/>
        </w:rPr>
      </w:r>
      <w:r w:rsidR="000D7229">
        <w:rPr>
          <w:lang w:val="en-US"/>
        </w:rPr>
        <w:fldChar w:fldCharType="end"/>
      </w:r>
      <w:r w:rsidR="00531B1A">
        <w:rPr>
          <w:lang w:val="en-US"/>
        </w:rPr>
      </w:r>
      <w:r w:rsidR="00531B1A">
        <w:rPr>
          <w:lang w:val="en-US"/>
        </w:rPr>
        <w:fldChar w:fldCharType="separate"/>
      </w:r>
      <w:r w:rsidR="000D7229">
        <w:rPr>
          <w:noProof/>
          <w:lang w:val="en-US"/>
        </w:rPr>
        <w:t>[67-69]</w:t>
      </w:r>
      <w:r w:rsidR="00531B1A">
        <w:rPr>
          <w:lang w:val="en-US"/>
        </w:rPr>
        <w:fldChar w:fldCharType="end"/>
      </w:r>
      <w:r>
        <w:rPr>
          <w:lang w:val="en-US"/>
        </w:rPr>
        <w:t xml:space="preserve"> and suggest that the S gene allowing human infection may be under strong selective pressure. Considering the large proportion of asymptomatic cases that are o</w:t>
      </w:r>
      <w:r w:rsidR="00BA0E25">
        <w:rPr>
          <w:lang w:val="en-US"/>
        </w:rPr>
        <w:t>bserved in the pandemic, screening such individuals for the presence of S deletion mutants would</w:t>
      </w:r>
      <w:r>
        <w:rPr>
          <w:lang w:val="en-US"/>
        </w:rPr>
        <w:t xml:space="preserve"> </w:t>
      </w:r>
      <w:r w:rsidR="00BA0E25">
        <w:rPr>
          <w:lang w:val="en-US"/>
        </w:rPr>
        <w:t xml:space="preserve">be of interest. Additionally, it is likely that S deletion mutants might make useful attenuated vaccine candidates. Further deletion mutants have been described in nsp1 </w:t>
      </w:r>
      <w:r w:rsidR="00A27470">
        <w:rPr>
          <w:lang w:val="en-US"/>
        </w:rPr>
        <w:fldChar w:fldCharType="begin">
          <w:fldData xml:space="preserve">PEVuZE5vdGU+PENpdGU+PEF1dGhvcj5CZW5lZGV0dGk8L0F1dGhvcj48WWVhcj4yMDIwPC9ZZWFy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</w:fldData>
        </w:fldChar>
      </w:r>
      <w:r w:rsidR="000D7229">
        <w:rPr>
          <w:lang w:val="en-US"/>
        </w:rPr>
        <w:instrText xml:space="preserve"> ADDIN EN.CITE </w:instrText>
      </w:r>
      <w:r w:rsidR="000D7229">
        <w:rPr>
          <w:lang w:val="en-US"/>
        </w:rPr>
        <w:fldChar w:fldCharType="begin">
          <w:fldData xml:space="preserve">PEVuZE5vdGU+PENpdGU+PEF1dGhvcj5CZW5lZGV0dGk8L0F1dGhvcj48WWVhcj4yMDIwPC9ZZWFy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</w:fldData>
        </w:fldChar>
      </w:r>
      <w:r w:rsidR="000D7229">
        <w:rPr>
          <w:lang w:val="en-US"/>
        </w:rPr>
        <w:instrText xml:space="preserve"> ADDIN EN.CITE.DATA </w:instrText>
      </w:r>
      <w:r w:rsidR="000D7229">
        <w:rPr>
          <w:lang w:val="en-US"/>
        </w:rPr>
      </w:r>
      <w:r w:rsidR="000D7229">
        <w:rPr>
          <w:lang w:val="en-US"/>
        </w:rPr>
        <w:fldChar w:fldCharType="end"/>
      </w:r>
      <w:r w:rsidR="00A27470">
        <w:rPr>
          <w:lang w:val="en-US"/>
        </w:rPr>
      </w:r>
      <w:r w:rsidR="00A27470">
        <w:rPr>
          <w:lang w:val="en-US"/>
        </w:rPr>
        <w:fldChar w:fldCharType="separate"/>
      </w:r>
      <w:r w:rsidR="000D7229">
        <w:rPr>
          <w:noProof/>
          <w:lang w:val="en-US"/>
        </w:rPr>
        <w:t>[70]</w:t>
      </w:r>
      <w:r w:rsidR="00A27470">
        <w:rPr>
          <w:lang w:val="en-US"/>
        </w:rPr>
        <w:fldChar w:fldCharType="end"/>
      </w:r>
      <w:r w:rsidR="00BA0E25">
        <w:rPr>
          <w:lang w:val="en-US"/>
        </w:rPr>
        <w:t>, ORF7b</w:t>
      </w:r>
      <w:r w:rsidR="00EF3CA8">
        <w:rPr>
          <w:lang w:val="en-US"/>
        </w:rPr>
        <w:t xml:space="preserve"> </w:t>
      </w:r>
      <w:r w:rsidR="00A27470">
        <w:rPr>
          <w:lang w:val="en-US"/>
        </w:rPr>
        <w:fldChar w:fldCharType="begin">
          <w:fldData xml:space="preserve">PEVuZE5vdGU+PENpdGU+PEF1dGhvcj5TdTwvQXV0aG9yPjxZZWFyPjIwMjA8L1llYXI+PFJlY051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</w:fldData>
        </w:fldChar>
      </w:r>
      <w:r w:rsidR="000D7229">
        <w:rPr>
          <w:lang w:val="en-US"/>
        </w:rPr>
        <w:instrText xml:space="preserve"> ADDIN EN.CITE </w:instrText>
      </w:r>
      <w:r w:rsidR="000D7229">
        <w:rPr>
          <w:lang w:val="en-US"/>
        </w:rPr>
        <w:fldChar w:fldCharType="begin">
          <w:fldData xml:space="preserve">PEVuZE5vdGU+PENpdGU+PEF1dGhvcj5TdTwvQXV0aG9yPjxZZWFyPjIwMjA8L1llYXI+PFJlY051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</w:fldData>
        </w:fldChar>
      </w:r>
      <w:r w:rsidR="000D7229">
        <w:rPr>
          <w:lang w:val="en-US"/>
        </w:rPr>
        <w:instrText xml:space="preserve"> ADDIN EN.CITE.DATA </w:instrText>
      </w:r>
      <w:r w:rsidR="000D7229">
        <w:rPr>
          <w:lang w:val="en-US"/>
        </w:rPr>
      </w:r>
      <w:r w:rsidR="000D7229">
        <w:rPr>
          <w:lang w:val="en-US"/>
        </w:rPr>
        <w:fldChar w:fldCharType="end"/>
      </w:r>
      <w:r w:rsidR="00A27470">
        <w:rPr>
          <w:lang w:val="en-US"/>
        </w:rPr>
      </w:r>
      <w:r w:rsidR="00A27470">
        <w:rPr>
          <w:lang w:val="en-US"/>
        </w:rPr>
        <w:fldChar w:fldCharType="separate"/>
      </w:r>
      <w:r w:rsidR="000D7229">
        <w:rPr>
          <w:noProof/>
          <w:lang w:val="en-US"/>
        </w:rPr>
        <w:t>[71]</w:t>
      </w:r>
      <w:r w:rsidR="00A27470">
        <w:rPr>
          <w:lang w:val="en-US"/>
        </w:rPr>
        <w:fldChar w:fldCharType="end"/>
      </w:r>
      <w:r w:rsidR="00BA0E25">
        <w:rPr>
          <w:lang w:val="en-US"/>
        </w:rPr>
        <w:t xml:space="preserve"> and ORF8 </w:t>
      </w:r>
      <w:r w:rsidR="00A27470">
        <w:rPr>
          <w:lang w:val="en-US"/>
        </w:rPr>
        <w:fldChar w:fldCharType="begin">
          <w:fldData xml:space="preserve">PEVuZE5vdGU+PENpdGU+PEF1dGhvcj5Zb3VuZzwvQXV0aG9yPjxZZWFyPjIwMjA8L1llYXI+PFJl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NjAzLTYxMTwvcGFnZXM+PHZvbHVtZT4zOTY8L3ZvbHVtZT48bnVtYmVyPjEwMjUxPC9udW1i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</w:fldData>
        </w:fldChar>
      </w:r>
      <w:r w:rsidR="000D7229">
        <w:rPr>
          <w:lang w:val="en-US"/>
        </w:rPr>
        <w:instrText xml:space="preserve"> ADDIN EN.CITE </w:instrText>
      </w:r>
      <w:r w:rsidR="000D7229">
        <w:rPr>
          <w:lang w:val="en-US"/>
        </w:rPr>
        <w:fldChar w:fldCharType="begin">
          <w:fldData xml:space="preserve">PEVuZE5vdGU+PENpdGU+PEF1dGhvcj5Zb3VuZzwvQXV0aG9yPjxZZWFyPjIwMjA8L1llYXI+PFJl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NjAzLTYxMTwvcGFnZXM+PHZvbHVtZT4zOTY8L3ZvbHVtZT48bnVtYmVyPjEwMjUxPC9udW1i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</w:fldData>
        </w:fldChar>
      </w:r>
      <w:r w:rsidR="000D7229">
        <w:rPr>
          <w:lang w:val="en-US"/>
        </w:rPr>
        <w:instrText xml:space="preserve"> ADDIN EN.CITE.DATA </w:instrText>
      </w:r>
      <w:r w:rsidR="000D7229">
        <w:rPr>
          <w:lang w:val="en-US"/>
        </w:rPr>
      </w:r>
      <w:r w:rsidR="000D7229">
        <w:rPr>
          <w:lang w:val="en-US"/>
        </w:rPr>
        <w:fldChar w:fldCharType="end"/>
      </w:r>
      <w:r w:rsidR="00A27470">
        <w:rPr>
          <w:lang w:val="en-US"/>
        </w:rPr>
      </w:r>
      <w:r w:rsidR="00A27470">
        <w:rPr>
          <w:lang w:val="en-US"/>
        </w:rPr>
        <w:fldChar w:fldCharType="separate"/>
      </w:r>
      <w:r w:rsidR="000D7229">
        <w:rPr>
          <w:noProof/>
          <w:lang w:val="en-US"/>
        </w:rPr>
        <w:t>[72]</w:t>
      </w:r>
      <w:r w:rsidR="00A27470">
        <w:rPr>
          <w:lang w:val="en-US"/>
        </w:rPr>
        <w:fldChar w:fldCharType="end"/>
      </w:r>
      <w:r w:rsidR="00EF3CA8">
        <w:t xml:space="preserve"> but overall these are much rarer events than single point mutations.</w:t>
      </w:r>
      <w:r w:rsidR="00BA0E25">
        <w:t xml:space="preserve"> </w:t>
      </w:r>
    </w:p>
    <w:p w14:paraId="00C245EE" w14:textId="77777777" w:rsidR="004E72BB" w:rsidRPr="00C23B7B" w:rsidRDefault="00722CC6" w:rsidP="001143B6">
      <w:pPr>
        <w:rPr>
          <w:b/>
          <w:bCs/>
          <w:i/>
          <w:iCs/>
        </w:rPr>
      </w:pPr>
      <w:r>
        <w:rPr>
          <w:b/>
          <w:bCs/>
          <w:i/>
          <w:iCs/>
        </w:rPr>
        <w:t>Concluding remarks</w:t>
      </w:r>
    </w:p>
    <w:p w14:paraId="38017708" w14:textId="58BAF327" w:rsidR="00C23B7B" w:rsidRDefault="003E6BB9" w:rsidP="00D20943">
      <w:pPr>
        <w:jc w:val="both"/>
      </w:pPr>
      <w:r>
        <w:t>SARS-CoV-2</w:t>
      </w:r>
      <w:r w:rsidR="00D20943">
        <w:t>,</w:t>
      </w:r>
      <w:r>
        <w:t xml:space="preserve"> a recently emerged </w:t>
      </w:r>
      <w:proofErr w:type="spellStart"/>
      <w:r>
        <w:t>CoV</w:t>
      </w:r>
      <w:proofErr w:type="spellEnd"/>
      <w:r>
        <w:t xml:space="preserve"> responsible for </w:t>
      </w:r>
      <w:r w:rsidR="00D20943">
        <w:t>the current</w:t>
      </w:r>
      <w:r>
        <w:t xml:space="preserve"> global pandemic</w:t>
      </w:r>
      <w:r w:rsidR="00D20943">
        <w:t xml:space="preserve"> Covid-19</w:t>
      </w:r>
      <w:r>
        <w:t xml:space="preserve"> first appeared in late 2019 in Wuhan</w:t>
      </w:r>
      <w:r w:rsidR="00D20943">
        <w:t>,</w:t>
      </w:r>
      <w:r>
        <w:t xml:space="preserve"> China</w:t>
      </w:r>
      <w:r w:rsidR="00D20943">
        <w:t>. The virus</w:t>
      </w:r>
      <w:r>
        <w:t xml:space="preserve"> is thought to have arisen from SARS-like </w:t>
      </w:r>
      <w:proofErr w:type="spellStart"/>
      <w:r>
        <w:t>CoVs</w:t>
      </w:r>
      <w:proofErr w:type="spellEnd"/>
      <w:r>
        <w:t xml:space="preserve"> in bats</w:t>
      </w:r>
      <w:r w:rsidR="00D20943">
        <w:t xml:space="preserve"> due to high similarities in genome sequence which are also shared with the prior SARS-</w:t>
      </w:r>
      <w:proofErr w:type="spellStart"/>
      <w:r w:rsidR="00D20943">
        <w:t>CoV</w:t>
      </w:r>
      <w:proofErr w:type="spellEnd"/>
      <w:r>
        <w:t xml:space="preserve">. </w:t>
      </w:r>
      <w:r w:rsidR="00D20943">
        <w:t>The SARS-CoV-2</w:t>
      </w:r>
      <w:r>
        <w:t xml:space="preserve"> genome retains many features of endemic </w:t>
      </w:r>
      <w:r w:rsidR="00D20943">
        <w:t xml:space="preserve">human </w:t>
      </w:r>
      <w:proofErr w:type="spellStart"/>
      <w:r>
        <w:t>CoVs</w:t>
      </w:r>
      <w:proofErr w:type="spellEnd"/>
      <w:r>
        <w:t xml:space="preserve"> but the critical determinant, the S protein, is sufficiently adapted to bind the human entry receptor ACE2 much more readily than SARS-</w:t>
      </w:r>
      <w:proofErr w:type="spellStart"/>
      <w:r>
        <w:t>CoV</w:t>
      </w:r>
      <w:proofErr w:type="spellEnd"/>
      <w:r>
        <w:t xml:space="preserve"> </w:t>
      </w:r>
      <w:r w:rsidR="00D20943">
        <w:t>which</w:t>
      </w:r>
      <w:r>
        <w:t xml:space="preserve"> is the most closely related human </w:t>
      </w:r>
      <w:proofErr w:type="spellStart"/>
      <w:r>
        <w:t>CoV</w:t>
      </w:r>
      <w:proofErr w:type="spellEnd"/>
      <w:r>
        <w:t>. There is evidence that the viral genome is undergoing subtle evolution through mutation</w:t>
      </w:r>
      <w:r w:rsidR="00D20943">
        <w:t xml:space="preserve"> to enhance transmission</w:t>
      </w:r>
      <w:r>
        <w:t xml:space="preserve"> and </w:t>
      </w:r>
      <w:r w:rsidR="00D20943">
        <w:t>there is evidence for</w:t>
      </w:r>
      <w:r>
        <w:t xml:space="preserve"> limited attenuation</w:t>
      </w:r>
      <w:r w:rsidR="00D20943">
        <w:t xml:space="preserve"> that </w:t>
      </w:r>
      <w:r w:rsidR="00722CC6">
        <w:t>might</w:t>
      </w:r>
      <w:r w:rsidR="00D20943">
        <w:t xml:space="preserve"> weaken</w:t>
      </w:r>
      <w:r w:rsidR="00722CC6">
        <w:t xml:space="preserve"> the virus</w:t>
      </w:r>
      <w:r>
        <w:t>. The scientific</w:t>
      </w:r>
      <w:r w:rsidR="00722CC6">
        <w:t xml:space="preserve"> and medical</w:t>
      </w:r>
      <w:r>
        <w:t xml:space="preserve"> community has mobilised in an unprecedented fashion to understand the virus</w:t>
      </w:r>
      <w:r w:rsidR="00722CC6">
        <w:t xml:space="preserve"> at molecular and epidemiological levels</w:t>
      </w:r>
      <w:r>
        <w:t xml:space="preserve">, determine </w:t>
      </w:r>
      <w:r w:rsidR="00722CC6">
        <w:t xml:space="preserve">its </w:t>
      </w:r>
      <w:r>
        <w:t>patholog</w:t>
      </w:r>
      <w:r w:rsidR="00722CC6">
        <w:t>ical consequences, understand protective immunity</w:t>
      </w:r>
      <w:r>
        <w:t xml:space="preserve"> and </w:t>
      </w:r>
      <w:r w:rsidR="00722CC6">
        <w:t xml:space="preserve">to </w:t>
      </w:r>
      <w:r>
        <w:t xml:space="preserve">develop </w:t>
      </w:r>
      <w:r w:rsidR="00722CC6">
        <w:t xml:space="preserve">specific antivirals, </w:t>
      </w:r>
      <w:r>
        <w:t xml:space="preserve">vaccines and </w:t>
      </w:r>
      <w:r w:rsidR="00722CC6">
        <w:t xml:space="preserve">other </w:t>
      </w:r>
      <w:r>
        <w:t xml:space="preserve">treatments. However, as of writing, the pandemic is yet to be </w:t>
      </w:r>
      <w:r w:rsidR="00722CC6">
        <w:t xml:space="preserve">fully </w:t>
      </w:r>
      <w:r>
        <w:t>under control</w:t>
      </w:r>
      <w:r w:rsidR="00722CC6">
        <w:t xml:space="preserve"> although some territories have had success</w:t>
      </w:r>
      <w:r>
        <w:t>. Currently the only effective measures to restrict viral transmission are limiting social interactions, mass diagnostic testing and contact tracing applications. Further understanding of the genetics behind the virus’ emergence and mechanisms of replication</w:t>
      </w:r>
      <w:r w:rsidR="00313A4F">
        <w:t xml:space="preserve"> will be critical to generate specific therapeutics and protective vaccines to halt continued spread. This knowledge will also assist and limit the future potential for new </w:t>
      </w:r>
      <w:proofErr w:type="spellStart"/>
      <w:r w:rsidR="00313A4F">
        <w:t>CoV</w:t>
      </w:r>
      <w:r w:rsidR="00722CC6">
        <w:t>s</w:t>
      </w:r>
      <w:proofErr w:type="spellEnd"/>
      <w:r w:rsidR="00313A4F">
        <w:t xml:space="preserve"> to emerge.</w:t>
      </w:r>
    </w:p>
    <w:p w14:paraId="170F0C0B" w14:textId="77777777" w:rsidR="0082312C" w:rsidRDefault="0082312C" w:rsidP="00D20943">
      <w:pPr>
        <w:jc w:val="both"/>
      </w:pPr>
    </w:p>
    <w:p w14:paraId="2B4030E5" w14:textId="77777777" w:rsidR="00C23B7B" w:rsidRPr="009F2F9E" w:rsidRDefault="009F2F9E" w:rsidP="001143B6">
      <w:pPr>
        <w:rPr>
          <w:b/>
          <w:bCs/>
          <w:i/>
          <w:iCs/>
        </w:rPr>
      </w:pPr>
      <w:r w:rsidRPr="009F2F9E">
        <w:rPr>
          <w:b/>
          <w:bCs/>
          <w:i/>
          <w:iCs/>
        </w:rPr>
        <w:t>Declarations</w:t>
      </w:r>
    </w:p>
    <w:p w14:paraId="58A08EF7" w14:textId="647CC6AD" w:rsidR="009F2F9E" w:rsidRPr="0052634D" w:rsidRDefault="009F2F9E" w:rsidP="0082312C">
      <w:pPr>
        <w:jc w:val="both"/>
        <w:rPr>
          <w:highlight w:val="yellow"/>
        </w:rPr>
      </w:pPr>
      <w:r w:rsidRPr="00F14B57">
        <w:t>Funding</w:t>
      </w:r>
      <w:r w:rsidR="00F14B57" w:rsidRPr="00F14B57">
        <w:t xml:space="preserve">: no specific </w:t>
      </w:r>
      <w:r w:rsidR="00F14B57">
        <w:t xml:space="preserve">external </w:t>
      </w:r>
      <w:r w:rsidR="00F14B57" w:rsidRPr="00F14B57">
        <w:t>funding was received for this manuscript</w:t>
      </w:r>
      <w:r w:rsidR="00F14B57">
        <w:t xml:space="preserve"> preparation</w:t>
      </w:r>
      <w:r w:rsidR="0082312C">
        <w:t xml:space="preserve">. DPV </w:t>
      </w:r>
      <w:r w:rsidR="0082312C" w:rsidRPr="0082312C">
        <w:t>was supported by the Hungarian – European Union Grant EFOP-3.6.1-16-2016-00008.</w:t>
      </w:r>
      <w:r w:rsidR="0082312C">
        <w:t xml:space="preserve"> </w:t>
      </w:r>
      <w:r w:rsidR="00F14B57" w:rsidRPr="006342C8">
        <w:t>MN would like to acknowledge</w:t>
      </w:r>
      <w:r w:rsidR="0003761C" w:rsidRPr="006342C8">
        <w:t xml:space="preserve"> support from</w:t>
      </w:r>
      <w:r w:rsidR="006342C8" w:rsidRPr="006342C8">
        <w:t xml:space="preserve"> the Imperial College Covid-19 research fund.</w:t>
      </w:r>
      <w:r w:rsidR="00302792">
        <w:t xml:space="preserve"> GRM received Research and Knowledge Exchange funds from London Metropolitan University.</w:t>
      </w:r>
    </w:p>
    <w:p w14:paraId="22998867" w14:textId="4C580F7B" w:rsidR="009F2F9E" w:rsidRPr="007F6512" w:rsidRDefault="009F2F9E" w:rsidP="0082312C">
      <w:pPr>
        <w:jc w:val="both"/>
      </w:pPr>
      <w:r w:rsidRPr="007F6512">
        <w:t>Conflicts of interest/Competing interests</w:t>
      </w:r>
      <w:r w:rsidR="007F6512" w:rsidRPr="007F6512">
        <w:t>: all authors declare that there are no conflicts of interest.</w:t>
      </w:r>
    </w:p>
    <w:p w14:paraId="771295C1" w14:textId="28BA3A3B" w:rsidR="009F2F9E" w:rsidRPr="007F6512" w:rsidRDefault="009F2F9E" w:rsidP="0082312C">
      <w:pPr>
        <w:jc w:val="both"/>
      </w:pPr>
      <w:r w:rsidRPr="007F6512">
        <w:t>Ethics approval</w:t>
      </w:r>
      <w:r w:rsidR="007F6512" w:rsidRPr="007F6512">
        <w:t>: N/A</w:t>
      </w:r>
    </w:p>
    <w:p w14:paraId="1F08121D" w14:textId="547C5170" w:rsidR="009F2F9E" w:rsidRPr="007F6512" w:rsidRDefault="009F2F9E" w:rsidP="0082312C">
      <w:pPr>
        <w:jc w:val="both"/>
      </w:pPr>
      <w:r w:rsidRPr="007F6512">
        <w:t>Consent to participate</w:t>
      </w:r>
      <w:r w:rsidR="007F6512" w:rsidRPr="007F6512">
        <w:t>: N/A</w:t>
      </w:r>
    </w:p>
    <w:p w14:paraId="13ABA5E6" w14:textId="685C9254" w:rsidR="009F2F9E" w:rsidRPr="007F6512" w:rsidRDefault="009F2F9E" w:rsidP="0082312C">
      <w:pPr>
        <w:jc w:val="both"/>
      </w:pPr>
      <w:r w:rsidRPr="007F6512">
        <w:t>Consent for publication</w:t>
      </w:r>
      <w:r w:rsidR="007F6512" w:rsidRPr="007F6512">
        <w:t>: all authors have approved this submission and agree to publish this original manuscript.</w:t>
      </w:r>
    </w:p>
    <w:p w14:paraId="3B082758" w14:textId="34FD9D0E" w:rsidR="009F2F9E" w:rsidRPr="007F6512" w:rsidRDefault="009F2F9E" w:rsidP="0082312C">
      <w:pPr>
        <w:jc w:val="both"/>
      </w:pPr>
      <w:r w:rsidRPr="007F6512">
        <w:lastRenderedPageBreak/>
        <w:t>Availability of data and material</w:t>
      </w:r>
      <w:r w:rsidR="007F6512" w:rsidRPr="007F6512">
        <w:t xml:space="preserve">: all data </w:t>
      </w:r>
      <w:r w:rsidR="00302792">
        <w:t xml:space="preserve">contained </w:t>
      </w:r>
      <w:r w:rsidR="007F6512" w:rsidRPr="007F6512">
        <w:t>within the manuscript are freely available by searching relevant databases and references</w:t>
      </w:r>
      <w:r w:rsidR="00302792">
        <w:t xml:space="preserve"> cited</w:t>
      </w:r>
      <w:r w:rsidR="007F6512" w:rsidRPr="007F6512">
        <w:t xml:space="preserve"> or by contacting the corresponding author.</w:t>
      </w:r>
    </w:p>
    <w:p w14:paraId="42DA3D0D" w14:textId="0B95CB2E" w:rsidR="009F2F9E" w:rsidRPr="007F6512" w:rsidRDefault="009F2F9E" w:rsidP="0082312C">
      <w:pPr>
        <w:jc w:val="both"/>
      </w:pPr>
      <w:r w:rsidRPr="007F6512">
        <w:t>Code availability</w:t>
      </w:r>
      <w:r w:rsidR="007F6512">
        <w:t>:</w:t>
      </w:r>
      <w:r w:rsidRPr="007F6512">
        <w:t> </w:t>
      </w:r>
      <w:r w:rsidR="007F6512" w:rsidRPr="007F6512">
        <w:t>N/A</w:t>
      </w:r>
    </w:p>
    <w:p w14:paraId="4964ECA5" w14:textId="11F3306F" w:rsidR="009F2F9E" w:rsidRDefault="009F2F9E" w:rsidP="0082312C">
      <w:pPr>
        <w:jc w:val="both"/>
      </w:pPr>
      <w:r w:rsidRPr="00377F90">
        <w:t>Authors' contributions</w:t>
      </w:r>
      <w:r w:rsidR="007F6512">
        <w:t>: PE</w:t>
      </w:r>
      <w:r w:rsidR="00377F90">
        <w:t xml:space="preserve"> prepared figures, researched and wrote sections of the manuscript;</w:t>
      </w:r>
      <w:r w:rsidR="007F6512">
        <w:t xml:space="preserve"> FS</w:t>
      </w:r>
      <w:r w:rsidR="00377F90">
        <w:t>,</w:t>
      </w:r>
      <w:r w:rsidR="007F6512">
        <w:t xml:space="preserve"> D</w:t>
      </w:r>
      <w:r w:rsidR="0082312C">
        <w:t>PV</w:t>
      </w:r>
      <w:r w:rsidR="00377F90">
        <w:t>,</w:t>
      </w:r>
      <w:r w:rsidR="007F6512">
        <w:t xml:space="preserve"> </w:t>
      </w:r>
      <w:r w:rsidR="00377F90">
        <w:t xml:space="preserve">and </w:t>
      </w:r>
      <w:r w:rsidR="007F6512">
        <w:t>MN</w:t>
      </w:r>
      <w:r w:rsidR="00377F90">
        <w:t xml:space="preserve"> researched and wrote sections of the manuscript;</w:t>
      </w:r>
      <w:r w:rsidR="007F6512">
        <w:t xml:space="preserve"> GRM</w:t>
      </w:r>
      <w:r w:rsidR="00377F90">
        <w:t xml:space="preserve"> planned the manuscript, prepared figures, researched and wrote sections of the manuscript, and assembled final </w:t>
      </w:r>
      <w:r w:rsidR="006342C8">
        <w:t>version</w:t>
      </w:r>
      <w:r w:rsidR="00377F90">
        <w:t>.</w:t>
      </w:r>
    </w:p>
    <w:p w14:paraId="40CA2368" w14:textId="77777777" w:rsidR="00377F90" w:rsidRPr="0052634D" w:rsidRDefault="00377F90" w:rsidP="009F2F9E"/>
    <w:p w14:paraId="3FD75660" w14:textId="77777777" w:rsidR="00DE3418" w:rsidRPr="00DE3418" w:rsidRDefault="00DE3418" w:rsidP="009F2F9E">
      <w:pPr>
        <w:rPr>
          <w:b/>
          <w:bCs/>
          <w:i/>
          <w:iCs/>
        </w:rPr>
      </w:pPr>
      <w:r w:rsidRPr="00DE3418">
        <w:rPr>
          <w:b/>
          <w:bCs/>
          <w:i/>
          <w:iCs/>
        </w:rPr>
        <w:t>Figure Legends</w:t>
      </w:r>
    </w:p>
    <w:p w14:paraId="431971F3" w14:textId="77777777" w:rsidR="00DE3418" w:rsidRPr="00DE3418" w:rsidRDefault="00DE3418" w:rsidP="00DE3418">
      <w:r w:rsidRPr="00DE3418">
        <w:rPr>
          <w:b/>
          <w:bCs/>
        </w:rPr>
        <w:t xml:space="preserve">Figure 1: Human </w:t>
      </w:r>
      <w:proofErr w:type="spellStart"/>
      <w:r w:rsidRPr="00DE3418">
        <w:rPr>
          <w:b/>
          <w:bCs/>
        </w:rPr>
        <w:t>CoV</w:t>
      </w:r>
      <w:proofErr w:type="spellEnd"/>
      <w:r w:rsidRPr="00DE3418">
        <w:rPr>
          <w:b/>
          <w:bCs/>
        </w:rPr>
        <w:t xml:space="preserve"> genome organisation and relationships</w:t>
      </w:r>
    </w:p>
    <w:p w14:paraId="42353F49" w14:textId="02491E10" w:rsidR="00DE3418" w:rsidRDefault="00DE3418" w:rsidP="00DE3418">
      <w:pPr>
        <w:jc w:val="both"/>
      </w:pPr>
      <w:r w:rsidRPr="00DE3418">
        <w:t>Schematic of SARS-CoV-2 genome based on NCBI sequence MT786327 (</w:t>
      </w:r>
      <w:r w:rsidRPr="00DE3418">
        <w:rPr>
          <w:lang w:val="en-US"/>
        </w:rPr>
        <w:t>Severe acute respiratory syndrome coronavirus 2 isolate SARS-CoV-2/human/TUR/Kafkas-SARSCoV2-001/2020, complete genome, 2020) (</w:t>
      </w:r>
      <w:r w:rsidRPr="00DE3418">
        <w:rPr>
          <w:b/>
          <w:bCs/>
          <w:lang w:val="en-US"/>
        </w:rPr>
        <w:t>A</w:t>
      </w:r>
      <w:r w:rsidRPr="00DE3418">
        <w:rPr>
          <w:lang w:val="en-US"/>
        </w:rPr>
        <w:t>)</w:t>
      </w:r>
      <w:r w:rsidRPr="00DE3418">
        <w:t xml:space="preserve">. The genome is shown with ORFs boxed in colour below the nucleotide numbering. The region from ORF1a to ORF1b (nucleotides ~233 - ~21531) is expanded below to resolve nsp1-nsp16. Phylogenetic tree of human </w:t>
      </w:r>
      <w:proofErr w:type="spellStart"/>
      <w:r w:rsidRPr="00DE3418">
        <w:t>CoVs</w:t>
      </w:r>
      <w:proofErr w:type="spellEnd"/>
      <w:r w:rsidRPr="00DE3418">
        <w:t xml:space="preserve"> and closest bat </w:t>
      </w:r>
      <w:proofErr w:type="spellStart"/>
      <w:r w:rsidRPr="00DE3418">
        <w:t>CoV</w:t>
      </w:r>
      <w:proofErr w:type="spellEnd"/>
      <w:r w:rsidRPr="00DE3418">
        <w:t xml:space="preserve"> (RaTG13) created by </w:t>
      </w:r>
      <w:proofErr w:type="spellStart"/>
      <w:r w:rsidRPr="00DE3418">
        <w:t>Kalign</w:t>
      </w:r>
      <w:proofErr w:type="spellEnd"/>
      <w:r w:rsidRPr="00DE3418">
        <w:t xml:space="preserve"> (EMBL-EBI) (</w:t>
      </w:r>
      <w:hyperlink r:id="rId13" w:history="1">
        <w:r w:rsidRPr="00DE3418">
          <w:rPr>
            <w:rStyle w:val="Hyperlink"/>
          </w:rPr>
          <w:t>https://www.ebi.ac.uk/Tools/msa/kalign</w:t>
        </w:r>
      </w:hyperlink>
      <w:hyperlink r:id="rId14" w:history="1">
        <w:r w:rsidRPr="00DE3418">
          <w:rPr>
            <w:rStyle w:val="Hyperlink"/>
          </w:rPr>
          <w:t>/</w:t>
        </w:r>
      </w:hyperlink>
      <w:r w:rsidRPr="00DE3418">
        <w:t>) (</w:t>
      </w:r>
      <w:r w:rsidRPr="00DE3418">
        <w:rPr>
          <w:b/>
          <w:bCs/>
        </w:rPr>
        <w:t>B</w:t>
      </w:r>
      <w:r w:rsidRPr="00DE3418">
        <w:t>). NCBI reference sequences accession numbers: SARS-CoV-2 (MT786327); SARS-</w:t>
      </w:r>
      <w:proofErr w:type="spellStart"/>
      <w:r w:rsidRPr="00DE3418">
        <w:t>CoV</w:t>
      </w:r>
      <w:proofErr w:type="spellEnd"/>
      <w:r w:rsidRPr="00DE3418">
        <w:t xml:space="preserve"> (NC_004718); MERS-</w:t>
      </w:r>
      <w:proofErr w:type="spellStart"/>
      <w:r w:rsidRPr="00DE3418">
        <w:t>CoV</w:t>
      </w:r>
      <w:proofErr w:type="spellEnd"/>
      <w:r w:rsidRPr="00DE3418">
        <w:t xml:space="preserve"> (NC_019843); HKU1 (NC_006577); OC43 (NC_006213); 229E (NC_002645); NL63 (NC_005831). Percent identity matrix of full genome sequences produced by Clustal2.1 alignment of EMBL-EBI </w:t>
      </w:r>
      <w:proofErr w:type="spellStart"/>
      <w:r w:rsidRPr="00DE3418">
        <w:t>Kalign</w:t>
      </w:r>
      <w:proofErr w:type="spellEnd"/>
      <w:r w:rsidRPr="00DE3418">
        <w:t xml:space="preserve"> output (</w:t>
      </w:r>
      <w:r w:rsidRPr="00DE3418">
        <w:rPr>
          <w:b/>
          <w:bCs/>
        </w:rPr>
        <w:t>C</w:t>
      </w:r>
      <w:r w:rsidRPr="00DE3418">
        <w:t>).</w:t>
      </w:r>
    </w:p>
    <w:p w14:paraId="0FC99C5A" w14:textId="77777777" w:rsidR="00DE3418" w:rsidRPr="00DE3418" w:rsidRDefault="00DE3418" w:rsidP="00DE3418">
      <w:pPr>
        <w:jc w:val="both"/>
      </w:pPr>
      <w:r w:rsidRPr="00DE3418">
        <w:rPr>
          <w:b/>
          <w:bCs/>
        </w:rPr>
        <w:t xml:space="preserve">Figure 2: </w:t>
      </w:r>
      <w:proofErr w:type="spellStart"/>
      <w:r w:rsidRPr="00DE3418">
        <w:rPr>
          <w:b/>
          <w:bCs/>
        </w:rPr>
        <w:t>CoV</w:t>
      </w:r>
      <w:proofErr w:type="spellEnd"/>
      <w:r w:rsidRPr="00DE3418">
        <w:rPr>
          <w:b/>
          <w:bCs/>
        </w:rPr>
        <w:t xml:space="preserve"> spike protein ORF and sequence details comparisons</w:t>
      </w:r>
    </w:p>
    <w:p w14:paraId="447FF173" w14:textId="540120C4" w:rsidR="00DE3418" w:rsidRDefault="00DE3418" w:rsidP="00DE3418">
      <w:pPr>
        <w:jc w:val="both"/>
      </w:pPr>
      <w:r w:rsidRPr="00DE3418">
        <w:t>Percent identity matrix of spike ORF sequences produced by Clustal2.1 alignment (</w:t>
      </w:r>
      <w:r w:rsidRPr="00DE3418">
        <w:rPr>
          <w:b/>
          <w:bCs/>
        </w:rPr>
        <w:t>A</w:t>
      </w:r>
      <w:r w:rsidRPr="00DE3418">
        <w:t>). Based on NCBI sequence MT786327 (</w:t>
      </w:r>
      <w:r w:rsidRPr="00DE3418">
        <w:rPr>
          <w:lang w:val="en-US"/>
        </w:rPr>
        <w:t>Severe acute respiratory syndrome coronavirus 2 isolate SARS-CoV-2/human/TUR/Kafkas-SARSCoV2-001/2020, complete genome, 2020)</w:t>
      </w:r>
      <w:r w:rsidRPr="00DE3418">
        <w:t xml:space="preserve">. </w:t>
      </w:r>
      <w:proofErr w:type="spellStart"/>
      <w:r w:rsidRPr="00DE3418">
        <w:t>CoV</w:t>
      </w:r>
      <w:proofErr w:type="spellEnd"/>
      <w:r w:rsidRPr="00DE3418">
        <w:t xml:space="preserve"> spike sequences based on information within Figure 1. Schematic view of SARS-CoV-2 spike protein domains (</w:t>
      </w:r>
      <w:r w:rsidRPr="00DE3418">
        <w:rPr>
          <w:b/>
          <w:bCs/>
        </w:rPr>
        <w:t>B</w:t>
      </w:r>
      <w:r w:rsidRPr="00DE3418">
        <w:t>). Numbering according to amino acid position. Receptor binding domain (RBD, blue), receptor binding motif (RBM, green), spike subunits (S1 and S2) generated by enzymatic cleavage (</w:t>
      </w:r>
      <w:proofErr w:type="spellStart"/>
      <w:r w:rsidR="000D72CC">
        <w:t>f</w:t>
      </w:r>
      <w:r w:rsidRPr="00DE3418">
        <w:t>urin</w:t>
      </w:r>
      <w:proofErr w:type="spellEnd"/>
      <w:r w:rsidRPr="00DE3418">
        <w:t xml:space="preserve"> site and S2’ cleavage). Alignments of the spike RBM (</w:t>
      </w:r>
      <w:r w:rsidRPr="00DE3418">
        <w:rPr>
          <w:b/>
          <w:bCs/>
        </w:rPr>
        <w:t>C</w:t>
      </w:r>
      <w:r w:rsidRPr="00DE3418">
        <w:t>) and S1/S2 junction amino acids showing (</w:t>
      </w:r>
      <w:r w:rsidRPr="00DE3418">
        <w:rPr>
          <w:b/>
          <w:bCs/>
        </w:rPr>
        <w:t>D</w:t>
      </w:r>
      <w:r w:rsidRPr="00DE3418">
        <w:t xml:space="preserve">) </w:t>
      </w:r>
      <w:proofErr w:type="spellStart"/>
      <w:r w:rsidRPr="00DE3418">
        <w:t>furin</w:t>
      </w:r>
      <w:proofErr w:type="spellEnd"/>
      <w:r w:rsidRPr="00DE3418">
        <w:t xml:space="preserve"> polybasic recognition site (green residues) of SARS-CoV-2, SARS-</w:t>
      </w:r>
      <w:proofErr w:type="spellStart"/>
      <w:r w:rsidRPr="00DE3418">
        <w:t>CoV</w:t>
      </w:r>
      <w:proofErr w:type="spellEnd"/>
      <w:r w:rsidRPr="00DE3418">
        <w:t xml:space="preserve"> and RaTG13 as created by </w:t>
      </w:r>
      <w:proofErr w:type="spellStart"/>
      <w:r w:rsidRPr="00DE3418">
        <w:t>Kalign</w:t>
      </w:r>
      <w:proofErr w:type="spellEnd"/>
      <w:r w:rsidRPr="00DE3418">
        <w:t xml:space="preserve"> (EMBL-EBI) (</w:t>
      </w:r>
      <w:hyperlink r:id="rId15" w:history="1">
        <w:r w:rsidRPr="00DE3418">
          <w:rPr>
            <w:rStyle w:val="Hyperlink"/>
          </w:rPr>
          <w:t>https://www.ebi.ac.uk/Tools/msa/kalign/</w:t>
        </w:r>
      </w:hyperlink>
      <w:r w:rsidRPr="00DE3418">
        <w:t>). Critical residues for ACE-2 receptor interaction are displayed in red and conserved residues boxed in grey.</w:t>
      </w:r>
    </w:p>
    <w:p w14:paraId="7B5EB0ED" w14:textId="77777777" w:rsidR="00DE3418" w:rsidRPr="00DE3418" w:rsidRDefault="00DE3418" w:rsidP="00DE3418">
      <w:r w:rsidRPr="00DE3418">
        <w:rPr>
          <w:b/>
          <w:bCs/>
        </w:rPr>
        <w:t>Figure 3: SARS-</w:t>
      </w:r>
      <w:proofErr w:type="spellStart"/>
      <w:r w:rsidRPr="00DE3418">
        <w:rPr>
          <w:b/>
          <w:bCs/>
        </w:rPr>
        <w:t>CoV</w:t>
      </w:r>
      <w:proofErr w:type="spellEnd"/>
      <w:r w:rsidRPr="00DE3418">
        <w:rPr>
          <w:b/>
          <w:bCs/>
        </w:rPr>
        <w:t xml:space="preserve"> and SARS-CoV-2 genomes schematic displaying diagnostic RT-PCR primer-probe sets</w:t>
      </w:r>
    </w:p>
    <w:p w14:paraId="7AB6605E" w14:textId="77777777" w:rsidR="00DE3418" w:rsidRDefault="00DE3418" w:rsidP="00DE3418">
      <w:pPr>
        <w:jc w:val="both"/>
      </w:pPr>
      <w:r w:rsidRPr="00DE3418">
        <w:t>The SARS-</w:t>
      </w:r>
      <w:proofErr w:type="spellStart"/>
      <w:r w:rsidRPr="00DE3418">
        <w:t>CoV</w:t>
      </w:r>
      <w:proofErr w:type="spellEnd"/>
      <w:r w:rsidRPr="00DE3418">
        <w:t xml:space="preserve"> genome (</w:t>
      </w:r>
      <w:r w:rsidRPr="00DE3418">
        <w:rPr>
          <w:b/>
          <w:bCs/>
        </w:rPr>
        <w:t>A</w:t>
      </w:r>
      <w:r w:rsidRPr="00DE3418">
        <w:t>) and SARS-CoV-2 genome (</w:t>
      </w:r>
      <w:r w:rsidRPr="00DE3418">
        <w:rPr>
          <w:b/>
          <w:bCs/>
        </w:rPr>
        <w:t>B</w:t>
      </w:r>
      <w:r w:rsidRPr="00DE3418">
        <w:t>) schematics showing positions of important RT-PCR primer-probe sets for diagnostic analysis (red lines). Additional SARS-CoV-2 primer-probe sets and their genome location are displayed in (</w:t>
      </w:r>
      <w:r w:rsidRPr="00DE3418">
        <w:rPr>
          <w:b/>
          <w:bCs/>
        </w:rPr>
        <w:t>C</w:t>
      </w:r>
      <w:r w:rsidRPr="00DE3418">
        <w:t>).</w:t>
      </w:r>
    </w:p>
    <w:p w14:paraId="419BE21F" w14:textId="77777777" w:rsidR="00DE3418" w:rsidRPr="00DE3418" w:rsidRDefault="00DE3418" w:rsidP="00DE3418">
      <w:pPr>
        <w:jc w:val="both"/>
      </w:pPr>
      <w:r w:rsidRPr="00DE3418">
        <w:rPr>
          <w:b/>
          <w:bCs/>
        </w:rPr>
        <w:t>Figure 4: Genomic epidemiology of SARS-CoV-2 – global subsampling</w:t>
      </w:r>
    </w:p>
    <w:p w14:paraId="143E8F5D" w14:textId="77777777" w:rsidR="00DE3418" w:rsidRPr="009F2F9E" w:rsidRDefault="00DE3418" w:rsidP="00BF2F9E">
      <w:pPr>
        <w:jc w:val="both"/>
      </w:pPr>
      <w:r w:rsidRPr="00DE3418">
        <w:t>Screenshots of SARS-CoV-2 genome mutation (</w:t>
      </w:r>
      <w:r w:rsidRPr="00DE3418">
        <w:rPr>
          <w:b/>
          <w:bCs/>
        </w:rPr>
        <w:t>A</w:t>
      </w:r>
      <w:r w:rsidRPr="00DE3418">
        <w:t>)</w:t>
      </w:r>
      <w:r>
        <w:t>,</w:t>
      </w:r>
      <w:r w:rsidRPr="00DE3418">
        <w:t xml:space="preserve"> variation globally (</w:t>
      </w:r>
      <w:r w:rsidRPr="00DE3418">
        <w:rPr>
          <w:b/>
          <w:bCs/>
        </w:rPr>
        <w:t>B</w:t>
      </w:r>
      <w:r w:rsidRPr="00DE3418">
        <w:t>)</w:t>
      </w:r>
      <w:r>
        <w:t xml:space="preserve"> and r</w:t>
      </w:r>
      <w:r w:rsidRPr="00DE3418">
        <w:t>egions of frequent mutation are demonstrated as bars within the SARS-CoV-2 genome schematic (</w:t>
      </w:r>
      <w:r w:rsidRPr="00DE3418">
        <w:rPr>
          <w:b/>
          <w:bCs/>
        </w:rPr>
        <w:t>C</w:t>
      </w:r>
      <w:r w:rsidRPr="00DE3418">
        <w:t>).</w:t>
      </w:r>
      <w:r>
        <w:t xml:space="preserve"> </w:t>
      </w:r>
      <w:r w:rsidRPr="00DE3418">
        <w:t>Images</w:t>
      </w:r>
      <w:r>
        <w:t xml:space="preserve"> were</w:t>
      </w:r>
      <w:r w:rsidRPr="00DE3418">
        <w:t xml:space="preserve"> downloaded from https:nextstrain.org/ncov/global on 24-09-2020 showing 4640 genomes sampled between Dec 2019 and Sep 2020 (last updated 18-09-2020). </w:t>
      </w:r>
    </w:p>
    <w:p w14:paraId="3F0E9CEE" w14:textId="77777777" w:rsidR="009F2F9E" w:rsidRDefault="009F2F9E" w:rsidP="001143B6"/>
    <w:p w14:paraId="2EA72E81" w14:textId="77777777" w:rsidR="004E72BB" w:rsidRPr="004E72BB" w:rsidRDefault="004E72BB" w:rsidP="001143B6">
      <w:pPr>
        <w:rPr>
          <w:b/>
          <w:bCs/>
          <w:i/>
          <w:iCs/>
        </w:rPr>
      </w:pPr>
      <w:r w:rsidRPr="004E72BB">
        <w:rPr>
          <w:b/>
          <w:bCs/>
          <w:i/>
          <w:iCs/>
        </w:rPr>
        <w:t>References</w:t>
      </w:r>
    </w:p>
    <w:p w14:paraId="7E277032" w14:textId="77777777" w:rsidR="00FB1593" w:rsidRPr="00FB1593" w:rsidRDefault="004E72BB" w:rsidP="00FB1593">
      <w:pPr>
        <w:pStyle w:val="EndNoteBibliography"/>
        <w:spacing w:after="0"/>
      </w:pPr>
      <w:r>
        <w:fldChar w:fldCharType="begin"/>
      </w:r>
      <w:r>
        <w:instrText xml:space="preserve"> ADDIN EN.REFLIST </w:instrText>
      </w:r>
      <w:r>
        <w:fldChar w:fldCharType="separate"/>
      </w:r>
      <w:r w:rsidR="00FB1593" w:rsidRPr="00FB1593">
        <w:t>1. Xu J, Zhao S, Teng T, Abdalla AE, Zhu W, Xie L et al. Systematic Comparison of Two Animal-to-Human Transmitted Human Coronaviruses: SARS-CoV-2 and SARS-CoV. Viruses. 2020;12(2). doi:10.3390/v12020244.</w:t>
      </w:r>
    </w:p>
    <w:p w14:paraId="1C5189BB" w14:textId="77777777" w:rsidR="00FB1593" w:rsidRPr="00FB1593" w:rsidRDefault="00FB1593" w:rsidP="00FB1593">
      <w:pPr>
        <w:pStyle w:val="EndNoteBibliography"/>
        <w:spacing w:after="0"/>
      </w:pPr>
      <w:r w:rsidRPr="00FB1593">
        <w:lastRenderedPageBreak/>
        <w:t>2. Zhou P, Yang X-L, Wang X-G, Hu B, Zhang L, Zhang W et al. A pneumonia outbreak associated with a new coronavirus of probable bat origin. Nature. 2020;579(7798):270-3. doi:10.1038/s41586-020-2012-7.</w:t>
      </w:r>
    </w:p>
    <w:p w14:paraId="5CD1593B" w14:textId="77777777" w:rsidR="00FB1593" w:rsidRPr="00FB1593" w:rsidRDefault="00FB1593" w:rsidP="00FB1593">
      <w:pPr>
        <w:pStyle w:val="EndNoteBibliography"/>
        <w:spacing w:after="0"/>
      </w:pPr>
      <w:r w:rsidRPr="00FB1593">
        <w:t>3. Petersen E, Koopmans M, Go U, Hamer DH, Petrosillo N, Castelli F et al. Comparing SARS-CoV-2 with SARS-CoV and influenza pandemics. The Lancet Infectious diseases. 2020;20(9):e238-e44. doi:10.1016/s1473-3099(20)30484-9.</w:t>
      </w:r>
    </w:p>
    <w:p w14:paraId="031E9D54" w14:textId="77777777" w:rsidR="00FB1593" w:rsidRPr="00FB1593" w:rsidRDefault="00FB1593" w:rsidP="00FB1593">
      <w:pPr>
        <w:pStyle w:val="EndNoteBibliography"/>
        <w:spacing w:after="0"/>
      </w:pPr>
      <w:r w:rsidRPr="00FB1593">
        <w:t>4. Mukhra R, Krishan K, Kanchan T. Possible modes of transmission of Novel coronavirus SARS-CoV-2: a review. Acta bio-medica : Atenei Parmensis. 2020;91(3):e2020036. doi:10.23750/abm.v91i3.10039.</w:t>
      </w:r>
    </w:p>
    <w:p w14:paraId="6527B790" w14:textId="77777777" w:rsidR="00FB1593" w:rsidRPr="00FB1593" w:rsidRDefault="00FB1593" w:rsidP="00FB1593">
      <w:pPr>
        <w:pStyle w:val="EndNoteBibliography"/>
        <w:spacing w:after="0"/>
      </w:pPr>
      <w:r w:rsidRPr="00FB1593">
        <w:t>5. Andersen KG, Rambaut A, Lipkin WI, Holmes EC, Garry RF. The proximal origin of SARS-CoV-2. Nature medicine. 2020;26(4):450-2. doi:10.1038/s41591-020-0820-9.</w:t>
      </w:r>
    </w:p>
    <w:p w14:paraId="4F0E7FEB" w14:textId="77777777" w:rsidR="00FB1593" w:rsidRPr="00FB1593" w:rsidRDefault="00FB1593" w:rsidP="00FB1593">
      <w:pPr>
        <w:pStyle w:val="EndNoteBibliography"/>
        <w:spacing w:after="0"/>
      </w:pPr>
      <w:r w:rsidRPr="00FB1593">
        <w:t>6. Wang Y, Liu M, Gao J. Enhanced receptor binding of SARS-CoV-2 through networks of hydrogen-bonding and hydrophobic interactions. Proceedings of the National Academy of Sciences of the United States of America. 2020;117(25):13967-74. doi:10.1073/pnas.2008209117.</w:t>
      </w:r>
    </w:p>
    <w:p w14:paraId="2F92C67D" w14:textId="77777777" w:rsidR="00FB1593" w:rsidRPr="00FB1593" w:rsidRDefault="00FB1593" w:rsidP="00FB1593">
      <w:pPr>
        <w:pStyle w:val="EndNoteBibliography"/>
        <w:spacing w:after="0"/>
      </w:pPr>
      <w:r w:rsidRPr="00FB1593">
        <w:t>7. Turner AJ, Hiscox JA, Hooper NM. ACE2: from vasopeptidase to SARS virus receptor. Trends in pharmacological sciences. 2004;25(6):291-4. doi:10.1016/j.tips.2004.04.001.</w:t>
      </w:r>
    </w:p>
    <w:p w14:paraId="0758B60D" w14:textId="77777777" w:rsidR="00FB1593" w:rsidRPr="00FB1593" w:rsidRDefault="00FB1593" w:rsidP="00FB1593">
      <w:pPr>
        <w:pStyle w:val="EndNoteBibliography"/>
        <w:spacing w:after="0"/>
      </w:pPr>
      <w:r w:rsidRPr="00FB1593">
        <w:t>8. Fung TS, Liu DX. Human Coronavirus: Host-Pathogen Interaction. Annual review of microbiology. 2019;73:529-57. doi:10.1146/annurev-micro-020518-115759.</w:t>
      </w:r>
    </w:p>
    <w:p w14:paraId="286331F6" w14:textId="77777777" w:rsidR="00FB1593" w:rsidRPr="00FB1593" w:rsidRDefault="00FB1593" w:rsidP="00FB1593">
      <w:pPr>
        <w:pStyle w:val="EndNoteBibliography"/>
        <w:spacing w:after="0"/>
      </w:pPr>
      <w:r w:rsidRPr="00FB1593">
        <w:t>9. de Wilde AH, Snijder EJ, Kikkert M, van Hemert MJ. Host Factors in Coronavirus Replication. Current topics in microbiology and immunology. 2018;419:1-42. doi:10.1007/82_2017_25.</w:t>
      </w:r>
    </w:p>
    <w:p w14:paraId="39AB5AFA" w14:textId="77777777" w:rsidR="00FB1593" w:rsidRPr="00FB1593" w:rsidRDefault="00FB1593" w:rsidP="00FB1593">
      <w:pPr>
        <w:pStyle w:val="EndNoteBibliography"/>
        <w:spacing w:after="0"/>
      </w:pPr>
      <w:r w:rsidRPr="00FB1593">
        <w:t>10. Ye ZW, Yuan S, Yuen KS, Fung SY, Chan CP, Jin DY. Zoonotic origins of human coronaviruses. International journal of biological sciences. 2020;16(10):1686-97. doi:10.7150/ijbs.45472.</w:t>
      </w:r>
    </w:p>
    <w:p w14:paraId="7B7D4A49" w14:textId="77777777" w:rsidR="00FB1593" w:rsidRPr="00FB1593" w:rsidRDefault="00FB1593" w:rsidP="00FB1593">
      <w:pPr>
        <w:pStyle w:val="EndNoteBibliography"/>
        <w:spacing w:after="0"/>
      </w:pPr>
      <w:r w:rsidRPr="00FB1593">
        <w:t>11. Hung LS. The SARS epidemic in Hong Kong: what lessons have we learned? Journal of the Royal Society of Medicine. 2003;96(8):374-8. doi:10.1258/jrsm.96.8.374.</w:t>
      </w:r>
    </w:p>
    <w:p w14:paraId="6C78D868" w14:textId="77777777" w:rsidR="00FB1593" w:rsidRPr="00FB1593" w:rsidRDefault="00FB1593" w:rsidP="00FB1593">
      <w:pPr>
        <w:pStyle w:val="EndNoteBibliography"/>
        <w:spacing w:after="0"/>
      </w:pPr>
      <w:r w:rsidRPr="00FB1593">
        <w:t>12. Reusken CB, Messadi L, Feyisa A, Ularamu H, Godeke GJ, Danmarwa A et al. Geographic distribution of MERS coronavirus among dromedary camels, Africa. Emerging infectious diseases. 2014;20(8):1370-4. doi:10.3201/eid2008.140590.</w:t>
      </w:r>
    </w:p>
    <w:p w14:paraId="41FAF864" w14:textId="77777777" w:rsidR="00FB1593" w:rsidRPr="00FB1593" w:rsidRDefault="00FB1593" w:rsidP="00FB1593">
      <w:pPr>
        <w:pStyle w:val="EndNoteBibliography"/>
        <w:spacing w:after="0"/>
      </w:pPr>
      <w:r w:rsidRPr="00FB1593">
        <w:t>13. Aleanizy FS, Mohmed N, Alqahtani FY, El Hadi Mohamed RA. Outbreak of Middle East respiratory syndrome coronavirus in Saudi Arabia: a retrospective study. BMC infectious diseases. 2017;17(1):23. doi:10.1186/s12879-016-2137-3.</w:t>
      </w:r>
    </w:p>
    <w:p w14:paraId="3297B622" w14:textId="77777777" w:rsidR="00FB1593" w:rsidRPr="00FB1593" w:rsidRDefault="00FB1593" w:rsidP="00FB1593">
      <w:pPr>
        <w:pStyle w:val="EndNoteBibliography"/>
        <w:spacing w:after="0"/>
      </w:pPr>
      <w:r w:rsidRPr="00FB1593">
        <w:t>14. Lovato A, de Filippis C. Clinical Presentation of COVID-19: A Systematic Review Focusing on Upper Airway Symptoms. Ear, nose, &amp; throat journal. 2020:145561320920762. doi:10.1177/0145561320920762.</w:t>
      </w:r>
    </w:p>
    <w:p w14:paraId="05757186" w14:textId="77777777" w:rsidR="00FB1593" w:rsidRPr="00FB1593" w:rsidRDefault="00FB1593" w:rsidP="00FB1593">
      <w:pPr>
        <w:pStyle w:val="EndNoteBibliography"/>
        <w:spacing w:after="0"/>
      </w:pPr>
      <w:r w:rsidRPr="00FB1593">
        <w:t>15. Guan WJ, Ni ZY, Hu Y, Liang WH, Ou CQ, He JX et al. Clinical Characteristics of Coronavirus Disease 2019 in China. The New England journal of medicine. 2020;382(18):1708-20. doi:10.1056/NEJMoa2002032.</w:t>
      </w:r>
    </w:p>
    <w:p w14:paraId="5776D84C" w14:textId="77777777" w:rsidR="00FB1593" w:rsidRPr="00FB1593" w:rsidRDefault="00FB1593" w:rsidP="00FB1593">
      <w:pPr>
        <w:pStyle w:val="EndNoteBibliography"/>
        <w:spacing w:after="0"/>
      </w:pPr>
      <w:r w:rsidRPr="00FB1593">
        <w:t>16. Palmer K, Monaco A, Kivipelto M, Onder G, Maggi S, Michel JP et al. The potential long-term impact of the COVID-19 outbreak on patients with non-communicable diseases in Europe: consequences for healthy ageing. Aging clinical and experimental research. 2020;32(7):1189-94. doi:10.1007/s40520-020-01601-4.</w:t>
      </w:r>
    </w:p>
    <w:p w14:paraId="5B6D2D94" w14:textId="77777777" w:rsidR="00FB1593" w:rsidRPr="00FB1593" w:rsidRDefault="00FB1593" w:rsidP="00FB1593">
      <w:pPr>
        <w:pStyle w:val="EndNoteBibliography"/>
        <w:spacing w:after="0"/>
      </w:pPr>
      <w:r w:rsidRPr="00FB1593">
        <w:t>17. Borges do Nascimento IJ, von Groote TC, O'Mathúna DP, Abdulazeem HM, Henderson C, Jayarajah U et al. Clinical, laboratory and radiological characteristics and outcomes of novel coronavirus (SARS-CoV-2) infection in humans: A systematic review and series of meta-analyses. PloS one. 2020;15(9):e0239235. doi:10.1371/journal.pone.0239235.</w:t>
      </w:r>
    </w:p>
    <w:p w14:paraId="206E6542" w14:textId="77777777" w:rsidR="00FB1593" w:rsidRPr="00FB1593" w:rsidRDefault="00FB1593" w:rsidP="00FB1593">
      <w:pPr>
        <w:pStyle w:val="EndNoteBibliography"/>
        <w:spacing w:after="0"/>
      </w:pPr>
      <w:r w:rsidRPr="00FB1593">
        <w:t>18. Chan JF, To KK, Tse H, Jin DY, Yuen KY. Interspecies transmission and emergence of novel viruses: lessons from bats and birds. Trends in microbiology. 2013;21(10):544-55. doi:10.1016/j.tim.2013.05.005.</w:t>
      </w:r>
    </w:p>
    <w:p w14:paraId="68A7496D" w14:textId="77777777" w:rsidR="00FB1593" w:rsidRPr="00FB1593" w:rsidRDefault="00FB1593" w:rsidP="00FB1593">
      <w:pPr>
        <w:pStyle w:val="EndNoteBibliography"/>
        <w:spacing w:after="0"/>
      </w:pPr>
      <w:r w:rsidRPr="00FB1593">
        <w:t>19. Hu B, Ge X, Wang LF, Shi Z. Bat origin of human coronaviruses. Virology journal. 2015;12:221. doi:10.1186/s12985-015-0422-1.</w:t>
      </w:r>
    </w:p>
    <w:p w14:paraId="05790F33" w14:textId="77777777" w:rsidR="00FB1593" w:rsidRPr="00FB1593" w:rsidRDefault="00FB1593" w:rsidP="00FB1593">
      <w:pPr>
        <w:pStyle w:val="EndNoteBibliography"/>
        <w:spacing w:after="0"/>
      </w:pPr>
      <w:r w:rsidRPr="00FB1593">
        <w:t>20. Wu F, Zhao S, Yu B, Chen YM, Wang W, Song ZG et al. A new coronavirus associated with human respiratory disease in China. Nature. 2020;579(7798):265-9. doi:10.1038/s41586-020-2008-3.</w:t>
      </w:r>
    </w:p>
    <w:p w14:paraId="56135AD7" w14:textId="77777777" w:rsidR="00FB1593" w:rsidRPr="00FB1593" w:rsidRDefault="00FB1593" w:rsidP="00FB1593">
      <w:pPr>
        <w:pStyle w:val="EndNoteBibliography"/>
        <w:spacing w:after="0"/>
      </w:pPr>
      <w:r w:rsidRPr="00FB1593">
        <w:t>21. Yang D, Leibowitz JL. The structure and functions of coronavirus genomic 3' and 5' ends. Virus research. 2015;206:120-33. doi:10.1016/j.virusres.2015.02.025.</w:t>
      </w:r>
    </w:p>
    <w:p w14:paraId="5306D7F4" w14:textId="77777777" w:rsidR="00FB1593" w:rsidRPr="00FB1593" w:rsidRDefault="00FB1593" w:rsidP="00FB1593">
      <w:pPr>
        <w:pStyle w:val="EndNoteBibliography"/>
        <w:spacing w:after="0"/>
      </w:pPr>
      <w:r w:rsidRPr="00FB1593">
        <w:t>22. Miao Z, Tidu A, Eriani G, Martin F. Secondary structure of the SARS-CoV-2 5'-UTR. RNA biology. 2020:1-10. doi:10.1080/15476286.2020.1814556.</w:t>
      </w:r>
    </w:p>
    <w:p w14:paraId="3B6764BA" w14:textId="77777777" w:rsidR="00FB1593" w:rsidRPr="00FB1593" w:rsidRDefault="00FB1593" w:rsidP="00FB1593">
      <w:pPr>
        <w:pStyle w:val="EndNoteBibliography"/>
        <w:spacing w:after="0"/>
      </w:pPr>
      <w:r w:rsidRPr="00FB1593">
        <w:t>23. Rangan R, Zheludev IN, Das R. RNA genome conservation and secondary structure in SARS-CoV-2 and SARS-related viruses. bioRxiv : the preprint server for biology. 2020. doi:10.1101/2020.03.27.012906.</w:t>
      </w:r>
    </w:p>
    <w:p w14:paraId="210F205E" w14:textId="77777777" w:rsidR="00FB1593" w:rsidRPr="00FB1593" w:rsidRDefault="00FB1593" w:rsidP="00FB1593">
      <w:pPr>
        <w:pStyle w:val="EndNoteBibliography"/>
        <w:spacing w:after="0"/>
      </w:pPr>
      <w:r w:rsidRPr="00FB1593">
        <w:lastRenderedPageBreak/>
        <w:t>24. Boni MF, Lemey P, Jiang X, Lam TT, Perry BW, Castoe TA et al. Evolutionary origins of the SARS-CoV-2 sarbecovirus lineage responsible for the COVID-19 pandemic. Nature microbiology. 2020. doi:10.1038/s41564-020-0771-4.</w:t>
      </w:r>
    </w:p>
    <w:p w14:paraId="097D41C9" w14:textId="77777777" w:rsidR="00FB1593" w:rsidRPr="00FB1593" w:rsidRDefault="00FB1593" w:rsidP="00FB1593">
      <w:pPr>
        <w:pStyle w:val="EndNoteBibliography"/>
        <w:spacing w:after="0"/>
      </w:pPr>
      <w:r w:rsidRPr="00FB1593">
        <w:t>25. Hu B, Zeng LP, Yang XL, Ge XY, Zhang W, Li B et al. Discovery of a rich gene pool of bat SARS-related coronaviruses provides new insights into the origin of SARS coronavirus. PLoS pathogens. 2017;13(11):e1006698. doi:10.1371/journal.ppat.1006698.</w:t>
      </w:r>
    </w:p>
    <w:p w14:paraId="42069799" w14:textId="77777777" w:rsidR="00FB1593" w:rsidRPr="00FB1593" w:rsidRDefault="00FB1593" w:rsidP="00FB1593">
      <w:pPr>
        <w:pStyle w:val="EndNoteBibliography"/>
        <w:spacing w:after="0"/>
      </w:pPr>
      <w:r w:rsidRPr="00FB1593">
        <w:t>26. Liu P, Jiang JZ, Wan XF, Hua Y, Li L, Zhou J et al. Are pangolins the intermediate host of the 2019 novel coronavirus (SARS-CoV-2)? PLoS pathogens. 2020;16(5):e1008421. doi:10.1371/journal.ppat.1008421.</w:t>
      </w:r>
    </w:p>
    <w:p w14:paraId="321666E6" w14:textId="77777777" w:rsidR="00FB1593" w:rsidRPr="00FB1593" w:rsidRDefault="00FB1593" w:rsidP="00FB1593">
      <w:pPr>
        <w:pStyle w:val="EndNoteBibliography"/>
        <w:spacing w:after="0"/>
      </w:pPr>
      <w:r w:rsidRPr="00FB1593">
        <w:t>27. Li Y, Wang H, Tang X, Fang S, Ma D, Du C et al. SARS-CoV-2 and three related coronaviruses utilize multiple ACE2 orthologs and are potently blocked by an improved ACE2-Ig. Journal of virology. 2020. doi:10.1128/jvi.01283-20.</w:t>
      </w:r>
    </w:p>
    <w:p w14:paraId="37914B37" w14:textId="77777777" w:rsidR="00FB1593" w:rsidRPr="00FB1593" w:rsidRDefault="00FB1593" w:rsidP="00FB1593">
      <w:pPr>
        <w:pStyle w:val="EndNoteBibliography"/>
        <w:spacing w:after="0"/>
      </w:pPr>
      <w:r w:rsidRPr="00FB1593">
        <w:t>28. Ge XY, Li JL, Yang XL, Chmura AA, Zhu G, Epstein JH et al. Isolation and characterization of a bat SARS-like coronavirus that uses the ACE2 receptor. Nature. 2013;503(7477):535-8. doi:10.1038/nature12711.</w:t>
      </w:r>
    </w:p>
    <w:p w14:paraId="112C97F0" w14:textId="77777777" w:rsidR="00FB1593" w:rsidRPr="00FB1593" w:rsidRDefault="00FB1593" w:rsidP="00FB1593">
      <w:pPr>
        <w:pStyle w:val="EndNoteBibliography"/>
        <w:spacing w:after="0"/>
      </w:pPr>
      <w:r w:rsidRPr="00FB1593">
        <w:t>29. Mou H, Quinlan BD, Peng H, Guo Y, Peng S, Zhang L et al. Mutations from bat ACE2 orthologs markedly enhance ACE2-Fc neutralization of SARS-CoV-2. bioRxiv : the preprint server for biology. 2020. doi:10.1101/2020.06.29.178459.</w:t>
      </w:r>
    </w:p>
    <w:p w14:paraId="52FD6B51" w14:textId="77777777" w:rsidR="00FB1593" w:rsidRPr="00FB1593" w:rsidRDefault="00FB1593" w:rsidP="00FB1593">
      <w:pPr>
        <w:pStyle w:val="EndNoteBibliography"/>
        <w:spacing w:after="0"/>
      </w:pPr>
      <w:r w:rsidRPr="00FB1593">
        <w:t>30. Hu D, Zhu C, Ai L, He T, Wang Y, Ye F et al. Genomic characterization and infectivity of a novel SARS-like coronavirus in Chinese bats. Emerging microbes &amp; infections. 2018;7(1):154. doi:10.1038/s41426-018-0155-5.</w:t>
      </w:r>
    </w:p>
    <w:p w14:paraId="17081E80" w14:textId="562CB248" w:rsidR="00FB1593" w:rsidRPr="00FB1593" w:rsidRDefault="00FB1593" w:rsidP="00FB1593">
      <w:pPr>
        <w:pStyle w:val="EndNoteBibliography"/>
        <w:spacing w:after="0"/>
      </w:pPr>
      <w:r w:rsidRPr="00FB1593">
        <w:t>31. Yan L-M, Kang, Shu, Guan, Jie, &amp; Hu, Shanchang. . Unusual Features of the SARS-CoV-2 Genome Suggesting Sophisticated Laboratory Modification Rather Than Natural Evolution and Delineation of Its Probable Synthetic Route. . Zenodo. 2020. doi:</w:t>
      </w:r>
      <w:hyperlink r:id="rId16" w:history="1">
        <w:r w:rsidRPr="00FB1593">
          <w:rPr>
            <w:rStyle w:val="Hyperlink"/>
          </w:rPr>
          <w:t>http://doi.org/10.5281/zenodo.4028830</w:t>
        </w:r>
      </w:hyperlink>
      <w:r w:rsidRPr="00FB1593">
        <w:t>.</w:t>
      </w:r>
    </w:p>
    <w:p w14:paraId="2F9EEA4B" w14:textId="77777777" w:rsidR="00FB1593" w:rsidRPr="00FB1593" w:rsidRDefault="00FB1593" w:rsidP="00FB1593">
      <w:pPr>
        <w:pStyle w:val="EndNoteBibliography"/>
        <w:spacing w:after="0"/>
      </w:pPr>
      <w:r w:rsidRPr="00FB1593">
        <w:t>32. Sarkar M, Saha S. Structural insight into the role of novel SARS-CoV-2 E protein: A potential target for vaccine development and other therapeutic strategies. PloS one. 2020;15(8):e0237300. doi:10.1371/journal.pone.0237300.</w:t>
      </w:r>
    </w:p>
    <w:p w14:paraId="40AD80CA" w14:textId="77777777" w:rsidR="00FB1593" w:rsidRPr="00FB1593" w:rsidRDefault="00FB1593" w:rsidP="00FB1593">
      <w:pPr>
        <w:pStyle w:val="EndNoteBibliography"/>
        <w:spacing w:after="0"/>
      </w:pPr>
      <w:r w:rsidRPr="00FB1593">
        <w:t>33. Menachery VD, Yount BL, Jr., Debbink K, Agnihothram S, Gralinski LE, Plante JA et al. A SARS-like cluster of circulating bat coronaviruses shows potential for human emergence. Nature medicine. 2015;21(12):1508-13. doi:10.1038/nm.3985.</w:t>
      </w:r>
    </w:p>
    <w:p w14:paraId="3F63C745" w14:textId="77777777" w:rsidR="00FB1593" w:rsidRPr="00FB1593" w:rsidRDefault="00FB1593" w:rsidP="00FB1593">
      <w:pPr>
        <w:pStyle w:val="EndNoteBibliography"/>
        <w:spacing w:after="0"/>
      </w:pPr>
      <w:r w:rsidRPr="00FB1593">
        <w:t>34. Chen J, Subbarao K. The Immunobiology of SARS*. Annual review of immunology. 2007;25:443-72. doi:10.1146/annurev.immunol.25.022106.141706.</w:t>
      </w:r>
    </w:p>
    <w:p w14:paraId="3A04E9CD" w14:textId="77777777" w:rsidR="00FB1593" w:rsidRPr="00FB1593" w:rsidRDefault="00FB1593" w:rsidP="00FB1593">
      <w:pPr>
        <w:pStyle w:val="EndNoteBibliography"/>
        <w:spacing w:after="0"/>
      </w:pPr>
      <w:r w:rsidRPr="00FB1593">
        <w:t>35. Hoffmann M, Kleine-Weber H, Schroeder S, Krüger N, Herrler T, Erichsen S et al. SARS-CoV-2 Cell Entry Depends on ACE2 and TMPRSS2 and Is Blocked by a Clinically Proven Protease Inhibitor. Cell. 2020;181(2):271-80.e8. doi:10.1016/j.cell.2020.02.052.</w:t>
      </w:r>
    </w:p>
    <w:p w14:paraId="5249EFF9" w14:textId="77777777" w:rsidR="00FB1593" w:rsidRPr="00FB1593" w:rsidRDefault="00FB1593" w:rsidP="00FB1593">
      <w:pPr>
        <w:pStyle w:val="EndNoteBibliography"/>
        <w:spacing w:after="0"/>
      </w:pPr>
      <w:r w:rsidRPr="00FB1593">
        <w:t>36. Bertram S, Heurich A, Lavender H, Gierer S, Danisch S, Perin P et al. Influenza and SARS-coronavirus activating proteases TMPRSS2 and HAT are expressed at multiple sites in human respiratory and gastrointestinal tracts. PloS one. 2012;7(4):e35876. doi:10.1371/journal.pone.0035876.</w:t>
      </w:r>
    </w:p>
    <w:p w14:paraId="5B954DF9" w14:textId="77777777" w:rsidR="00FB1593" w:rsidRPr="00FB1593" w:rsidRDefault="00FB1593" w:rsidP="00FB1593">
      <w:pPr>
        <w:pStyle w:val="EndNoteBibliography"/>
        <w:spacing w:after="0"/>
      </w:pPr>
      <w:r w:rsidRPr="00FB1593">
        <w:t>37. Zou X, Chen K, Zou J, Han P, Hao J, Han Z. Single-cell RNA-seq data analysis on the receptor ACE2 expression reveals the potential risk of different human organs vulnerable to 2019-nCoV infection. Frontiers of Medicine. 2020;14(2):185-92. doi:10.1007/s11684-020-0754-0.</w:t>
      </w:r>
    </w:p>
    <w:p w14:paraId="2E8FB46B" w14:textId="77777777" w:rsidR="00FB1593" w:rsidRPr="00FB1593" w:rsidRDefault="00FB1593" w:rsidP="00FB1593">
      <w:pPr>
        <w:pStyle w:val="EndNoteBibliography"/>
        <w:spacing w:after="0"/>
      </w:pPr>
      <w:r w:rsidRPr="00FB1593">
        <w:t>38. Sungnak W, Huang N, Bécavin C, Berg M, Queen R, Litvinukova M et al. SARS-CoV-2 entry factors are highly expressed in nasal epithelial cells together with innate immune genes. Nature medicine. 2020;26(5):681-7. doi:10.1038/s41591-020-0868-6.</w:t>
      </w:r>
    </w:p>
    <w:p w14:paraId="5FB2A304" w14:textId="77777777" w:rsidR="00FB1593" w:rsidRPr="00FB1593" w:rsidRDefault="00FB1593" w:rsidP="00FB1593">
      <w:pPr>
        <w:pStyle w:val="EndNoteBibliography"/>
        <w:spacing w:after="0"/>
      </w:pPr>
      <w:r w:rsidRPr="00FB1593">
        <w:t>39. Hamming I, Timens W, Bulthuis ML, Lely AT, Navis G, van Goor H. Tissue distribution of ACE2 protein, the functional receptor for SARS coronavirus. A first step in understanding SARS pathogenesis. The Journal of pathology. 2004;203(2):631-7. doi:10.1002/path.1570.</w:t>
      </w:r>
    </w:p>
    <w:p w14:paraId="10863258" w14:textId="77777777" w:rsidR="00FB1593" w:rsidRPr="00FB1593" w:rsidRDefault="00FB1593" w:rsidP="00FB1593">
      <w:pPr>
        <w:pStyle w:val="EndNoteBibliography"/>
        <w:spacing w:after="0"/>
      </w:pPr>
      <w:r w:rsidRPr="00FB1593">
        <w:t>40. Hong N, Yu W, Xia J, Shen Y, Yap M, Han W. Evaluation of ocular symptoms and tropism of SARS-CoV-2 in patients confirmed with COVID-19. Acta Ophthalmologica. 2020;98(5):e649-e55. doi:10.1111/aos.14445.</w:t>
      </w:r>
    </w:p>
    <w:p w14:paraId="7FBE41DE" w14:textId="77777777" w:rsidR="00FB1593" w:rsidRPr="00FB1593" w:rsidRDefault="00FB1593" w:rsidP="00FB1593">
      <w:pPr>
        <w:pStyle w:val="EndNoteBibliography"/>
        <w:spacing w:after="0"/>
      </w:pPr>
      <w:r w:rsidRPr="00FB1593">
        <w:t>41. Xu Y, Li X, Zhu B, Liang H, Fang C, Gong Y et al. Characteristics of pediatric SARS-CoV-2 infection and potential evidence for persistent fecal viral shedding. Nature medicine. 2020;26(4):502-5. doi:10.1038/s41591-020-0817-4.</w:t>
      </w:r>
    </w:p>
    <w:p w14:paraId="3B55BC46" w14:textId="77777777" w:rsidR="00FB1593" w:rsidRPr="00FB1593" w:rsidRDefault="00FB1593" w:rsidP="00FB1593">
      <w:pPr>
        <w:pStyle w:val="EndNoteBibliography"/>
        <w:spacing w:after="0"/>
      </w:pPr>
      <w:r w:rsidRPr="00FB1593">
        <w:lastRenderedPageBreak/>
        <w:t>42. Li W, Wicht O, van Kuppeveld FJ, He Q, Rottier PJ, Bosch BJ. A Single Point Mutation Creating a Furin Cleavage Site in the Spike Protein Renders Porcine Epidemic Diarrhea Coronavirus Trypsin Independent for Cell Entry and Fusion. Journal of virology. 2015;89(15):8077-81. doi:10.1128/jvi.00356-15.</w:t>
      </w:r>
    </w:p>
    <w:p w14:paraId="56CD559B" w14:textId="77777777" w:rsidR="00FB1593" w:rsidRPr="00FB1593" w:rsidRDefault="00FB1593" w:rsidP="00FB1593">
      <w:pPr>
        <w:pStyle w:val="EndNoteBibliography"/>
        <w:spacing w:after="0"/>
      </w:pPr>
      <w:r w:rsidRPr="00FB1593">
        <w:t>43. Millet JK, Whittaker GR. Host cell entry of Middle East respiratory syndrome coronavirus after two-step, furin-mediated activation of the spike protein. Proceedings of the National Academy of Sciences of the United States of America. 2014;111(42):15214-9. doi:10.1073/pnas.1407087111.</w:t>
      </w:r>
    </w:p>
    <w:p w14:paraId="3D5CA3A0" w14:textId="77777777" w:rsidR="00FB1593" w:rsidRPr="00FB1593" w:rsidRDefault="00FB1593" w:rsidP="00FB1593">
      <w:pPr>
        <w:pStyle w:val="EndNoteBibliography"/>
        <w:spacing w:after="0"/>
      </w:pPr>
      <w:r w:rsidRPr="00FB1593">
        <w:t>44. van Kasteren PB, van der Veer B, van den Brink S, Wijsman L, de Jonge J, van den Brandt A et al. Comparison of seven commercial RT-PCR diagnostic kits for COVID-19. Journal of clinical virology : the official publication of the Pan American Society for Clinical Virology. 2020;128:104412. doi:10.1016/j.jcv.2020.104412.</w:t>
      </w:r>
    </w:p>
    <w:p w14:paraId="5B77062D" w14:textId="77777777" w:rsidR="00FB1593" w:rsidRPr="00FB1593" w:rsidRDefault="00FB1593" w:rsidP="00FB1593">
      <w:pPr>
        <w:pStyle w:val="EndNoteBibliography"/>
        <w:spacing w:after="0"/>
      </w:pPr>
      <w:r w:rsidRPr="00FB1593">
        <w:t>45. Yan Y, Chang L, Wang L. Laboratory testing of SARS-CoV, MERS-CoV, and SARS-CoV-2 (2019-nCoV): Current status, challenges, and countermeasures. Reviews in medical virology. 2020;30(3):e2106. doi:10.1002/rmv.2106.</w:t>
      </w:r>
    </w:p>
    <w:p w14:paraId="415F9764" w14:textId="77777777" w:rsidR="00FB1593" w:rsidRPr="00FB1593" w:rsidRDefault="00FB1593" w:rsidP="00FB1593">
      <w:pPr>
        <w:pStyle w:val="EndNoteBibliography"/>
        <w:spacing w:after="0"/>
      </w:pPr>
      <w:r w:rsidRPr="00FB1593">
        <w:t>46. Carter LJ, Garner LV, Smoot JW, Li Y, Zhou Q, Saveson CJ et al. Assay Techniques and Test Development for COVID-19 Diagnosis. ACS central science. 2020;6(5):591-605. doi:10.1021/acscentsci.0c00501.</w:t>
      </w:r>
    </w:p>
    <w:p w14:paraId="081BBCD4" w14:textId="77777777" w:rsidR="00FB1593" w:rsidRPr="00FB1593" w:rsidRDefault="00FB1593" w:rsidP="00FB1593">
      <w:pPr>
        <w:pStyle w:val="EndNoteBibliography"/>
        <w:spacing w:after="0"/>
      </w:pPr>
      <w:r w:rsidRPr="00FB1593">
        <w:t>47. Peñarrubia L, Ruiz M, Porco R, Rao SN, Juanola-Falgarona M, Manissero D et al. Multiple assays in a real-time RT-PCR SARS-CoV-2 panel can mitigate the risk of loss of sensitivity by new genomic variants during the COVID-19 outbreak. International journal of infectious diseases : IJID : official publication of the International Society for Infectious Diseases. 2020;97:225-9. doi:10.1016/j.ijid.2020.06.027.</w:t>
      </w:r>
    </w:p>
    <w:p w14:paraId="31AF5077" w14:textId="77777777" w:rsidR="00FB1593" w:rsidRPr="00FB1593" w:rsidRDefault="00FB1593" w:rsidP="00FB1593">
      <w:pPr>
        <w:pStyle w:val="EndNoteBibliography"/>
        <w:spacing w:after="0"/>
      </w:pPr>
      <w:r w:rsidRPr="00FB1593">
        <w:t>48. Sanjuán R, Nebot MR, Chirico N, Mansky LM, Belshaw R. Viral mutation rates. Journal of virology. 2010;84(19):9733-48. doi:10.1128/jvi.00694-10.</w:t>
      </w:r>
    </w:p>
    <w:p w14:paraId="11D9483E" w14:textId="77777777" w:rsidR="00FB1593" w:rsidRPr="00FB1593" w:rsidRDefault="00FB1593" w:rsidP="00FB1593">
      <w:pPr>
        <w:pStyle w:val="EndNoteBibliography"/>
        <w:spacing w:after="0"/>
      </w:pPr>
      <w:r w:rsidRPr="00FB1593">
        <w:t>49. Li J, Li Z, Cui X, Wu C. Bayesian phylodynamic inference on the temporal evolution and global transmission of SARS-CoV-2. The Journal of infection. 2020;81(2):318-56. doi:10.1016/j.jinf.2020.04.016.</w:t>
      </w:r>
    </w:p>
    <w:p w14:paraId="5C4E965C" w14:textId="77777777" w:rsidR="00FB1593" w:rsidRPr="00FB1593" w:rsidRDefault="00FB1593" w:rsidP="00FB1593">
      <w:pPr>
        <w:pStyle w:val="EndNoteBibliography"/>
        <w:spacing w:after="0"/>
      </w:pPr>
      <w:r w:rsidRPr="00FB1593">
        <w:t>50. Wang R, Chen J, Gao K, Hozumi Y, Yin C, Wei G. Characterizing SARS-CoV-2 mutations in the United States. Research square. 2020. doi:10.21203/rs.3.rs-49671/v1.</w:t>
      </w:r>
    </w:p>
    <w:p w14:paraId="3ABEE744" w14:textId="77777777" w:rsidR="00FB1593" w:rsidRPr="00FB1593" w:rsidRDefault="00FB1593" w:rsidP="00FB1593">
      <w:pPr>
        <w:pStyle w:val="EndNoteBibliography"/>
        <w:spacing w:after="0"/>
      </w:pPr>
      <w:r w:rsidRPr="00FB1593">
        <w:t>51. Álvarez-Díaz DA, Franco-Muñoz C, Laiton-Donato K, Usme-Ciro JA, Franco-Sierra ND, Flórez-Sánchez AC et al. Molecular analysis of several in-house rRT-PCR protocols for SARS-CoV-2 detection in the context of genetic variability of the virus in Colombia. Infect Genet Evol. 2020;84:104390. doi:10.1016/j.meegid.2020.104390.</w:t>
      </w:r>
    </w:p>
    <w:p w14:paraId="7F284BDD" w14:textId="77777777" w:rsidR="00FB1593" w:rsidRPr="00FB1593" w:rsidRDefault="00FB1593" w:rsidP="00FB1593">
      <w:pPr>
        <w:pStyle w:val="EndNoteBibliography"/>
        <w:spacing w:after="0"/>
      </w:pPr>
      <w:r w:rsidRPr="00FB1593">
        <w:t>52. Kuchinski KS, Jassem AN, Prystajecky NA. Assessing oligonucleotide designs from early lab developed PCR diagnostic tests for SARS-CoV-2 using the PCR_strainer pipeline. Journal of clinical virology : the official publication of the Pan American Society for Clinical Virology. 2020;131:104581. doi:10.1016/j.jcv.2020.104581.</w:t>
      </w:r>
    </w:p>
    <w:p w14:paraId="5671EFEF" w14:textId="77777777" w:rsidR="00FB1593" w:rsidRPr="00FB1593" w:rsidRDefault="00FB1593" w:rsidP="00FB1593">
      <w:pPr>
        <w:pStyle w:val="EndNoteBibliography"/>
        <w:spacing w:after="0"/>
      </w:pPr>
      <w:r w:rsidRPr="00FB1593">
        <w:t>53. Deeks JJ, Dinnes J, Takwoingi Y, Davenport C, Spijker R, Taylor-Phillips S et al. Antibody tests for identification of current and past infection with SARS-CoV-2. The Cochrane database of systematic reviews. 2020;6(6):Cd013652. doi:10.1002/14651858.cd013652.</w:t>
      </w:r>
    </w:p>
    <w:p w14:paraId="0714DC35" w14:textId="77777777" w:rsidR="00FB1593" w:rsidRPr="00FB1593" w:rsidRDefault="00FB1593" w:rsidP="00FB1593">
      <w:pPr>
        <w:pStyle w:val="EndNoteBibliography"/>
        <w:spacing w:after="0"/>
      </w:pPr>
      <w:r w:rsidRPr="00FB1593">
        <w:t>54. Jung YJ, Park G-S, Moon JH, Ku K, Beak S-H, Kim S et al. Comparative analysis of primer-probe sets for the laboratory confirmation of SARS-CoV-2. bioRxiv : the preprint server for biology. 2020:2020.02.25.964775. doi:10.1101/2020.02.25.964775.</w:t>
      </w:r>
    </w:p>
    <w:p w14:paraId="2A7B3FDF" w14:textId="77777777" w:rsidR="00FB1593" w:rsidRPr="00FB1593" w:rsidRDefault="00FB1593" w:rsidP="00FB1593">
      <w:pPr>
        <w:pStyle w:val="EndNoteBibliography"/>
        <w:spacing w:after="0"/>
      </w:pPr>
      <w:r w:rsidRPr="00FB1593">
        <w:t>55. Kontou PI, Braliou GG, Dimou NL, Nikolopoulos G, Bagos PG. Antibody Tests in Detecting SARS-CoV-2 Infection: A Meta-Analysis. Diagnostics (Basel, Switzerland). 2020;10(5). doi:10.3390/diagnostics10050319.</w:t>
      </w:r>
    </w:p>
    <w:p w14:paraId="46BFB1D7" w14:textId="77777777" w:rsidR="00FB1593" w:rsidRPr="00FB1593" w:rsidRDefault="00FB1593" w:rsidP="00FB1593">
      <w:pPr>
        <w:pStyle w:val="EndNoteBibliography"/>
        <w:spacing w:after="0"/>
      </w:pPr>
      <w:r w:rsidRPr="00FB1593">
        <w:t>56. Nalla AK, Casto AM, Huang M-LW, Perchetti GA, Sampoleo R, Shrestha L et al. Comparative Performance of SARS-CoV-2 Detection Assays Using Seven Different Primer-Probe Sets and One Assay Kit. Journal of Clinical Microbiology. 2020;58(6):e00557-20. doi:10.1128/jcm.00557-20.</w:t>
      </w:r>
    </w:p>
    <w:p w14:paraId="4AEF2AFA" w14:textId="77777777" w:rsidR="00FB1593" w:rsidRPr="00FB1593" w:rsidRDefault="00FB1593" w:rsidP="00FB1593">
      <w:pPr>
        <w:pStyle w:val="EndNoteBibliography"/>
        <w:spacing w:after="0"/>
      </w:pPr>
      <w:r w:rsidRPr="00FB1593">
        <w:t>57. Hadfield J, Megill C, Bell SM, Huddleston J, Potter B, Callender C et al. Nextstrain: real-time tracking of pathogen evolution. Bioinformatics (Oxford, England). 2018;34(23):4121-3. doi:10.1093/bioinformatics/bty407.</w:t>
      </w:r>
    </w:p>
    <w:p w14:paraId="5847135B" w14:textId="77777777" w:rsidR="00FB1593" w:rsidRPr="00FB1593" w:rsidRDefault="00FB1593" w:rsidP="00FB1593">
      <w:pPr>
        <w:pStyle w:val="EndNoteBibliography"/>
        <w:spacing w:after="0"/>
      </w:pPr>
      <w:r w:rsidRPr="00FB1593">
        <w:t>58. To KK-W, Hung IF-N, Ip JD, Chu AW-H, Chan W-M, Tam AR et al. COVID-19 re-infection by a phylogenetically distinct SARS-coronavirus-2 strain confirmed by whole genome sequencing. Clinical Infectious Diseases. 2020. doi:10.1093/cid/ciaa1275.</w:t>
      </w:r>
    </w:p>
    <w:p w14:paraId="18C94369" w14:textId="77777777" w:rsidR="00FB1593" w:rsidRPr="00FB1593" w:rsidRDefault="00FB1593" w:rsidP="00FB1593">
      <w:pPr>
        <w:pStyle w:val="EndNoteBibliography"/>
        <w:spacing w:after="0"/>
      </w:pPr>
      <w:r w:rsidRPr="00FB1593">
        <w:lastRenderedPageBreak/>
        <w:t>59. Yurkovetskiy L, Wang X, Pascal KE, Tomkins-Tinch C, Nyalile TP, Wang Y et al. Structural and Functional Analysis of the D614G SARS-CoV-2 Spike Protein Variant. Cell. 2020. doi:10.1016/j.cell.2020.09.032.</w:t>
      </w:r>
    </w:p>
    <w:p w14:paraId="41C19270" w14:textId="77777777" w:rsidR="00FB1593" w:rsidRPr="00FB1593" w:rsidRDefault="00FB1593" w:rsidP="00FB1593">
      <w:pPr>
        <w:pStyle w:val="EndNoteBibliography"/>
        <w:spacing w:after="0"/>
      </w:pPr>
      <w:r w:rsidRPr="00FB1593">
        <w:t>60. Korber B, Fischer WM, Gnanakaran S, Yoon H, Theiler J, Abfalterer W et al. Tracking Changes in SARS-CoV-2 Spike: Evidence that D614G Increases Infectivity of the COVID-19 Virus. Cell. 2020;182(4):812-27.e19. doi:10.1016/j.cell.2020.06.043.</w:t>
      </w:r>
    </w:p>
    <w:p w14:paraId="0262E6DD" w14:textId="77777777" w:rsidR="00FB1593" w:rsidRPr="00FB1593" w:rsidRDefault="00FB1593" w:rsidP="00FB1593">
      <w:pPr>
        <w:pStyle w:val="EndNoteBibliography"/>
        <w:spacing w:after="0"/>
      </w:pPr>
      <w:r w:rsidRPr="00FB1593">
        <w:t>61. Isabel S, Graña-Miraglia L, Gutierrez JM, Bundalovic-Torma C, Groves HE, Isabel MR et al. Evolutionary and structural analyses of SARS-CoV-2 D614G spike protein mutation now documented worldwide. Scientific reports. 2020;10(1):14031. doi:10.1038/s41598-020-70827-z.</w:t>
      </w:r>
    </w:p>
    <w:p w14:paraId="2DF902DB" w14:textId="77777777" w:rsidR="00FB1593" w:rsidRPr="00FB1593" w:rsidRDefault="00FB1593" w:rsidP="00FB1593">
      <w:pPr>
        <w:pStyle w:val="EndNoteBibliography"/>
        <w:spacing w:after="0"/>
      </w:pPr>
      <w:r w:rsidRPr="00FB1593">
        <w:t>62. Zhang L, Jackson CB, Mou H, Ojha A, Rangarajan ES, Izard T et al. The D614G mutation in the SARS-CoV-2 spike protein reduces S1 shedding and increases infectivity. bioRxiv : the preprint server for biology. 2020. doi:10.1101/2020.06.12.148726.</w:t>
      </w:r>
    </w:p>
    <w:p w14:paraId="6EA62D84" w14:textId="77777777" w:rsidR="00FB1593" w:rsidRPr="00FB1593" w:rsidRDefault="00FB1593" w:rsidP="00FB1593">
      <w:pPr>
        <w:pStyle w:val="EndNoteBibliography"/>
        <w:spacing w:after="0"/>
      </w:pPr>
      <w:r w:rsidRPr="00FB1593">
        <w:t>63. Eskier D, Karakülah G, Suner A, Oktay Y. RdRp mutations are associated with SARS-CoV-2 genome evolution. PeerJ. 2020;8:e9587. doi:10.7717/peerj.9587.</w:t>
      </w:r>
    </w:p>
    <w:p w14:paraId="3D3F541C" w14:textId="77777777" w:rsidR="00FB1593" w:rsidRPr="00FB1593" w:rsidRDefault="00FB1593" w:rsidP="00FB1593">
      <w:pPr>
        <w:pStyle w:val="EndNoteBibliography"/>
        <w:spacing w:after="0"/>
      </w:pPr>
      <w:r w:rsidRPr="00FB1593">
        <w:t>64. Begum F, Mukherjee D, Das S, Thagriki D, Tripathi PP, Banerjee AK et al. Specific mutations in SARS-CoV2 RNA dependent RNA polymerase and helicase alter protein structure, dynamics and thus function: Effect on viral RNA replication. bioRxiv : the preprint server for biology. 2020:2020.04.26.063024. doi:10.1101/2020.04.26.063024.</w:t>
      </w:r>
    </w:p>
    <w:p w14:paraId="053104BD" w14:textId="77777777" w:rsidR="00FB1593" w:rsidRPr="00FB1593" w:rsidRDefault="00FB1593" w:rsidP="00FB1593">
      <w:pPr>
        <w:pStyle w:val="EndNoteBibliography"/>
        <w:spacing w:after="0"/>
      </w:pPr>
      <w:r w:rsidRPr="00FB1593">
        <w:t>65. Pachetti M, Marini B, Benedetti F, Giudici F, Mauro E, Storici P et al. Emerging SARS-CoV-2 mutation hot spots include a novel RNA-dependent-RNA polymerase variant. Journal of translational medicine. 2020;18(1):179. doi:10.1186/s12967-020-02344-6.</w:t>
      </w:r>
    </w:p>
    <w:p w14:paraId="1F9FB6B5" w14:textId="77777777" w:rsidR="00FB1593" w:rsidRPr="00FB1593" w:rsidRDefault="00FB1593" w:rsidP="00FB1593">
      <w:pPr>
        <w:pStyle w:val="EndNoteBibliography"/>
        <w:spacing w:after="0"/>
      </w:pPr>
      <w:r w:rsidRPr="00FB1593">
        <w:t>66. Girardi E, López P, Pfeffer S. On the Importance of Host MicroRNAs During Viral Infection. Frontiers in genetics. 2018;9:439. doi:10.3389/fgene.2018.00439.</w:t>
      </w:r>
    </w:p>
    <w:p w14:paraId="0032C0E0" w14:textId="77777777" w:rsidR="00FB1593" w:rsidRPr="00FB1593" w:rsidRDefault="00FB1593" w:rsidP="00FB1593">
      <w:pPr>
        <w:pStyle w:val="EndNoteBibliography"/>
        <w:spacing w:after="0"/>
      </w:pPr>
      <w:r w:rsidRPr="00FB1593">
        <w:t>67. Liu Z, Zheng H, Lin H, Li M, Yuan R, Peng J et al. Identification of Common Deletions in the Spike Protein of Severe Acute Respiratory Syndrome Coronavirus 2. Journal of virology. 2020;94(17). doi:10.1128/jvi.00790-20.</w:t>
      </w:r>
    </w:p>
    <w:p w14:paraId="371A82FA" w14:textId="77777777" w:rsidR="00FB1593" w:rsidRPr="00FB1593" w:rsidRDefault="00FB1593" w:rsidP="00FB1593">
      <w:pPr>
        <w:pStyle w:val="EndNoteBibliography"/>
        <w:spacing w:after="0"/>
      </w:pPr>
      <w:r w:rsidRPr="00FB1593">
        <w:t>68. Lau SY, Wang P, Mok BW, Zhang AJ, Chu H, Lee AC et al. Attenuated SARS-CoV-2 variants with deletions at the S1/S2 junction. Emerging microbes &amp; infections. 2020;9(1):837-42. doi:10.1080/22221751.2020.1756700.</w:t>
      </w:r>
    </w:p>
    <w:p w14:paraId="0A321ADC" w14:textId="77777777" w:rsidR="00FB1593" w:rsidRPr="00FB1593" w:rsidRDefault="00FB1593" w:rsidP="00FB1593">
      <w:pPr>
        <w:pStyle w:val="EndNoteBibliography"/>
        <w:spacing w:after="0"/>
      </w:pPr>
      <w:r w:rsidRPr="00FB1593">
        <w:t>69. Andrés C, Garcia-Cehic D, Gregori J, Piñana M, Rodriguez-Frias F, Guerrero-Murillo M et al. Naturally occurring SARS-CoV-2 gene deletions close to the spike S1/S2 cleavage site in the viral quasispecies of COVID19 patients. Emerging microbes &amp; infections. 2020;9(1):1900-11. doi:10.1080/22221751.2020.1806735.</w:t>
      </w:r>
    </w:p>
    <w:p w14:paraId="3A1D0745" w14:textId="77777777" w:rsidR="00FB1593" w:rsidRPr="00FB1593" w:rsidRDefault="00FB1593" w:rsidP="00FB1593">
      <w:pPr>
        <w:pStyle w:val="EndNoteBibliography"/>
        <w:spacing w:after="0"/>
      </w:pPr>
      <w:r w:rsidRPr="00FB1593">
        <w:t>70. Benedetti F, Snyder GA, Giovanetti M, Angeletti S, Gallo RC, Ciccozzi M et al. Emerging of a SARS-CoV-2 viral strain with a deletion in nsp1. Journal of translational medicine. 2020;18(1):329. doi:10.1186/s12967-020-02507-5.</w:t>
      </w:r>
    </w:p>
    <w:p w14:paraId="13EE7D89" w14:textId="77777777" w:rsidR="00FB1593" w:rsidRPr="00FB1593" w:rsidRDefault="00FB1593" w:rsidP="00FB1593">
      <w:pPr>
        <w:pStyle w:val="EndNoteBibliography"/>
        <w:spacing w:after="0"/>
      </w:pPr>
      <w:r w:rsidRPr="00FB1593">
        <w:t>71. Su YCF, Anderson DE, Young BE, Linster M, Zhu F, Jayakumar J et al. Discovery and Genomic Characterization of a 382-Nucleotide Deletion in ORF7b and ORF8 during the Early Evolution of SARS-CoV-2. mBio. 2020;11(4). doi:10.1128/mBio.01610-20.</w:t>
      </w:r>
    </w:p>
    <w:p w14:paraId="03F0A5E1" w14:textId="77777777" w:rsidR="00FB1593" w:rsidRPr="00FB1593" w:rsidRDefault="00FB1593" w:rsidP="00FB1593">
      <w:pPr>
        <w:pStyle w:val="EndNoteBibliography"/>
      </w:pPr>
      <w:r w:rsidRPr="00FB1593">
        <w:t>72. Young BE, Fong SW, Chan YH, Mak TM, Ang LW, Anderson DE et al. Effects of a major deletion in the SARS-CoV-2 genome on the severity of infection and the inflammatory response: an observational cohort study. Lancet (London, England). 2020;396(10251):603-11. doi:10.1016/s0140-6736(20)31757-8.</w:t>
      </w:r>
    </w:p>
    <w:p w14:paraId="2823BB55" w14:textId="7EDAADB8" w:rsidR="001F510B" w:rsidRDefault="004E72BB" w:rsidP="001143B6">
      <w:r>
        <w:fldChar w:fldCharType="end"/>
      </w:r>
    </w:p>
    <w:sectPr w:rsidR="001F510B" w:rsidSect="009F03D5">
      <w:pgSz w:w="11906" w:h="16838"/>
      <w:pgMar w:top="1440" w:right="1080" w:bottom="1440" w:left="108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DE20C" w16cex:dateUtc="2020-12-11T12:1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178271" w14:textId="77777777" w:rsidR="00E1006A" w:rsidRDefault="00E1006A" w:rsidP="00152704">
      <w:pPr>
        <w:spacing w:after="0" w:line="240" w:lineRule="auto"/>
      </w:pPr>
      <w:r>
        <w:separator/>
      </w:r>
    </w:p>
  </w:endnote>
  <w:endnote w:type="continuationSeparator" w:id="0">
    <w:p w14:paraId="687C6066" w14:textId="77777777" w:rsidR="00E1006A" w:rsidRDefault="00E1006A" w:rsidP="001527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929717" w14:textId="77777777" w:rsidR="00E1006A" w:rsidRDefault="00E1006A" w:rsidP="00152704">
      <w:pPr>
        <w:spacing w:after="0" w:line="240" w:lineRule="auto"/>
      </w:pPr>
      <w:r>
        <w:separator/>
      </w:r>
    </w:p>
  </w:footnote>
  <w:footnote w:type="continuationSeparator" w:id="0">
    <w:p w14:paraId="50746203" w14:textId="77777777" w:rsidR="00E1006A" w:rsidRDefault="00E1006A" w:rsidP="00152704">
      <w:pPr>
        <w:spacing w:after="0" w:line="240" w:lineRule="auto"/>
      </w:pPr>
      <w:r>
        <w:continuationSeparator/>
      </w:r>
    </w:p>
  </w:footnote>
  <w:footnote w:id="1">
    <w:p w14:paraId="502321A5" w14:textId="00F8518D" w:rsidR="00B20E1A" w:rsidRDefault="00B20E1A">
      <w:pPr>
        <w:pStyle w:val="FootnoteText"/>
      </w:pPr>
      <w:r>
        <w:rPr>
          <w:rStyle w:val="FootnoteReference"/>
        </w:rPr>
        <w:footnoteRef/>
      </w:r>
      <w:r>
        <w:t xml:space="preserve"> According to data obtained from the </w:t>
      </w:r>
      <w:r w:rsidRPr="004C32E6">
        <w:t>COVID-19 Dashboard by the Center for Systems Science and Engineering (CSSE) at Johns Hopkins University (JHU)</w:t>
      </w:r>
    </w:p>
  </w:footnote>
  <w:footnote w:id="2">
    <w:p w14:paraId="02706885" w14:textId="64D5CBA0" w:rsidR="00B20E1A" w:rsidRDefault="00B20E1A" w:rsidP="00152704">
      <w:pPr>
        <w:pStyle w:val="CommentText"/>
      </w:pPr>
      <w:r>
        <w:rPr>
          <w:rStyle w:val="FootnoteReference"/>
        </w:rPr>
        <w:footnoteRef/>
      </w:r>
      <w:r>
        <w:t xml:space="preserve"> An NCBI Blast search of ZXC21 reveals 100% coverage and 97.48% identity to ZC45 with the remainder of hits being SARS-CoV-2 clinical isolates with 91-95% coverage and 88.67% identity. </w:t>
      </w:r>
    </w:p>
    <w:p w14:paraId="72658ADE" w14:textId="16F79339" w:rsidR="00B20E1A" w:rsidRDefault="00B20E1A">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Genetic Medicine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0pwvr0m5tfsreexf3xrdxhrstrrdf5vdwe&quot;&gt;SARSCoV2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5434E4"/>
    <w:rsid w:val="00000C01"/>
    <w:rsid w:val="00012903"/>
    <w:rsid w:val="00015099"/>
    <w:rsid w:val="000150BC"/>
    <w:rsid w:val="00026604"/>
    <w:rsid w:val="00032170"/>
    <w:rsid w:val="0003761C"/>
    <w:rsid w:val="000426A8"/>
    <w:rsid w:val="0004772C"/>
    <w:rsid w:val="00051F35"/>
    <w:rsid w:val="00074DD8"/>
    <w:rsid w:val="00092E02"/>
    <w:rsid w:val="000B6643"/>
    <w:rsid w:val="000D7229"/>
    <w:rsid w:val="000D72CC"/>
    <w:rsid w:val="000E3F06"/>
    <w:rsid w:val="000E4291"/>
    <w:rsid w:val="000F5E20"/>
    <w:rsid w:val="00112A94"/>
    <w:rsid w:val="001143B6"/>
    <w:rsid w:val="00114599"/>
    <w:rsid w:val="00117932"/>
    <w:rsid w:val="0012769F"/>
    <w:rsid w:val="001338A0"/>
    <w:rsid w:val="001447FA"/>
    <w:rsid w:val="00152704"/>
    <w:rsid w:val="00156687"/>
    <w:rsid w:val="00157837"/>
    <w:rsid w:val="00176449"/>
    <w:rsid w:val="00183B4A"/>
    <w:rsid w:val="0018481E"/>
    <w:rsid w:val="001A442D"/>
    <w:rsid w:val="001B483C"/>
    <w:rsid w:val="001B64C5"/>
    <w:rsid w:val="001D264B"/>
    <w:rsid w:val="001D5AE6"/>
    <w:rsid w:val="001E5E76"/>
    <w:rsid w:val="001F3FFE"/>
    <w:rsid w:val="001F510B"/>
    <w:rsid w:val="002305DE"/>
    <w:rsid w:val="0023499F"/>
    <w:rsid w:val="00236020"/>
    <w:rsid w:val="00261CE2"/>
    <w:rsid w:val="00262615"/>
    <w:rsid w:val="00265980"/>
    <w:rsid w:val="00265C6C"/>
    <w:rsid w:val="002715F7"/>
    <w:rsid w:val="00276EF3"/>
    <w:rsid w:val="00294288"/>
    <w:rsid w:val="002A52E6"/>
    <w:rsid w:val="002B378A"/>
    <w:rsid w:val="002B39D2"/>
    <w:rsid w:val="002E2CB6"/>
    <w:rsid w:val="002F3E8E"/>
    <w:rsid w:val="002F58C3"/>
    <w:rsid w:val="00302792"/>
    <w:rsid w:val="00311405"/>
    <w:rsid w:val="00313A4F"/>
    <w:rsid w:val="00342EC9"/>
    <w:rsid w:val="00347939"/>
    <w:rsid w:val="003551E4"/>
    <w:rsid w:val="00357019"/>
    <w:rsid w:val="00377400"/>
    <w:rsid w:val="00377F90"/>
    <w:rsid w:val="00381417"/>
    <w:rsid w:val="00392B61"/>
    <w:rsid w:val="003A1D46"/>
    <w:rsid w:val="003A2417"/>
    <w:rsid w:val="003A30C0"/>
    <w:rsid w:val="003B2695"/>
    <w:rsid w:val="003B2D73"/>
    <w:rsid w:val="003B3405"/>
    <w:rsid w:val="003B4BD6"/>
    <w:rsid w:val="003D3551"/>
    <w:rsid w:val="003E6BB9"/>
    <w:rsid w:val="004017D5"/>
    <w:rsid w:val="00402305"/>
    <w:rsid w:val="00413B0E"/>
    <w:rsid w:val="00414907"/>
    <w:rsid w:val="00433914"/>
    <w:rsid w:val="0043687D"/>
    <w:rsid w:val="00437C81"/>
    <w:rsid w:val="0044615F"/>
    <w:rsid w:val="00450366"/>
    <w:rsid w:val="00450C4C"/>
    <w:rsid w:val="0045533E"/>
    <w:rsid w:val="00466F84"/>
    <w:rsid w:val="00480693"/>
    <w:rsid w:val="00484331"/>
    <w:rsid w:val="00492A52"/>
    <w:rsid w:val="00495580"/>
    <w:rsid w:val="004B291D"/>
    <w:rsid w:val="004C32E6"/>
    <w:rsid w:val="004E72BB"/>
    <w:rsid w:val="004F0179"/>
    <w:rsid w:val="004F0924"/>
    <w:rsid w:val="00507F9A"/>
    <w:rsid w:val="00513026"/>
    <w:rsid w:val="0052634D"/>
    <w:rsid w:val="00531B1A"/>
    <w:rsid w:val="00532B9A"/>
    <w:rsid w:val="00535432"/>
    <w:rsid w:val="005434E4"/>
    <w:rsid w:val="005456C7"/>
    <w:rsid w:val="00551333"/>
    <w:rsid w:val="0056020E"/>
    <w:rsid w:val="00564731"/>
    <w:rsid w:val="00585729"/>
    <w:rsid w:val="00593552"/>
    <w:rsid w:val="00596950"/>
    <w:rsid w:val="005A0775"/>
    <w:rsid w:val="005A30FB"/>
    <w:rsid w:val="005A54C8"/>
    <w:rsid w:val="005A6011"/>
    <w:rsid w:val="005A6F2D"/>
    <w:rsid w:val="005B27B9"/>
    <w:rsid w:val="005B3699"/>
    <w:rsid w:val="005C72F1"/>
    <w:rsid w:val="005C7F78"/>
    <w:rsid w:val="005F2479"/>
    <w:rsid w:val="005F4353"/>
    <w:rsid w:val="005F4831"/>
    <w:rsid w:val="00611C81"/>
    <w:rsid w:val="00627DDC"/>
    <w:rsid w:val="00627F99"/>
    <w:rsid w:val="006342C8"/>
    <w:rsid w:val="00637E08"/>
    <w:rsid w:val="0064701F"/>
    <w:rsid w:val="00662E62"/>
    <w:rsid w:val="00671D6B"/>
    <w:rsid w:val="00675902"/>
    <w:rsid w:val="006868AA"/>
    <w:rsid w:val="006A45B3"/>
    <w:rsid w:val="006F3A82"/>
    <w:rsid w:val="006F752F"/>
    <w:rsid w:val="007011B7"/>
    <w:rsid w:val="00715EE5"/>
    <w:rsid w:val="00716CE2"/>
    <w:rsid w:val="00722CC6"/>
    <w:rsid w:val="007373B8"/>
    <w:rsid w:val="007412A7"/>
    <w:rsid w:val="00743CD2"/>
    <w:rsid w:val="00746B05"/>
    <w:rsid w:val="007742FE"/>
    <w:rsid w:val="00792654"/>
    <w:rsid w:val="0079478D"/>
    <w:rsid w:val="007A1A11"/>
    <w:rsid w:val="007B2B93"/>
    <w:rsid w:val="007B2CCC"/>
    <w:rsid w:val="007D0A5D"/>
    <w:rsid w:val="007F28C2"/>
    <w:rsid w:val="007F6512"/>
    <w:rsid w:val="007F6867"/>
    <w:rsid w:val="0080086D"/>
    <w:rsid w:val="00807B52"/>
    <w:rsid w:val="00816FB9"/>
    <w:rsid w:val="00817947"/>
    <w:rsid w:val="0082312C"/>
    <w:rsid w:val="0085132E"/>
    <w:rsid w:val="00852C36"/>
    <w:rsid w:val="00863340"/>
    <w:rsid w:val="00874F7F"/>
    <w:rsid w:val="00876829"/>
    <w:rsid w:val="008877A6"/>
    <w:rsid w:val="008879C7"/>
    <w:rsid w:val="00895324"/>
    <w:rsid w:val="008A2C0B"/>
    <w:rsid w:val="008E0A26"/>
    <w:rsid w:val="008E17FE"/>
    <w:rsid w:val="00983075"/>
    <w:rsid w:val="009D11CA"/>
    <w:rsid w:val="009D3230"/>
    <w:rsid w:val="009D490E"/>
    <w:rsid w:val="009E3EBB"/>
    <w:rsid w:val="009F03D5"/>
    <w:rsid w:val="009F2F9E"/>
    <w:rsid w:val="00A03737"/>
    <w:rsid w:val="00A03B6B"/>
    <w:rsid w:val="00A13244"/>
    <w:rsid w:val="00A21282"/>
    <w:rsid w:val="00A27470"/>
    <w:rsid w:val="00A3033C"/>
    <w:rsid w:val="00A40EC5"/>
    <w:rsid w:val="00A714C6"/>
    <w:rsid w:val="00A734BC"/>
    <w:rsid w:val="00A832C3"/>
    <w:rsid w:val="00A915A8"/>
    <w:rsid w:val="00A95EDC"/>
    <w:rsid w:val="00AA17A6"/>
    <w:rsid w:val="00AB00FB"/>
    <w:rsid w:val="00AD6D4F"/>
    <w:rsid w:val="00AF197C"/>
    <w:rsid w:val="00AF5805"/>
    <w:rsid w:val="00B009D6"/>
    <w:rsid w:val="00B00A57"/>
    <w:rsid w:val="00B03FD0"/>
    <w:rsid w:val="00B15F72"/>
    <w:rsid w:val="00B20E1A"/>
    <w:rsid w:val="00B40369"/>
    <w:rsid w:val="00B806EC"/>
    <w:rsid w:val="00BA0E25"/>
    <w:rsid w:val="00BB4388"/>
    <w:rsid w:val="00BB5F79"/>
    <w:rsid w:val="00BC0E5D"/>
    <w:rsid w:val="00BC145A"/>
    <w:rsid w:val="00BC6292"/>
    <w:rsid w:val="00BD3AF9"/>
    <w:rsid w:val="00BF2F9E"/>
    <w:rsid w:val="00BF590A"/>
    <w:rsid w:val="00BF7AF9"/>
    <w:rsid w:val="00C01743"/>
    <w:rsid w:val="00C05E7E"/>
    <w:rsid w:val="00C06E3C"/>
    <w:rsid w:val="00C10F5C"/>
    <w:rsid w:val="00C16470"/>
    <w:rsid w:val="00C20F78"/>
    <w:rsid w:val="00C23B7B"/>
    <w:rsid w:val="00C60FA5"/>
    <w:rsid w:val="00C70603"/>
    <w:rsid w:val="00C82171"/>
    <w:rsid w:val="00CB6514"/>
    <w:rsid w:val="00CC0040"/>
    <w:rsid w:val="00CD04DF"/>
    <w:rsid w:val="00CD5625"/>
    <w:rsid w:val="00CE586A"/>
    <w:rsid w:val="00CF3947"/>
    <w:rsid w:val="00D04878"/>
    <w:rsid w:val="00D04B41"/>
    <w:rsid w:val="00D12354"/>
    <w:rsid w:val="00D13D87"/>
    <w:rsid w:val="00D15963"/>
    <w:rsid w:val="00D20943"/>
    <w:rsid w:val="00D25498"/>
    <w:rsid w:val="00D31765"/>
    <w:rsid w:val="00D40F13"/>
    <w:rsid w:val="00D43BD7"/>
    <w:rsid w:val="00D4531C"/>
    <w:rsid w:val="00D51658"/>
    <w:rsid w:val="00D7651A"/>
    <w:rsid w:val="00D80C54"/>
    <w:rsid w:val="00D821C7"/>
    <w:rsid w:val="00D92165"/>
    <w:rsid w:val="00D96385"/>
    <w:rsid w:val="00DA383D"/>
    <w:rsid w:val="00DB0D9F"/>
    <w:rsid w:val="00DB2DCB"/>
    <w:rsid w:val="00DC768B"/>
    <w:rsid w:val="00DD0ED1"/>
    <w:rsid w:val="00DE09D3"/>
    <w:rsid w:val="00DE3418"/>
    <w:rsid w:val="00E1006A"/>
    <w:rsid w:val="00E13296"/>
    <w:rsid w:val="00E32ABC"/>
    <w:rsid w:val="00E40036"/>
    <w:rsid w:val="00E41508"/>
    <w:rsid w:val="00E5038E"/>
    <w:rsid w:val="00E5307F"/>
    <w:rsid w:val="00E57ACD"/>
    <w:rsid w:val="00E93ED8"/>
    <w:rsid w:val="00EB589A"/>
    <w:rsid w:val="00EB732F"/>
    <w:rsid w:val="00EC7B5C"/>
    <w:rsid w:val="00ED0274"/>
    <w:rsid w:val="00ED7640"/>
    <w:rsid w:val="00EE1903"/>
    <w:rsid w:val="00EF23CF"/>
    <w:rsid w:val="00EF3CA8"/>
    <w:rsid w:val="00F11DDD"/>
    <w:rsid w:val="00F14B57"/>
    <w:rsid w:val="00F157DD"/>
    <w:rsid w:val="00F20794"/>
    <w:rsid w:val="00F22823"/>
    <w:rsid w:val="00F40431"/>
    <w:rsid w:val="00F43854"/>
    <w:rsid w:val="00F53A66"/>
    <w:rsid w:val="00F56BEB"/>
    <w:rsid w:val="00F62722"/>
    <w:rsid w:val="00F81A42"/>
    <w:rsid w:val="00F97E7B"/>
    <w:rsid w:val="00FB1593"/>
    <w:rsid w:val="00FB171E"/>
    <w:rsid w:val="00FE1F6C"/>
    <w:rsid w:val="00FE2717"/>
    <w:rsid w:val="00FE64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71393"/>
  <w15:chartTrackingRefBased/>
  <w15:docId w15:val="{D3E7A829-9287-4CE8-8AD5-2AA21140F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5EDC"/>
    <w:rPr>
      <w:sz w:val="16"/>
      <w:szCs w:val="16"/>
    </w:rPr>
  </w:style>
  <w:style w:type="paragraph" w:styleId="CommentText">
    <w:name w:val="annotation text"/>
    <w:basedOn w:val="Normal"/>
    <w:link w:val="CommentTextChar"/>
    <w:uiPriority w:val="99"/>
    <w:semiHidden/>
    <w:unhideWhenUsed/>
    <w:rsid w:val="00A95EDC"/>
    <w:pPr>
      <w:spacing w:line="240" w:lineRule="auto"/>
    </w:pPr>
    <w:rPr>
      <w:sz w:val="20"/>
      <w:szCs w:val="20"/>
    </w:rPr>
  </w:style>
  <w:style w:type="character" w:customStyle="1" w:styleId="CommentTextChar">
    <w:name w:val="Comment Text Char"/>
    <w:basedOn w:val="DefaultParagraphFont"/>
    <w:link w:val="CommentText"/>
    <w:uiPriority w:val="99"/>
    <w:semiHidden/>
    <w:rsid w:val="00A95EDC"/>
    <w:rPr>
      <w:sz w:val="20"/>
      <w:szCs w:val="20"/>
    </w:rPr>
  </w:style>
  <w:style w:type="paragraph" w:styleId="CommentSubject">
    <w:name w:val="annotation subject"/>
    <w:basedOn w:val="CommentText"/>
    <w:next w:val="CommentText"/>
    <w:link w:val="CommentSubjectChar"/>
    <w:uiPriority w:val="99"/>
    <w:semiHidden/>
    <w:unhideWhenUsed/>
    <w:rsid w:val="00A95EDC"/>
    <w:rPr>
      <w:b/>
      <w:bCs/>
    </w:rPr>
  </w:style>
  <w:style w:type="character" w:customStyle="1" w:styleId="CommentSubjectChar">
    <w:name w:val="Comment Subject Char"/>
    <w:basedOn w:val="CommentTextChar"/>
    <w:link w:val="CommentSubject"/>
    <w:uiPriority w:val="99"/>
    <w:semiHidden/>
    <w:rsid w:val="00A95EDC"/>
    <w:rPr>
      <w:b/>
      <w:bCs/>
      <w:sz w:val="20"/>
      <w:szCs w:val="20"/>
    </w:rPr>
  </w:style>
  <w:style w:type="paragraph" w:styleId="BalloonText">
    <w:name w:val="Balloon Text"/>
    <w:basedOn w:val="Normal"/>
    <w:link w:val="BalloonTextChar"/>
    <w:uiPriority w:val="99"/>
    <w:semiHidden/>
    <w:unhideWhenUsed/>
    <w:rsid w:val="00A95E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5EDC"/>
    <w:rPr>
      <w:rFonts w:ascii="Segoe UI" w:hAnsi="Segoe UI" w:cs="Segoe UI"/>
      <w:sz w:val="18"/>
      <w:szCs w:val="18"/>
    </w:rPr>
  </w:style>
  <w:style w:type="character" w:styleId="Hyperlink">
    <w:name w:val="Hyperlink"/>
    <w:basedOn w:val="DefaultParagraphFont"/>
    <w:uiPriority w:val="99"/>
    <w:unhideWhenUsed/>
    <w:rsid w:val="00AD6D4F"/>
    <w:rPr>
      <w:color w:val="0563C1" w:themeColor="hyperlink"/>
      <w:u w:val="single"/>
    </w:rPr>
  </w:style>
  <w:style w:type="character" w:styleId="UnresolvedMention">
    <w:name w:val="Unresolved Mention"/>
    <w:basedOn w:val="DefaultParagraphFont"/>
    <w:uiPriority w:val="99"/>
    <w:semiHidden/>
    <w:unhideWhenUsed/>
    <w:rsid w:val="00E32ABC"/>
    <w:rPr>
      <w:color w:val="605E5C"/>
      <w:shd w:val="clear" w:color="auto" w:fill="E1DFDD"/>
    </w:rPr>
  </w:style>
  <w:style w:type="paragraph" w:styleId="Bibliography">
    <w:name w:val="Bibliography"/>
    <w:basedOn w:val="Normal"/>
    <w:next w:val="Normal"/>
    <w:uiPriority w:val="37"/>
    <w:unhideWhenUsed/>
    <w:rsid w:val="00EB589A"/>
  </w:style>
  <w:style w:type="character" w:styleId="FollowedHyperlink">
    <w:name w:val="FollowedHyperlink"/>
    <w:basedOn w:val="DefaultParagraphFont"/>
    <w:uiPriority w:val="99"/>
    <w:semiHidden/>
    <w:unhideWhenUsed/>
    <w:rsid w:val="008A2C0B"/>
    <w:rPr>
      <w:color w:val="954F72" w:themeColor="followedHyperlink"/>
      <w:u w:val="single"/>
    </w:rPr>
  </w:style>
  <w:style w:type="paragraph" w:styleId="HTMLPreformatted">
    <w:name w:val="HTML Preformatted"/>
    <w:basedOn w:val="Normal"/>
    <w:link w:val="HTMLPreformattedChar"/>
    <w:uiPriority w:val="99"/>
    <w:semiHidden/>
    <w:unhideWhenUsed/>
    <w:rsid w:val="0055133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51333"/>
    <w:rPr>
      <w:rFonts w:ascii="Consolas" w:hAnsi="Consolas"/>
      <w:sz w:val="20"/>
      <w:szCs w:val="20"/>
    </w:rPr>
  </w:style>
  <w:style w:type="paragraph" w:customStyle="1" w:styleId="EndNoteBibliographyTitle">
    <w:name w:val="EndNote Bibliography Title"/>
    <w:basedOn w:val="Normal"/>
    <w:link w:val="EndNoteBibliographyTitleChar"/>
    <w:rsid w:val="004E72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E72BB"/>
    <w:rPr>
      <w:rFonts w:ascii="Calibri" w:hAnsi="Calibri" w:cs="Calibri"/>
      <w:noProof/>
      <w:lang w:val="en-US"/>
    </w:rPr>
  </w:style>
  <w:style w:type="paragraph" w:customStyle="1" w:styleId="EndNoteBibliography">
    <w:name w:val="EndNote Bibliography"/>
    <w:basedOn w:val="Normal"/>
    <w:link w:val="EndNoteBibliographyChar"/>
    <w:rsid w:val="004E72B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E72BB"/>
    <w:rPr>
      <w:rFonts w:ascii="Calibri" w:hAnsi="Calibri" w:cs="Calibri"/>
      <w:noProof/>
      <w:lang w:val="en-US"/>
    </w:rPr>
  </w:style>
  <w:style w:type="paragraph" w:styleId="NormalWeb">
    <w:name w:val="Normal (Web)"/>
    <w:basedOn w:val="Normal"/>
    <w:uiPriority w:val="99"/>
    <w:semiHidden/>
    <w:unhideWhenUsed/>
    <w:rsid w:val="00DE3418"/>
    <w:rPr>
      <w:rFonts w:ascii="Times New Roman" w:hAnsi="Times New Roman" w:cs="Times New Roman"/>
      <w:sz w:val="24"/>
      <w:szCs w:val="24"/>
    </w:rPr>
  </w:style>
  <w:style w:type="paragraph" w:styleId="Header">
    <w:name w:val="header"/>
    <w:basedOn w:val="Normal"/>
    <w:link w:val="HeaderChar"/>
    <w:uiPriority w:val="99"/>
    <w:unhideWhenUsed/>
    <w:rsid w:val="001527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2704"/>
  </w:style>
  <w:style w:type="paragraph" w:styleId="Footer">
    <w:name w:val="footer"/>
    <w:basedOn w:val="Normal"/>
    <w:link w:val="FooterChar"/>
    <w:uiPriority w:val="99"/>
    <w:unhideWhenUsed/>
    <w:rsid w:val="001527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2704"/>
  </w:style>
  <w:style w:type="paragraph" w:styleId="FootnoteText">
    <w:name w:val="footnote text"/>
    <w:basedOn w:val="Normal"/>
    <w:link w:val="FootnoteTextChar"/>
    <w:uiPriority w:val="99"/>
    <w:semiHidden/>
    <w:unhideWhenUsed/>
    <w:rsid w:val="0015270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2704"/>
    <w:rPr>
      <w:sz w:val="20"/>
      <w:szCs w:val="20"/>
    </w:rPr>
  </w:style>
  <w:style w:type="character" w:styleId="FootnoteReference">
    <w:name w:val="footnote reference"/>
    <w:basedOn w:val="DefaultParagraphFont"/>
    <w:uiPriority w:val="99"/>
    <w:semiHidden/>
    <w:unhideWhenUsed/>
    <w:rsid w:val="001527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41355">
      <w:bodyDiv w:val="1"/>
      <w:marLeft w:val="0"/>
      <w:marRight w:val="0"/>
      <w:marTop w:val="0"/>
      <w:marBottom w:val="0"/>
      <w:divBdr>
        <w:top w:val="none" w:sz="0" w:space="0" w:color="auto"/>
        <w:left w:val="none" w:sz="0" w:space="0" w:color="auto"/>
        <w:bottom w:val="none" w:sz="0" w:space="0" w:color="auto"/>
        <w:right w:val="none" w:sz="0" w:space="0" w:color="auto"/>
      </w:divBdr>
    </w:div>
    <w:div w:id="813914012">
      <w:bodyDiv w:val="1"/>
      <w:marLeft w:val="0"/>
      <w:marRight w:val="0"/>
      <w:marTop w:val="0"/>
      <w:marBottom w:val="0"/>
      <w:divBdr>
        <w:top w:val="none" w:sz="0" w:space="0" w:color="auto"/>
        <w:left w:val="none" w:sz="0" w:space="0" w:color="auto"/>
        <w:bottom w:val="none" w:sz="0" w:space="0" w:color="auto"/>
        <w:right w:val="none" w:sz="0" w:space="0" w:color="auto"/>
      </w:divBdr>
    </w:div>
    <w:div w:id="897744140">
      <w:bodyDiv w:val="1"/>
      <w:marLeft w:val="0"/>
      <w:marRight w:val="0"/>
      <w:marTop w:val="0"/>
      <w:marBottom w:val="0"/>
      <w:divBdr>
        <w:top w:val="none" w:sz="0" w:space="0" w:color="auto"/>
        <w:left w:val="none" w:sz="0" w:space="0" w:color="auto"/>
        <w:bottom w:val="none" w:sz="0" w:space="0" w:color="auto"/>
        <w:right w:val="none" w:sz="0" w:space="0" w:color="auto"/>
      </w:divBdr>
    </w:div>
    <w:div w:id="1483738812">
      <w:bodyDiv w:val="1"/>
      <w:marLeft w:val="0"/>
      <w:marRight w:val="0"/>
      <w:marTop w:val="0"/>
      <w:marBottom w:val="0"/>
      <w:divBdr>
        <w:top w:val="none" w:sz="0" w:space="0" w:color="auto"/>
        <w:left w:val="none" w:sz="0" w:space="0" w:color="auto"/>
        <w:bottom w:val="none" w:sz="0" w:space="0" w:color="auto"/>
        <w:right w:val="none" w:sz="0" w:space="0" w:color="auto"/>
      </w:divBdr>
    </w:div>
    <w:div w:id="1581716721">
      <w:bodyDiv w:val="1"/>
      <w:marLeft w:val="0"/>
      <w:marRight w:val="0"/>
      <w:marTop w:val="0"/>
      <w:marBottom w:val="0"/>
      <w:divBdr>
        <w:top w:val="none" w:sz="0" w:space="0" w:color="auto"/>
        <w:left w:val="none" w:sz="0" w:space="0" w:color="auto"/>
        <w:bottom w:val="none" w:sz="0" w:space="0" w:color="auto"/>
        <w:right w:val="none" w:sz="0" w:space="0" w:color="auto"/>
      </w:divBdr>
    </w:div>
    <w:div w:id="1857186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ebi.ac.uk/Tools/msa/kalign/"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hyperlink" Target="https://www.finddx.org/covid-19/pipeline/"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doi.org/10.5281/zenodo.402883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nuccore/MN908947" TargetMode="External"/><Relationship Id="rId5" Type="http://schemas.openxmlformats.org/officeDocument/2006/relationships/settings" Target="settings.xml"/><Relationship Id="rId15" Type="http://schemas.openxmlformats.org/officeDocument/2006/relationships/hyperlink" Target="https://www.ebi.ac.uk/Tools/msa/kalign/" TargetMode="External"/><Relationship Id="rId10" Type="http://schemas.openxmlformats.org/officeDocument/2006/relationships/hyperlink" Target="https://orcid.org/0000-0002-1278-1743?lang=en" TargetMode="External"/><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hyperlink" Target="mailto:g.mclean@londonmet.ac.uk" TargetMode="External"/><Relationship Id="rId14" Type="http://schemas.openxmlformats.org/officeDocument/2006/relationships/hyperlink" Target="https://www.ebi.ac.uk/Tools/msa/kalig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74C3CAA57E1A4085EEE8268681FC92" ma:contentTypeVersion="13" ma:contentTypeDescription="Create a new document." ma:contentTypeScope="" ma:versionID="6c83a9ac5ff47ec53b6b81dbe36f0b61">
  <xsd:schema xmlns:xsd="http://www.w3.org/2001/XMLSchema" xmlns:xs="http://www.w3.org/2001/XMLSchema" xmlns:p="http://schemas.microsoft.com/office/2006/metadata/properties" xmlns:ns3="372c5dae-79a6-4d60-a45f-46125cee20d8" xmlns:ns4="4eb1a186-7fac-4443-96a0-85bdc159c1da" targetNamespace="http://schemas.microsoft.com/office/2006/metadata/properties" ma:root="true" ma:fieldsID="e01d4ecd95cb4358c38b08a8e0769ff3" ns3:_="" ns4:_="">
    <xsd:import namespace="372c5dae-79a6-4d60-a45f-46125cee20d8"/>
    <xsd:import namespace="4eb1a186-7fac-4443-96a0-85bdc159c1d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2c5dae-79a6-4d60-a45f-46125cee20d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b1a186-7fac-4443-96a0-85bdc159c1d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0A4DC10-3262-45C4-80EA-49A4FD2376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2c5dae-79a6-4d60-a45f-46125cee20d8"/>
    <ds:schemaRef ds:uri="4eb1a186-7fac-4443-96a0-85bdc159c1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88A6155-8C19-4C29-883D-BAA765B35EF8}">
  <ds:schemaRefs>
    <ds:schemaRef ds:uri="http://schemas.microsoft.com/sharepoint/v3/contenttype/forms"/>
  </ds:schemaRefs>
</ds:datastoreItem>
</file>

<file path=customXml/itemProps3.xml><?xml version="1.0" encoding="utf-8"?>
<ds:datastoreItem xmlns:ds="http://schemas.openxmlformats.org/officeDocument/2006/customXml" ds:itemID="{B45B0AA8-E151-488F-B78E-B5E77EAECCF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5</Pages>
  <Words>15919</Words>
  <Characters>90739</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London Metropolitan University</Company>
  <LinksUpToDate>false</LinksUpToDate>
  <CharactersWithSpaces>106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Mclean</dc:creator>
  <cp:keywords/>
  <dc:description/>
  <cp:lastModifiedBy>Gary Mclean</cp:lastModifiedBy>
  <cp:revision>6</cp:revision>
  <dcterms:created xsi:type="dcterms:W3CDTF">2020-12-14T09:57:00Z</dcterms:created>
  <dcterms:modified xsi:type="dcterms:W3CDTF">2020-12-18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74C3CAA57E1A4085EEE8268681FC92</vt:lpwstr>
  </property>
</Properties>
</file>